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2A6EF" w14:textId="77777777" w:rsidR="00F8210B" w:rsidRPr="00F8210B" w:rsidRDefault="006305D7" w:rsidP="00F8210B">
      <w:pPr>
        <w:pStyle w:val="NormalWeb"/>
        <w:spacing w:before="0" w:beforeAutospacing="0" w:after="0" w:afterAutospacing="0"/>
      </w:pPr>
      <w:r w:rsidRPr="00F8210B">
        <w:rPr>
          <w:b/>
          <w:bCs/>
        </w:rPr>
        <w:t>TITLE:</w:t>
      </w:r>
      <w:r w:rsidR="006749EB" w:rsidRPr="00F8210B">
        <w:t xml:space="preserve"> </w:t>
      </w:r>
      <w:bookmarkStart w:id="0" w:name="_GoBack"/>
      <w:bookmarkEnd w:id="0"/>
    </w:p>
    <w:p w14:paraId="0C76090E" w14:textId="5413E0BC" w:rsidR="007A4DD6" w:rsidRPr="00F8210B" w:rsidRDefault="006749EB" w:rsidP="00F8210B">
      <w:pPr>
        <w:pStyle w:val="NormalWeb"/>
        <w:spacing w:before="0" w:beforeAutospacing="0" w:after="0" w:afterAutospacing="0"/>
      </w:pPr>
      <w:r w:rsidRPr="00F8210B">
        <w:rPr>
          <w:color w:val="auto"/>
        </w:rPr>
        <w:t xml:space="preserve">Palatable </w:t>
      </w:r>
      <w:r w:rsidR="00F8210B" w:rsidRPr="00F8210B">
        <w:rPr>
          <w:color w:val="auto"/>
        </w:rPr>
        <w:t>Western-Style Cafeteria Diet as a Reliable Method for Modeling Diet-Induced Obesity in Rodents</w:t>
      </w:r>
    </w:p>
    <w:p w14:paraId="2E300B21" w14:textId="77777777" w:rsidR="007A4DD6" w:rsidRPr="00F8210B" w:rsidRDefault="007A4DD6" w:rsidP="00F8210B">
      <w:pPr>
        <w:rPr>
          <w:b/>
          <w:bCs/>
        </w:rPr>
      </w:pPr>
    </w:p>
    <w:p w14:paraId="3D080DA3" w14:textId="5BFCAE60" w:rsidR="006305D7" w:rsidRPr="00F8210B" w:rsidRDefault="006305D7" w:rsidP="00F8210B">
      <w:pPr>
        <w:rPr>
          <w:color w:val="808080" w:themeColor="background1" w:themeShade="80"/>
        </w:rPr>
      </w:pPr>
      <w:r w:rsidRPr="00F8210B">
        <w:rPr>
          <w:b/>
          <w:bCs/>
        </w:rPr>
        <w:t>AUTHORS</w:t>
      </w:r>
      <w:r w:rsidR="000B662E" w:rsidRPr="00F8210B">
        <w:rPr>
          <w:b/>
          <w:bCs/>
        </w:rPr>
        <w:t xml:space="preserve"> </w:t>
      </w:r>
      <w:r w:rsidR="00086FF5" w:rsidRPr="00F8210B">
        <w:rPr>
          <w:b/>
          <w:bCs/>
        </w:rPr>
        <w:t xml:space="preserve">AND </w:t>
      </w:r>
      <w:r w:rsidR="000B662E" w:rsidRPr="00F8210B">
        <w:rPr>
          <w:b/>
          <w:bCs/>
        </w:rPr>
        <w:t>AFFILIATIONS</w:t>
      </w:r>
      <w:r w:rsidRPr="00F8210B">
        <w:rPr>
          <w:b/>
          <w:bCs/>
        </w:rPr>
        <w:t xml:space="preserve">: </w:t>
      </w:r>
    </w:p>
    <w:p w14:paraId="0421E260" w14:textId="5D800204" w:rsidR="007D6750" w:rsidRPr="00F8210B" w:rsidRDefault="007D6750" w:rsidP="00F8210B">
      <w:pPr>
        <w:rPr>
          <w:bCs/>
          <w:color w:val="auto"/>
          <w:vertAlign w:val="superscript"/>
        </w:rPr>
      </w:pPr>
      <w:r w:rsidRPr="00F8210B">
        <w:rPr>
          <w:bCs/>
          <w:color w:val="auto"/>
        </w:rPr>
        <w:t>Sarah-Jane Leigh</w:t>
      </w:r>
      <w:proofErr w:type="gramStart"/>
      <w:r w:rsidR="00F8210B" w:rsidRPr="00F8210B">
        <w:rPr>
          <w:bCs/>
          <w:color w:val="auto"/>
          <w:vertAlign w:val="superscript"/>
        </w:rPr>
        <w:t>1,</w:t>
      </w:r>
      <w:r w:rsidR="00AB4590" w:rsidRPr="00F8210B">
        <w:rPr>
          <w:bCs/>
          <w:color w:val="auto"/>
        </w:rPr>
        <w:t>*</w:t>
      </w:r>
      <w:proofErr w:type="gramEnd"/>
      <w:r w:rsidRPr="00F8210B">
        <w:rPr>
          <w:bCs/>
          <w:color w:val="auto"/>
        </w:rPr>
        <w:t>, Michael D. Kendig</w:t>
      </w:r>
      <w:r w:rsidR="00F8210B" w:rsidRPr="00F8210B">
        <w:rPr>
          <w:bCs/>
          <w:color w:val="auto"/>
          <w:vertAlign w:val="superscript"/>
        </w:rPr>
        <w:t>1,</w:t>
      </w:r>
      <w:r w:rsidR="00AB4590" w:rsidRPr="00F8210B">
        <w:rPr>
          <w:bCs/>
          <w:color w:val="auto"/>
        </w:rPr>
        <w:t>*</w:t>
      </w:r>
      <w:r w:rsidRPr="00F8210B">
        <w:rPr>
          <w:bCs/>
          <w:color w:val="auto"/>
        </w:rPr>
        <w:t>, Margaret J. Morris</w:t>
      </w:r>
      <w:r w:rsidR="00F8210B" w:rsidRPr="00F8210B">
        <w:rPr>
          <w:bCs/>
          <w:color w:val="auto"/>
          <w:vertAlign w:val="superscript"/>
        </w:rPr>
        <w:t>1</w:t>
      </w:r>
    </w:p>
    <w:p w14:paraId="12DA4CEA" w14:textId="77777777" w:rsidR="00F8210B" w:rsidRPr="00F8210B" w:rsidRDefault="00F8210B" w:rsidP="00F8210B">
      <w:pPr>
        <w:rPr>
          <w:bCs/>
          <w:color w:val="auto"/>
        </w:rPr>
      </w:pPr>
    </w:p>
    <w:p w14:paraId="6EAD54EF" w14:textId="102570E6" w:rsidR="007D6750" w:rsidRPr="00F8210B" w:rsidRDefault="00F8210B" w:rsidP="00F8210B">
      <w:pPr>
        <w:rPr>
          <w:bCs/>
          <w:color w:val="auto"/>
        </w:rPr>
      </w:pPr>
      <w:r w:rsidRPr="00F8210B">
        <w:rPr>
          <w:bCs/>
          <w:color w:val="auto"/>
          <w:vertAlign w:val="superscript"/>
        </w:rPr>
        <w:t>1</w:t>
      </w:r>
      <w:r w:rsidR="007D6750" w:rsidRPr="00F8210B">
        <w:rPr>
          <w:bCs/>
          <w:color w:val="auto"/>
        </w:rPr>
        <w:t>Department of Pharmacology, School of Medical Sciences, UNSW Sydney, Australia</w:t>
      </w:r>
    </w:p>
    <w:p w14:paraId="46B51DF2" w14:textId="11D5473D" w:rsidR="00CD5525" w:rsidRPr="00F8210B" w:rsidRDefault="00CD5525" w:rsidP="00F8210B">
      <w:pPr>
        <w:rPr>
          <w:bCs/>
          <w:color w:val="auto"/>
        </w:rPr>
      </w:pPr>
    </w:p>
    <w:p w14:paraId="3E1AA256" w14:textId="51FBD962" w:rsidR="00CD5525" w:rsidRPr="00F8210B" w:rsidRDefault="00CD5525" w:rsidP="00F8210B">
      <w:pPr>
        <w:rPr>
          <w:bCs/>
          <w:color w:val="auto"/>
        </w:rPr>
      </w:pPr>
      <w:r w:rsidRPr="00F8210B">
        <w:rPr>
          <w:bCs/>
          <w:color w:val="auto"/>
        </w:rPr>
        <w:t>*These authors contributed equally.</w:t>
      </w:r>
    </w:p>
    <w:p w14:paraId="081D874C" w14:textId="77777777" w:rsidR="007D6750" w:rsidRPr="00F8210B" w:rsidRDefault="007D6750" w:rsidP="00F8210B">
      <w:pPr>
        <w:rPr>
          <w:bCs/>
          <w:color w:val="auto"/>
        </w:rPr>
      </w:pPr>
    </w:p>
    <w:p w14:paraId="3A9B3206" w14:textId="79FD5E74" w:rsidR="007D6750" w:rsidRPr="00F8210B" w:rsidRDefault="007D6750" w:rsidP="00F8210B">
      <w:pPr>
        <w:rPr>
          <w:bCs/>
          <w:color w:val="auto"/>
        </w:rPr>
      </w:pPr>
      <w:r w:rsidRPr="00F8210B">
        <w:rPr>
          <w:bCs/>
          <w:color w:val="auto"/>
        </w:rPr>
        <w:t>Email addresses of co-authors:</w:t>
      </w:r>
    </w:p>
    <w:p w14:paraId="0601A694" w14:textId="5991C2CF" w:rsidR="007D6750" w:rsidRPr="00F8210B" w:rsidRDefault="007D6750" w:rsidP="00F8210B">
      <w:pPr>
        <w:rPr>
          <w:bCs/>
          <w:color w:val="auto"/>
        </w:rPr>
      </w:pPr>
      <w:r w:rsidRPr="00F8210B">
        <w:rPr>
          <w:bCs/>
          <w:color w:val="auto"/>
        </w:rPr>
        <w:t>Sarah-Jane Leigh</w:t>
      </w:r>
      <w:r w:rsidRPr="00F8210B">
        <w:rPr>
          <w:bCs/>
          <w:color w:val="auto"/>
        </w:rPr>
        <w:tab/>
        <w:t>(s.leigh@unsw.edu.au)</w:t>
      </w:r>
    </w:p>
    <w:p w14:paraId="47EB780F" w14:textId="65270CC5" w:rsidR="007D6750" w:rsidRPr="00F8210B" w:rsidRDefault="007D6750" w:rsidP="00F8210B">
      <w:pPr>
        <w:rPr>
          <w:bCs/>
          <w:color w:val="auto"/>
        </w:rPr>
      </w:pPr>
      <w:r w:rsidRPr="00F8210B">
        <w:rPr>
          <w:bCs/>
          <w:color w:val="auto"/>
        </w:rPr>
        <w:t>Michael D. Kendig</w:t>
      </w:r>
      <w:r w:rsidRPr="00F8210B">
        <w:rPr>
          <w:bCs/>
          <w:color w:val="auto"/>
        </w:rPr>
        <w:tab/>
        <w:t xml:space="preserve">(m.kendig@unsw.edu.au) </w:t>
      </w:r>
    </w:p>
    <w:p w14:paraId="2621D64E" w14:textId="6205BA08" w:rsidR="007D6750" w:rsidRPr="00F8210B" w:rsidRDefault="007D6750" w:rsidP="00F8210B">
      <w:pPr>
        <w:rPr>
          <w:bCs/>
          <w:color w:val="auto"/>
        </w:rPr>
      </w:pPr>
    </w:p>
    <w:p w14:paraId="10BE9CCD" w14:textId="29B0D190" w:rsidR="007D6750" w:rsidRPr="00F8210B" w:rsidRDefault="007D6750" w:rsidP="00F8210B">
      <w:pPr>
        <w:rPr>
          <w:bCs/>
          <w:color w:val="auto"/>
        </w:rPr>
      </w:pPr>
      <w:r w:rsidRPr="00F8210B">
        <w:rPr>
          <w:bCs/>
          <w:color w:val="auto"/>
        </w:rPr>
        <w:t>Corresponding author:</w:t>
      </w:r>
    </w:p>
    <w:p w14:paraId="7F644724" w14:textId="5964826D" w:rsidR="007D6750" w:rsidRPr="00F8210B" w:rsidRDefault="007D6750" w:rsidP="00F8210B">
      <w:pPr>
        <w:rPr>
          <w:bCs/>
          <w:color w:val="auto"/>
        </w:rPr>
      </w:pPr>
      <w:r w:rsidRPr="00F8210B">
        <w:rPr>
          <w:bCs/>
          <w:color w:val="auto"/>
        </w:rPr>
        <w:t>Margaret J. Morris</w:t>
      </w:r>
      <w:r w:rsidRPr="00F8210B">
        <w:rPr>
          <w:bCs/>
          <w:color w:val="auto"/>
        </w:rPr>
        <w:tab/>
        <w:t xml:space="preserve">(m.morris@unsw.edu.au) </w:t>
      </w:r>
    </w:p>
    <w:p w14:paraId="60FCB589" w14:textId="42D11221" w:rsidR="00D04A95" w:rsidRPr="00F8210B" w:rsidRDefault="00D04A95" w:rsidP="00F8210B">
      <w:pPr>
        <w:rPr>
          <w:bCs/>
          <w:color w:val="808080" w:themeColor="background1" w:themeShade="80"/>
        </w:rPr>
      </w:pPr>
    </w:p>
    <w:p w14:paraId="183AC013" w14:textId="77777777" w:rsidR="00F8210B" w:rsidRPr="00F8210B" w:rsidRDefault="006305D7" w:rsidP="00F8210B">
      <w:pPr>
        <w:pStyle w:val="NormalWeb"/>
        <w:spacing w:before="0" w:beforeAutospacing="0" w:after="0" w:afterAutospacing="0"/>
        <w:rPr>
          <w:color w:val="auto"/>
        </w:rPr>
      </w:pPr>
      <w:r w:rsidRPr="00F8210B">
        <w:rPr>
          <w:b/>
          <w:bCs/>
          <w:color w:val="auto"/>
        </w:rPr>
        <w:t>KEYWORDS:</w:t>
      </w:r>
      <w:r w:rsidRPr="00F8210B">
        <w:rPr>
          <w:color w:val="auto"/>
        </w:rPr>
        <w:t xml:space="preserve"> </w:t>
      </w:r>
    </w:p>
    <w:p w14:paraId="71B79AC9" w14:textId="175AFA23" w:rsidR="006305D7" w:rsidRPr="00F8210B" w:rsidRDefault="008D2F4A" w:rsidP="00F8210B">
      <w:pPr>
        <w:pStyle w:val="NormalWeb"/>
        <w:spacing w:before="0" w:beforeAutospacing="0" w:after="0" w:afterAutospacing="0"/>
        <w:rPr>
          <w:color w:val="auto"/>
        </w:rPr>
      </w:pPr>
      <w:r w:rsidRPr="00F8210B">
        <w:rPr>
          <w:color w:val="auto"/>
        </w:rPr>
        <w:t xml:space="preserve">diet-induced obesity, cafeteria diet, </w:t>
      </w:r>
      <w:r w:rsidR="00A74058" w:rsidRPr="00F8210B">
        <w:rPr>
          <w:color w:val="auto"/>
        </w:rPr>
        <w:t xml:space="preserve">energy intake, </w:t>
      </w:r>
      <w:r w:rsidRPr="00F8210B">
        <w:rPr>
          <w:color w:val="auto"/>
        </w:rPr>
        <w:t>palatability</w:t>
      </w:r>
      <w:r w:rsidR="005A187D" w:rsidRPr="00F8210B">
        <w:rPr>
          <w:color w:val="auto"/>
        </w:rPr>
        <w:t>, western diet</w:t>
      </w:r>
      <w:r w:rsidR="00991CB2" w:rsidRPr="00F8210B">
        <w:rPr>
          <w:color w:val="auto"/>
        </w:rPr>
        <w:t>, variety, hyperphagia</w:t>
      </w:r>
      <w:r w:rsidR="00D66292" w:rsidRPr="00F8210B">
        <w:rPr>
          <w:color w:val="auto"/>
        </w:rPr>
        <w:t>, rodent</w:t>
      </w:r>
    </w:p>
    <w:p w14:paraId="1CB4E390" w14:textId="77777777" w:rsidR="006305D7" w:rsidRPr="00F8210B" w:rsidRDefault="006305D7" w:rsidP="00F8210B">
      <w:pPr>
        <w:pStyle w:val="NormalWeb"/>
        <w:spacing w:before="0" w:beforeAutospacing="0" w:after="0" w:afterAutospacing="0"/>
      </w:pPr>
    </w:p>
    <w:p w14:paraId="761028D6" w14:textId="16682ADA" w:rsidR="006305D7" w:rsidRPr="00F8210B" w:rsidRDefault="00086FF5" w:rsidP="00F8210B">
      <w:pPr>
        <w:rPr>
          <w:color w:val="808080" w:themeColor="background1" w:themeShade="80"/>
        </w:rPr>
      </w:pPr>
      <w:r w:rsidRPr="00F8210B">
        <w:rPr>
          <w:b/>
          <w:bCs/>
        </w:rPr>
        <w:t>SUMMARY</w:t>
      </w:r>
      <w:r w:rsidR="006305D7" w:rsidRPr="00F8210B">
        <w:rPr>
          <w:b/>
          <w:bCs/>
        </w:rPr>
        <w:t>:</w:t>
      </w:r>
      <w:r w:rsidR="006305D7" w:rsidRPr="00F8210B">
        <w:t xml:space="preserve"> </w:t>
      </w:r>
    </w:p>
    <w:p w14:paraId="6BBE3301" w14:textId="54F93F97" w:rsidR="007005D3" w:rsidRPr="00F8210B" w:rsidRDefault="007005D3" w:rsidP="00F8210B">
      <w:pPr>
        <w:rPr>
          <w:color w:val="auto"/>
        </w:rPr>
      </w:pPr>
      <w:r w:rsidRPr="00F8210B">
        <w:rPr>
          <w:color w:val="auto"/>
        </w:rPr>
        <w:t>This protocol describes</w:t>
      </w:r>
      <w:r w:rsidR="0039575D" w:rsidRPr="00F8210B">
        <w:rPr>
          <w:color w:val="auto"/>
        </w:rPr>
        <w:t xml:space="preserve"> </w:t>
      </w:r>
      <w:r w:rsidR="00526A3A" w:rsidRPr="00F8210B">
        <w:rPr>
          <w:color w:val="auto"/>
        </w:rPr>
        <w:t>the</w:t>
      </w:r>
      <w:r w:rsidR="0039575D" w:rsidRPr="00F8210B">
        <w:rPr>
          <w:color w:val="auto"/>
        </w:rPr>
        <w:t xml:space="preserve"> use of </w:t>
      </w:r>
      <w:r w:rsidR="00A74058" w:rsidRPr="00F8210B">
        <w:rPr>
          <w:color w:val="auto"/>
        </w:rPr>
        <w:t>a</w:t>
      </w:r>
      <w:r w:rsidR="0039575D" w:rsidRPr="00F8210B">
        <w:rPr>
          <w:color w:val="auto"/>
        </w:rPr>
        <w:t xml:space="preserve"> highly palatable, western-style cafeteria diet to model overeating and obesity in rodents. </w:t>
      </w:r>
      <w:r w:rsidR="00526A3A" w:rsidRPr="00F8210B">
        <w:rPr>
          <w:color w:val="auto"/>
        </w:rPr>
        <w:t>Here, we</w:t>
      </w:r>
      <w:r w:rsidR="00D27505" w:rsidRPr="00F8210B">
        <w:rPr>
          <w:color w:val="auto"/>
        </w:rPr>
        <w:t xml:space="preserve"> </w:t>
      </w:r>
      <w:r w:rsidR="0019049B" w:rsidRPr="00F8210B">
        <w:rPr>
          <w:color w:val="auto"/>
        </w:rPr>
        <w:t xml:space="preserve">provide a detailed outline of </w:t>
      </w:r>
      <w:r w:rsidR="00D27505" w:rsidRPr="00F8210B">
        <w:rPr>
          <w:color w:val="auto"/>
        </w:rPr>
        <w:t>food selection</w:t>
      </w:r>
      <w:r w:rsidR="0019049B" w:rsidRPr="00F8210B">
        <w:rPr>
          <w:color w:val="auto"/>
        </w:rPr>
        <w:t>, preparation</w:t>
      </w:r>
      <w:r w:rsidR="006258BB" w:rsidRPr="00F8210B">
        <w:rPr>
          <w:color w:val="auto"/>
        </w:rPr>
        <w:t xml:space="preserve"> and</w:t>
      </w:r>
      <w:r w:rsidR="0019049B" w:rsidRPr="00F8210B">
        <w:rPr>
          <w:color w:val="auto"/>
        </w:rPr>
        <w:t xml:space="preserve"> measurement</w:t>
      </w:r>
      <w:r w:rsidR="006258BB" w:rsidRPr="00F8210B">
        <w:rPr>
          <w:color w:val="auto"/>
        </w:rPr>
        <w:t>,</w:t>
      </w:r>
      <w:r w:rsidR="00D27505" w:rsidRPr="00F8210B">
        <w:rPr>
          <w:color w:val="auto"/>
        </w:rPr>
        <w:t xml:space="preserve"> and </w:t>
      </w:r>
      <w:r w:rsidR="0019049B" w:rsidRPr="00F8210B">
        <w:rPr>
          <w:color w:val="auto"/>
        </w:rPr>
        <w:t xml:space="preserve">explain methodological factors that assist in generating a robust </w:t>
      </w:r>
      <w:r w:rsidR="00A74058" w:rsidRPr="00F8210B">
        <w:rPr>
          <w:color w:val="auto"/>
        </w:rPr>
        <w:t xml:space="preserve">and reproducible </w:t>
      </w:r>
      <w:r w:rsidR="00D27505" w:rsidRPr="00F8210B">
        <w:rPr>
          <w:color w:val="auto"/>
        </w:rPr>
        <w:t>phenotype.</w:t>
      </w:r>
    </w:p>
    <w:p w14:paraId="79496884" w14:textId="77777777" w:rsidR="00826917" w:rsidRPr="00F8210B" w:rsidRDefault="00826917" w:rsidP="00F8210B"/>
    <w:p w14:paraId="2ED55EF7" w14:textId="329F374F" w:rsidR="00826917" w:rsidRPr="00F8210B" w:rsidRDefault="006305D7" w:rsidP="00F8210B">
      <w:pPr>
        <w:rPr>
          <w:color w:val="808080" w:themeColor="background1" w:themeShade="80"/>
        </w:rPr>
      </w:pPr>
      <w:r w:rsidRPr="00F8210B">
        <w:rPr>
          <w:b/>
          <w:bCs/>
        </w:rPr>
        <w:t>ABSTRACT:</w:t>
      </w:r>
      <w:r w:rsidRPr="00F8210B">
        <w:t xml:space="preserve"> </w:t>
      </w:r>
    </w:p>
    <w:p w14:paraId="5F664DBF" w14:textId="28894B2C" w:rsidR="001311F0" w:rsidRPr="00F8210B" w:rsidRDefault="005E73BF" w:rsidP="00F8210B">
      <w:pPr>
        <w:tabs>
          <w:tab w:val="left" w:pos="0"/>
        </w:tabs>
        <w:rPr>
          <w:color w:val="auto"/>
          <w:shd w:val="clear" w:color="auto" w:fill="FFFFFF"/>
        </w:rPr>
      </w:pPr>
      <w:bookmarkStart w:id="1" w:name="_Hlk8820290"/>
      <w:r w:rsidRPr="00F8210B">
        <w:rPr>
          <w:color w:val="auto"/>
          <w:shd w:val="clear" w:color="auto" w:fill="FFFFFF"/>
        </w:rPr>
        <w:t xml:space="preserve">Obesity is rapidly increasing in incidence in developed and developing countries and is known to induce or exacerbate </w:t>
      </w:r>
      <w:r w:rsidR="004E5E4E" w:rsidRPr="00F8210B">
        <w:rPr>
          <w:color w:val="auto"/>
          <w:shd w:val="clear" w:color="auto" w:fill="FFFFFF"/>
        </w:rPr>
        <w:t>many</w:t>
      </w:r>
      <w:r w:rsidRPr="00F8210B">
        <w:rPr>
          <w:color w:val="auto"/>
          <w:shd w:val="clear" w:color="auto" w:fill="FFFFFF"/>
        </w:rPr>
        <w:t xml:space="preserve"> diseases. </w:t>
      </w:r>
      <w:r w:rsidR="00742DE3" w:rsidRPr="00F8210B">
        <w:rPr>
          <w:color w:val="auto"/>
          <w:shd w:val="clear" w:color="auto" w:fill="FFFFFF"/>
        </w:rPr>
        <w:t>The health burden of obesity and its comorbid conditions highlight the need for better understanding of its pathogenesis, yet ethical constraints limit studies in humans</w:t>
      </w:r>
      <w:r w:rsidRPr="00F8210B">
        <w:rPr>
          <w:color w:val="auto"/>
          <w:shd w:val="clear" w:color="auto" w:fill="FFFFFF"/>
        </w:rPr>
        <w:t xml:space="preserve">. To this end externally valid models of obesity in laboratory animals are essential for the understanding of </w:t>
      </w:r>
      <w:r w:rsidR="00F8210B">
        <w:rPr>
          <w:color w:val="auto"/>
          <w:shd w:val="clear" w:color="auto" w:fill="FFFFFF"/>
        </w:rPr>
        <w:t xml:space="preserve">being </w:t>
      </w:r>
      <w:r w:rsidRPr="00F8210B">
        <w:rPr>
          <w:color w:val="auto"/>
          <w:shd w:val="clear" w:color="auto" w:fill="FFFFFF"/>
        </w:rPr>
        <w:t>overweight and obesity. </w:t>
      </w:r>
      <w:r w:rsidR="00CC24A5" w:rsidRPr="00F8210B">
        <w:rPr>
          <w:color w:val="auto"/>
          <w:shd w:val="clear" w:color="auto" w:fill="FFFFFF"/>
        </w:rPr>
        <w:t xml:space="preserve">While many species have been used to model the range of changes that accompany obesity in humans, rodents are most commonly used. </w:t>
      </w:r>
      <w:r w:rsidRPr="00F8210B">
        <w:rPr>
          <w:color w:val="auto"/>
          <w:shd w:val="clear" w:color="auto" w:fill="FFFFFF"/>
        </w:rPr>
        <w:t> Our laboratory has developed a western-style cafeteria diet that consistently leads to considerable weight gain and markers of metabolic disease</w:t>
      </w:r>
      <w:r w:rsidR="008139D2" w:rsidRPr="00F8210B">
        <w:rPr>
          <w:color w:val="auto"/>
          <w:shd w:val="clear" w:color="auto" w:fill="FFFFFF"/>
        </w:rPr>
        <w:t xml:space="preserve"> in rodents</w:t>
      </w:r>
      <w:r w:rsidRPr="00F8210B">
        <w:rPr>
          <w:color w:val="auto"/>
          <w:shd w:val="clear" w:color="auto" w:fill="FFFFFF"/>
        </w:rPr>
        <w:t xml:space="preserve">. The diet </w:t>
      </w:r>
      <w:r w:rsidR="008139D2" w:rsidRPr="00F8210B">
        <w:rPr>
          <w:color w:val="auto"/>
          <w:shd w:val="clear" w:color="auto" w:fill="FFFFFF"/>
        </w:rPr>
        <w:t xml:space="preserve">exposes rodents to a variety of </w:t>
      </w:r>
      <w:r w:rsidRPr="00F8210B">
        <w:rPr>
          <w:color w:val="auto"/>
          <w:shd w:val="clear" w:color="auto" w:fill="FFFFFF"/>
        </w:rPr>
        <w:t>highly palatable foods to induce hyperphagia, modeling the modern western food environment.  This diet</w:t>
      </w:r>
      <w:r w:rsidR="0002252E" w:rsidRPr="00F8210B">
        <w:rPr>
          <w:color w:val="auto"/>
          <w:shd w:val="clear" w:color="auto" w:fill="FFFFFF"/>
        </w:rPr>
        <w:t xml:space="preserve"> </w:t>
      </w:r>
      <w:r w:rsidRPr="00F8210B">
        <w:rPr>
          <w:color w:val="auto"/>
          <w:shd w:val="clear" w:color="auto" w:fill="FFFFFF"/>
        </w:rPr>
        <w:t xml:space="preserve">rapidly induces weight gain and body fat accumulation in rats allowing for the study of effects of overeating and obesity.  While the cafeteria diet may not provide the </w:t>
      </w:r>
      <w:r w:rsidR="008139D2" w:rsidRPr="00F8210B">
        <w:rPr>
          <w:color w:val="auto"/>
          <w:shd w:val="clear" w:color="auto" w:fill="FFFFFF"/>
        </w:rPr>
        <w:t xml:space="preserve">same control over </w:t>
      </w:r>
      <w:r w:rsidRPr="00F8210B">
        <w:rPr>
          <w:color w:val="auto"/>
          <w:shd w:val="clear" w:color="auto" w:fill="FFFFFF"/>
        </w:rPr>
        <w:t xml:space="preserve">macronutrient and micronutrient </w:t>
      </w:r>
      <w:r w:rsidR="008139D2" w:rsidRPr="00F8210B">
        <w:rPr>
          <w:color w:val="auto"/>
          <w:shd w:val="clear" w:color="auto" w:fill="FFFFFF"/>
        </w:rPr>
        <w:t xml:space="preserve">profile </w:t>
      </w:r>
      <w:r w:rsidRPr="00F8210B">
        <w:rPr>
          <w:color w:val="auto"/>
          <w:shd w:val="clear" w:color="auto" w:fill="FFFFFF"/>
        </w:rPr>
        <w:t>as purified high-fat or high-fat, high-sugar diet</w:t>
      </w:r>
      <w:r w:rsidR="008139D2" w:rsidRPr="00F8210B">
        <w:rPr>
          <w:color w:val="auto"/>
          <w:shd w:val="clear" w:color="auto" w:fill="FFFFFF"/>
        </w:rPr>
        <w:t>s</w:t>
      </w:r>
      <w:r w:rsidRPr="00F8210B">
        <w:rPr>
          <w:color w:val="auto"/>
          <w:shd w:val="clear" w:color="auto" w:fill="FFFFFF"/>
        </w:rPr>
        <w:t>, the cafeteria diet typically induces a more severe metabolic phenotype than that observed with purified diets and is more in line with metabolic disturbances observed in the overweight and obese human population.</w:t>
      </w:r>
    </w:p>
    <w:bookmarkEnd w:id="1"/>
    <w:p w14:paraId="798D3F9D" w14:textId="77777777" w:rsidR="00CC24A5" w:rsidRPr="00F8210B" w:rsidRDefault="00CC24A5" w:rsidP="00F8210B">
      <w:pPr>
        <w:tabs>
          <w:tab w:val="left" w:pos="0"/>
        </w:tabs>
        <w:rPr>
          <w:color w:val="808080" w:themeColor="background1" w:themeShade="80"/>
        </w:rPr>
      </w:pPr>
    </w:p>
    <w:p w14:paraId="146C9C31" w14:textId="12C43D67" w:rsidR="003670D6" w:rsidRPr="00F8210B" w:rsidRDefault="003670D6" w:rsidP="00F8210B">
      <w:pPr>
        <w:tabs>
          <w:tab w:val="left" w:pos="270"/>
        </w:tabs>
        <w:rPr>
          <w:b/>
          <w:color w:val="auto"/>
        </w:rPr>
      </w:pPr>
      <w:r w:rsidRPr="00F8210B">
        <w:rPr>
          <w:b/>
          <w:color w:val="auto"/>
        </w:rPr>
        <w:t>INTRODUCTION:</w:t>
      </w:r>
    </w:p>
    <w:p w14:paraId="748B725E" w14:textId="240830D2" w:rsidR="00C9139F" w:rsidRPr="00F8210B" w:rsidRDefault="00B2582B" w:rsidP="00F8210B">
      <w:pPr>
        <w:tabs>
          <w:tab w:val="left" w:pos="270"/>
        </w:tabs>
        <w:rPr>
          <w:color w:val="auto"/>
        </w:rPr>
      </w:pPr>
      <w:r w:rsidRPr="00F8210B">
        <w:rPr>
          <w:color w:val="auto"/>
        </w:rPr>
        <w:t>Obesity</w:t>
      </w:r>
      <w:r w:rsidR="00047D01" w:rsidRPr="00F8210B">
        <w:rPr>
          <w:color w:val="auto"/>
        </w:rPr>
        <w:t xml:space="preserve"> and </w:t>
      </w:r>
      <w:r w:rsidRPr="00F8210B">
        <w:rPr>
          <w:color w:val="auto"/>
        </w:rPr>
        <w:t xml:space="preserve">its related </w:t>
      </w:r>
      <w:r w:rsidR="005F1CE2" w:rsidRPr="00F8210B">
        <w:rPr>
          <w:color w:val="auto"/>
        </w:rPr>
        <w:t xml:space="preserve">comorbidities </w:t>
      </w:r>
      <w:r w:rsidRPr="00F8210B">
        <w:rPr>
          <w:color w:val="auto"/>
        </w:rPr>
        <w:t>make an enormous contribution to global health burden</w:t>
      </w:r>
      <w:r w:rsidR="000556DA" w:rsidRPr="00F8210B">
        <w:rPr>
          <w:color w:val="auto"/>
        </w:rPr>
        <w:fldChar w:fldCharType="begin">
          <w:fldData xml:space="preserve">PEVuZE5vdGU+PENpdGU+PEF1dGhvcj5Td2luYnVybjwvQXV0aG9yPjxZZWFyPjIwMTk8L1llYXI+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3OTEtODQ2PC9wYWdlcz48dm9s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</w:fldData>
        </w:fldChar>
      </w:r>
      <w:r w:rsidR="000556DA" w:rsidRPr="00F8210B">
        <w:rPr>
          <w:color w:val="auto"/>
        </w:rPr>
        <w:instrText xml:space="preserve"> ADDIN EN.CITE </w:instrText>
      </w:r>
      <w:r w:rsidR="000556DA" w:rsidRPr="00F8210B">
        <w:rPr>
          <w:color w:val="auto"/>
        </w:rPr>
        <w:fldChar w:fldCharType="begin">
          <w:fldData xml:space="preserve">PEVuZE5vdGU+PENpdGU+PEF1dGhvcj5Td2luYnVybjwvQXV0aG9yPjxZZWFyPjIwMTk8L1llYXI+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3OTEtODQ2PC9wYWdlcz48dm9s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</w:fldData>
        </w:fldChar>
      </w:r>
      <w:r w:rsidR="000556DA" w:rsidRPr="00F8210B">
        <w:rPr>
          <w:color w:val="auto"/>
        </w:rPr>
        <w:instrText xml:space="preserve"> ADDIN EN.CITE.DATA </w:instrText>
      </w:r>
      <w:r w:rsidR="000556DA" w:rsidRPr="00F8210B">
        <w:rPr>
          <w:color w:val="auto"/>
        </w:rPr>
      </w:r>
      <w:r w:rsidR="000556DA" w:rsidRPr="00F8210B">
        <w:rPr>
          <w:color w:val="auto"/>
        </w:rPr>
        <w:fldChar w:fldCharType="end"/>
      </w:r>
      <w:r w:rsidR="000556DA" w:rsidRPr="00F8210B">
        <w:rPr>
          <w:color w:val="auto"/>
        </w:rPr>
      </w:r>
      <w:r w:rsidR="000556DA" w:rsidRPr="00F8210B">
        <w:rPr>
          <w:color w:val="auto"/>
        </w:rPr>
        <w:fldChar w:fldCharType="separate"/>
      </w:r>
      <w:r w:rsidR="000556DA" w:rsidRPr="00F8210B">
        <w:rPr>
          <w:noProof/>
          <w:color w:val="auto"/>
          <w:vertAlign w:val="superscript"/>
        </w:rPr>
        <w:t>1</w:t>
      </w:r>
      <w:r w:rsidR="000556DA" w:rsidRPr="00F8210B">
        <w:rPr>
          <w:color w:val="auto"/>
        </w:rPr>
        <w:fldChar w:fldCharType="end"/>
      </w:r>
      <w:r w:rsidRPr="00F8210B">
        <w:rPr>
          <w:color w:val="auto"/>
        </w:rPr>
        <w:t xml:space="preserve"> and account for 7% of disease burden in Australia</w:t>
      </w:r>
      <w:r w:rsidR="00CC24A5" w:rsidRPr="00F8210B">
        <w:rPr>
          <w:color w:val="auto"/>
        </w:rPr>
        <w:fldChar w:fldCharType="begin"/>
      </w:r>
      <w:r w:rsidR="00B26B28" w:rsidRPr="00F8210B">
        <w:rPr>
          <w:color w:val="auto"/>
        </w:rPr>
        <w:instrText xml:space="preserve"> ADDIN EN.CITE &lt;EndNote&gt;&lt;Cite&gt;&lt;Author&gt;Welfare&lt;/Author&gt;&lt;Year&gt;2017&lt;/Year&gt;&lt;RecNum&gt;2263&lt;/RecNum&gt;&lt;DisplayText&gt;&lt;style face="superscript"&gt;2&lt;/style&gt;&lt;/DisplayText&gt;&lt;record&gt;&lt;rec-number&gt;2263&lt;/rec-number&gt;&lt;foreign-keys&gt;&lt;key app="EN" db-id="vt0zffesnwfpswev2dkxfr56sxwxae05ze9a" timestamp="1557716703"&gt;2263&lt;/key&gt;&lt;/foreign-keys&gt;&lt;ref-type name="Government Document"&gt;46&lt;/ref-type&gt;&lt;contributors&gt;&lt;authors&gt;&lt;author&gt;Australian Institute of Health and Welfare,&lt;/author&gt;&lt;/authors&gt;&lt;/contributors&gt;&lt;titles&gt;&lt;title&gt;Overweight and obesity in Australia: a birth cohort analysis&lt;/title&gt;&lt;/titles&gt;&lt;volume&gt;Cat. no. PHE 215&lt;/volume&gt;&lt;dates&gt;&lt;year&gt;2017&lt;/year&gt;&lt;/dates&gt;&lt;pub-location&gt;Canberra&lt;/pub-location&gt;&lt;publisher&gt;AIHW&lt;/publisher&gt;&lt;urls&gt;&lt;/urls&gt;&lt;/record&gt;&lt;/Cite&gt;&lt;/EndNote&gt;</w:instrText>
      </w:r>
      <w:r w:rsidR="00CC24A5" w:rsidRPr="00F8210B">
        <w:rPr>
          <w:color w:val="auto"/>
        </w:rPr>
        <w:fldChar w:fldCharType="separate"/>
      </w:r>
      <w:r w:rsidR="00CC24A5" w:rsidRPr="00F8210B">
        <w:rPr>
          <w:noProof/>
          <w:color w:val="auto"/>
          <w:vertAlign w:val="superscript"/>
        </w:rPr>
        <w:t>2</w:t>
      </w:r>
      <w:r w:rsidR="00CC24A5" w:rsidRPr="00F8210B">
        <w:rPr>
          <w:color w:val="auto"/>
        </w:rPr>
        <w:fldChar w:fldCharType="end"/>
      </w:r>
      <w:r w:rsidRPr="00F8210B">
        <w:rPr>
          <w:color w:val="auto"/>
        </w:rPr>
        <w:t xml:space="preserve">. A leading risk factor for obesity </w:t>
      </w:r>
      <w:r w:rsidR="00047D01" w:rsidRPr="00F8210B">
        <w:rPr>
          <w:color w:val="auto"/>
        </w:rPr>
        <w:t>is consumption of u</w:t>
      </w:r>
      <w:r w:rsidR="009E3E87" w:rsidRPr="00F8210B">
        <w:rPr>
          <w:color w:val="auto"/>
        </w:rPr>
        <w:t xml:space="preserve">nhealthy diets </w:t>
      </w:r>
      <w:r w:rsidR="00A74058" w:rsidRPr="00F8210B">
        <w:rPr>
          <w:color w:val="auto"/>
        </w:rPr>
        <w:t xml:space="preserve">that are </w:t>
      </w:r>
      <w:r w:rsidR="009E3E87" w:rsidRPr="00F8210B">
        <w:rPr>
          <w:color w:val="auto"/>
        </w:rPr>
        <w:t>high in saturated fat and refined carbohydrate</w:t>
      </w:r>
      <w:r w:rsidR="00F8210B">
        <w:rPr>
          <w:color w:val="auto"/>
        </w:rPr>
        <w:t>s</w:t>
      </w:r>
      <w:r w:rsidR="009E3E87" w:rsidRPr="00F8210B">
        <w:rPr>
          <w:color w:val="auto"/>
        </w:rPr>
        <w:t xml:space="preserve">, and low in </w:t>
      </w:r>
      <w:r w:rsidR="00E02736" w:rsidRPr="00F8210B">
        <w:rPr>
          <w:color w:val="auto"/>
        </w:rPr>
        <w:t>fiber</w:t>
      </w:r>
      <w:r w:rsidR="009E3E87" w:rsidRPr="00F8210B">
        <w:rPr>
          <w:color w:val="auto"/>
        </w:rPr>
        <w:t xml:space="preserve"> and micronutrients</w:t>
      </w:r>
      <w:r w:rsidR="000556DA" w:rsidRPr="00F8210B">
        <w:rPr>
          <w:color w:val="auto"/>
        </w:rPr>
        <w:fldChar w:fldCharType="begin"/>
      </w:r>
      <w:r w:rsidR="00B26B28" w:rsidRPr="00F8210B">
        <w:rPr>
          <w:color w:val="auto"/>
        </w:rPr>
        <w:instrText xml:space="preserve"> ADDIN EN.CITE &lt;EndNote&gt;&lt;Cite&gt;&lt;Author&gt;Collaborators&lt;/Author&gt;&lt;Year&gt;2019&lt;/Year&gt;&lt;RecNum&gt;2247&lt;/RecNum&gt;&lt;DisplayText&gt;&lt;style face="superscript"&gt;3&lt;/style&gt;&lt;/DisplayText&gt;&lt;record&gt;&lt;rec-number&gt;2247&lt;/rec-number&gt;&lt;foreign-keys&gt;&lt;key app="EN" db-id="vt0zffesnwfpswev2dkxfr56sxwxae05ze9a" timestamp="1557716448"&gt;2247&lt;/key&gt;&lt;/foreign-keys&gt;&lt;ref-type name="Journal Article"&gt;17&lt;/ref-type&gt;&lt;contributors&gt;&lt;authors&gt;&lt;author&gt;GBD Diet Collaborators,&lt;/author&gt;&lt;/authors&gt;&lt;/contributors&gt;&lt;titles&gt;&lt;title&gt;Health effects of dietary risks in 195 countries, 1990-2017: a systematic analysis for the Global Burden of Disease Study 2017&lt;/title&gt;&lt;secondary-title&gt;Lancet&lt;/secondary-title&gt;&lt;/titles&gt;&lt;periodical&gt;&lt;full-title&gt;Lancet&lt;/full-title&gt;&lt;abbr-1&gt;Lancet (London, England)&lt;/abbr-1&gt;&lt;/periodical&gt;&lt;dates&gt;&lt;year&gt;2019&lt;/year&gt;&lt;pub-dates&gt;&lt;date&gt;Apr 3&lt;/date&gt;&lt;/pub-dates&gt;&lt;/dates&gt;&lt;isbn&gt;1474-547X (Electronic)&amp;#xD;0140-6736 (Linking)&lt;/isbn&gt;&lt;accession-num&gt;30954305&lt;/accession-num&gt;&lt;urls&gt;&lt;related-urls&gt;&lt;url&gt;&lt;style face="underline" font="default" size="100%"&gt;https://www.ncbi.nlm.nih.gov/pubmed/30954305&lt;/style&gt;&lt;/url&gt;&lt;/related-urls&gt;&lt;/urls&gt;&lt;electronic-resource-num&gt;10.1016/S0140-6736(19)30041-8&lt;/electronic-resource-num&gt;&lt;/record&gt;&lt;/Cite&gt;&lt;/EndNote&gt;</w:instrText>
      </w:r>
      <w:r w:rsidR="000556DA" w:rsidRPr="00F8210B">
        <w:rPr>
          <w:color w:val="auto"/>
        </w:rPr>
        <w:fldChar w:fldCharType="separate"/>
      </w:r>
      <w:r w:rsidR="00CC24A5" w:rsidRPr="00F8210B">
        <w:rPr>
          <w:noProof/>
          <w:color w:val="auto"/>
          <w:vertAlign w:val="superscript"/>
        </w:rPr>
        <w:t>3</w:t>
      </w:r>
      <w:r w:rsidR="000556DA" w:rsidRPr="00F8210B">
        <w:rPr>
          <w:color w:val="auto"/>
        </w:rPr>
        <w:fldChar w:fldCharType="end"/>
      </w:r>
      <w:r w:rsidR="00047D01" w:rsidRPr="00F8210B">
        <w:rPr>
          <w:color w:val="auto"/>
        </w:rPr>
        <w:t xml:space="preserve">. </w:t>
      </w:r>
      <w:r w:rsidR="00373AAD" w:rsidRPr="00F8210B">
        <w:rPr>
          <w:color w:val="auto"/>
        </w:rPr>
        <w:t xml:space="preserve">Identifying targets for therapeutic intervention for obesity requires models that can systematically </w:t>
      </w:r>
      <w:r w:rsidR="00665ED0" w:rsidRPr="00F8210B">
        <w:rPr>
          <w:color w:val="auto"/>
        </w:rPr>
        <w:t xml:space="preserve">assess effects on multiple </w:t>
      </w:r>
      <w:r w:rsidR="00A74058" w:rsidRPr="00F8210B">
        <w:rPr>
          <w:color w:val="auto"/>
        </w:rPr>
        <w:t xml:space="preserve">biochemical and physiological </w:t>
      </w:r>
      <w:r w:rsidR="00665ED0" w:rsidRPr="00F8210B">
        <w:rPr>
          <w:color w:val="auto"/>
        </w:rPr>
        <w:t>systems</w:t>
      </w:r>
      <w:r w:rsidR="00373AAD" w:rsidRPr="00F8210B">
        <w:rPr>
          <w:color w:val="auto"/>
        </w:rPr>
        <w:t xml:space="preserve">. </w:t>
      </w:r>
      <w:r w:rsidR="00A74058" w:rsidRPr="00F8210B">
        <w:rPr>
          <w:color w:val="auto"/>
        </w:rPr>
        <w:t>Our u</w:t>
      </w:r>
      <w:r w:rsidR="00373AAD" w:rsidRPr="00F8210B">
        <w:rPr>
          <w:color w:val="auto"/>
        </w:rPr>
        <w:t xml:space="preserve">nderstanding of the </w:t>
      </w:r>
      <w:r w:rsidR="00E02736" w:rsidRPr="00F8210B">
        <w:rPr>
          <w:color w:val="auto"/>
        </w:rPr>
        <w:t>etiology</w:t>
      </w:r>
      <w:r w:rsidR="00373AAD" w:rsidRPr="00F8210B">
        <w:rPr>
          <w:color w:val="auto"/>
        </w:rPr>
        <w:t xml:space="preserve"> of obesity has been advanced substantially by work </w:t>
      </w:r>
      <w:r w:rsidR="00665ED0" w:rsidRPr="00F8210B">
        <w:rPr>
          <w:color w:val="auto"/>
        </w:rPr>
        <w:t xml:space="preserve">using </w:t>
      </w:r>
      <w:r w:rsidR="00373AAD" w:rsidRPr="00F8210B">
        <w:rPr>
          <w:color w:val="auto"/>
        </w:rPr>
        <w:t>rodent models</w:t>
      </w:r>
      <w:r w:rsidR="00665ED0" w:rsidRPr="00F8210B">
        <w:rPr>
          <w:color w:val="auto"/>
        </w:rPr>
        <w:t xml:space="preserve">, where </w:t>
      </w:r>
      <w:r w:rsidR="00E02736" w:rsidRPr="00F8210B">
        <w:rPr>
          <w:color w:val="auto"/>
        </w:rPr>
        <w:t>behavioral</w:t>
      </w:r>
      <w:r w:rsidR="00665ED0" w:rsidRPr="00F8210B">
        <w:rPr>
          <w:color w:val="auto"/>
        </w:rPr>
        <w:t>, metabolic and molecular effects can be studied across time</w:t>
      </w:r>
      <w:r w:rsidR="00A74058" w:rsidRPr="00F8210B">
        <w:rPr>
          <w:color w:val="auto"/>
        </w:rPr>
        <w:t xml:space="preserve"> </w:t>
      </w:r>
      <w:r w:rsidR="00526A3A" w:rsidRPr="00F8210B">
        <w:rPr>
          <w:color w:val="auto"/>
        </w:rPr>
        <w:t>under controlled conditions</w:t>
      </w:r>
      <w:r w:rsidR="003003C1" w:rsidRPr="00F8210B">
        <w:rPr>
          <w:color w:val="auto"/>
        </w:rPr>
        <w:t xml:space="preserve"> where environmental factors can be easily manipulated</w:t>
      </w:r>
      <w:r w:rsidR="00665ED0" w:rsidRPr="00F8210B">
        <w:rPr>
          <w:color w:val="auto"/>
        </w:rPr>
        <w:t>.</w:t>
      </w:r>
    </w:p>
    <w:p w14:paraId="6C9E75F9" w14:textId="69EDAFAB" w:rsidR="00047D01" w:rsidRPr="00F8210B" w:rsidRDefault="00047D01" w:rsidP="00F8210B">
      <w:pPr>
        <w:tabs>
          <w:tab w:val="left" w:pos="270"/>
        </w:tabs>
        <w:rPr>
          <w:color w:val="auto"/>
        </w:rPr>
      </w:pPr>
    </w:p>
    <w:p w14:paraId="251B46E4" w14:textId="02074E6E" w:rsidR="00B11B5E" w:rsidRPr="00F8210B" w:rsidRDefault="00B2582B" w:rsidP="00F8210B">
      <w:pPr>
        <w:rPr>
          <w:color w:val="auto"/>
        </w:rPr>
      </w:pPr>
      <w:r w:rsidRPr="00F8210B">
        <w:rPr>
          <w:color w:val="auto"/>
        </w:rPr>
        <w:t xml:space="preserve">The </w:t>
      </w:r>
      <w:r w:rsidRPr="00F8210B">
        <w:rPr>
          <w:b/>
          <w:bCs/>
          <w:iCs/>
          <w:color w:val="auto"/>
        </w:rPr>
        <w:t>cafeteria diet</w:t>
      </w:r>
      <w:r w:rsidRPr="00F8210B">
        <w:rPr>
          <w:i/>
          <w:color w:val="auto"/>
        </w:rPr>
        <w:t xml:space="preserve"> </w:t>
      </w:r>
      <w:r w:rsidR="00E35879" w:rsidRPr="00F8210B">
        <w:rPr>
          <w:color w:val="auto"/>
        </w:rPr>
        <w:t xml:space="preserve">(CAF) </w:t>
      </w:r>
      <w:r w:rsidRPr="00F8210B">
        <w:rPr>
          <w:color w:val="auto"/>
        </w:rPr>
        <w:t xml:space="preserve">model of diet-induced obesity consists of supplementing rodents’ standard </w:t>
      </w:r>
      <w:r w:rsidR="00A74058" w:rsidRPr="00F8210B">
        <w:rPr>
          <w:color w:val="auto"/>
        </w:rPr>
        <w:t xml:space="preserve">chow </w:t>
      </w:r>
      <w:r w:rsidRPr="00F8210B">
        <w:rPr>
          <w:color w:val="auto"/>
        </w:rPr>
        <w:t xml:space="preserve">diet with a variety of palatable foods that are high in either saturated fat, refined carbohydrates, or both. </w:t>
      </w:r>
      <w:r w:rsidR="00D20DB7" w:rsidRPr="00F8210B">
        <w:rPr>
          <w:color w:val="auto"/>
        </w:rPr>
        <w:t xml:space="preserve">Examples of these foods include cakes, sweet biscuits, and high-fat savory snacks (such as </w:t>
      </w:r>
      <w:r w:rsidR="003605A2" w:rsidRPr="00F8210B">
        <w:rPr>
          <w:color w:val="auto"/>
        </w:rPr>
        <w:t>processed meats, cheese and chips).</w:t>
      </w:r>
      <w:r w:rsidR="00D20DB7" w:rsidRPr="00F8210B">
        <w:rPr>
          <w:color w:val="auto"/>
        </w:rPr>
        <w:t xml:space="preserve"> </w:t>
      </w:r>
      <w:r w:rsidR="00B11B5E" w:rsidRPr="00F8210B">
        <w:t>It reliably promotes hyperphagia and rapid weight gain in rodents. T</w:t>
      </w:r>
      <w:r w:rsidR="00B11B5E" w:rsidRPr="00F8210B">
        <w:rPr>
          <w:color w:val="auto"/>
        </w:rPr>
        <w:t xml:space="preserve">he key features of the model are the provision of a </w:t>
      </w:r>
      <w:r w:rsidR="00B11B5E" w:rsidRPr="00F8210B">
        <w:rPr>
          <w:b/>
          <w:bCs/>
          <w:iCs/>
          <w:color w:val="auto"/>
        </w:rPr>
        <w:t>variety</w:t>
      </w:r>
      <w:r w:rsidR="00B11B5E" w:rsidRPr="00F8210B">
        <w:rPr>
          <w:i/>
          <w:color w:val="auto"/>
        </w:rPr>
        <w:t xml:space="preserve"> </w:t>
      </w:r>
      <w:r w:rsidR="00B11B5E" w:rsidRPr="00F8210B">
        <w:rPr>
          <w:color w:val="auto"/>
        </w:rPr>
        <w:t xml:space="preserve">of </w:t>
      </w:r>
      <w:r w:rsidR="006743E4" w:rsidRPr="00F8210B">
        <w:rPr>
          <w:color w:val="auto"/>
        </w:rPr>
        <w:t>highly</w:t>
      </w:r>
      <w:r w:rsidR="00B11B5E" w:rsidRPr="00F8210B">
        <w:rPr>
          <w:color w:val="auto"/>
        </w:rPr>
        <w:t xml:space="preserve"> </w:t>
      </w:r>
      <w:r w:rsidR="00B11B5E" w:rsidRPr="00F8210B">
        <w:rPr>
          <w:b/>
          <w:bCs/>
          <w:iCs/>
          <w:color w:val="auto"/>
        </w:rPr>
        <w:t>palatab</w:t>
      </w:r>
      <w:r w:rsidR="006743E4" w:rsidRPr="00F8210B">
        <w:rPr>
          <w:b/>
          <w:bCs/>
          <w:iCs/>
          <w:color w:val="auto"/>
        </w:rPr>
        <w:t>le</w:t>
      </w:r>
      <w:r w:rsidR="006743E4" w:rsidRPr="00F8210B">
        <w:rPr>
          <w:i/>
          <w:color w:val="auto"/>
        </w:rPr>
        <w:t xml:space="preserve"> </w:t>
      </w:r>
      <w:r w:rsidR="00B11B5E" w:rsidRPr="00F8210B">
        <w:rPr>
          <w:color w:val="auto"/>
        </w:rPr>
        <w:t>foods</w:t>
      </w:r>
      <w:r w:rsidR="004444DD" w:rsidRPr="00F8210B">
        <w:rPr>
          <w:color w:val="auto"/>
        </w:rPr>
        <w:t>, designed to simulate the modern food environment</w:t>
      </w:r>
      <w:r w:rsidR="00B11B5E" w:rsidRPr="00F8210B">
        <w:rPr>
          <w:color w:val="auto"/>
        </w:rPr>
        <w:t xml:space="preserve">. </w:t>
      </w:r>
      <w:bookmarkStart w:id="2" w:name="_Hlk12955994"/>
      <w:r w:rsidR="00B11B5E" w:rsidRPr="00F8210B">
        <w:rPr>
          <w:color w:val="auto"/>
        </w:rPr>
        <w:t>Access to variety increases food intake in rats</w:t>
      </w:r>
      <w:r w:rsidR="0002252E" w:rsidRPr="00F8210B">
        <w:rPr>
          <w:color w:val="auto"/>
        </w:rPr>
        <w:t xml:space="preserve"> over the short-term</w:t>
      </w:r>
      <w:r w:rsidR="00CC24A5" w:rsidRPr="00F8210B">
        <w:rPr>
          <w:color w:val="auto"/>
        </w:rPr>
        <w:fldChar w:fldCharType="begin"/>
      </w:r>
      <w:r w:rsidR="008E37CC" w:rsidRPr="00F8210B">
        <w:rPr>
          <w:color w:val="auto"/>
        </w:rPr>
        <w:instrText xml:space="preserve"> ADDIN EN.CITE &lt;EndNote&gt;&lt;Cite&gt;&lt;Author&gt;Treit&lt;/Author&gt;&lt;Year&gt;1983&lt;/Year&gt;&lt;RecNum&gt;2262&lt;/RecNum&gt;&lt;DisplayText&gt;&lt;style face="superscript"&gt;4&lt;/style&gt;&lt;/DisplayText&gt;&lt;record&gt;&lt;rec-number&gt;2262&lt;/rec-number&gt;&lt;foreign-keys&gt;&lt;key app="EN" db-id="vt0zffesnwfpswev2dkxfr56sxwxae05ze9a" timestamp="1557716448"&gt;2262&lt;/key&gt;&lt;/foreign-keys&gt;&lt;ref-type name="Journal Article"&gt;17&lt;/ref-type&gt;&lt;contributors&gt;&lt;authors&gt;&lt;author&gt;Treit, D.&lt;/author&gt;&lt;author&gt;Spetch, M. L.&lt;/author&gt;&lt;author&gt;Deutsch, J. A.&lt;/author&gt;&lt;/authors&gt;&lt;/contributors&gt;&lt;titles&gt;&lt;title&gt;Variety in the flavor of food enhances eating in the rat: a controlled demonstration&lt;/title&gt;&lt;secondary-title&gt;Physiology &amp;amp; Behavior&lt;/secondary-title&gt;&lt;/titles&gt;&lt;periodical&gt;&lt;full-title&gt;Physiology &amp;amp; Behavior&lt;/full-title&gt;&lt;abbr-1&gt;Physiol Behav&lt;/abbr-1&gt;&lt;/periodical&gt;&lt;pages&gt;207-11&lt;/pages&gt;&lt;volume&gt;30&lt;/volume&gt;&lt;number&gt;2&lt;/number&gt;&lt;keywords&gt;&lt;keyword&gt;Animals&lt;/keyword&gt;&lt;keyword&gt;Body Weight&lt;/keyword&gt;&lt;keyword&gt;Choice Behavior&lt;/keyword&gt;&lt;keyword&gt;*Eating&lt;/keyword&gt;&lt;keyword&gt;*Habituation, Psychophysiologic&lt;/keyword&gt;&lt;keyword&gt;Male&lt;/keyword&gt;&lt;keyword&gt;Motivation&lt;/keyword&gt;&lt;keyword&gt;Rats&lt;/keyword&gt;&lt;keyword&gt;Rats, Inbred Strains&lt;/keyword&gt;&lt;keyword&gt;Satiation&lt;/keyword&gt;&lt;keyword&gt;*Taste&lt;/keyword&gt;&lt;/keywords&gt;&lt;dates&gt;&lt;year&gt;1983&lt;/year&gt;&lt;pub-dates&gt;&lt;date&gt;Feb&lt;/date&gt;&lt;/pub-dates&gt;&lt;/dates&gt;&lt;isbn&gt;0031-9384 (Print)&amp;#xD;0031-9384 (Linking)&lt;/isbn&gt;&lt;accession-num&gt;6844434&lt;/accession-num&gt;&lt;urls&gt;&lt;related-urls&gt;&lt;url&gt;&lt;style face="underline" font="default" size="100%"&gt;https://www.ncbi.nlm.nih.gov/pubmed/6844434&lt;/style&gt;&lt;/url&gt;&lt;/related-urls&gt;&lt;/urls&gt;&lt;/record&gt;&lt;/Cite&gt;&lt;/EndNote&gt;</w:instrText>
      </w:r>
      <w:r w:rsidR="00CC24A5" w:rsidRPr="00F8210B">
        <w:rPr>
          <w:color w:val="auto"/>
        </w:rPr>
        <w:fldChar w:fldCharType="separate"/>
      </w:r>
      <w:r w:rsidR="00CC24A5" w:rsidRPr="00F8210B">
        <w:rPr>
          <w:noProof/>
          <w:color w:val="auto"/>
          <w:vertAlign w:val="superscript"/>
        </w:rPr>
        <w:t>4</w:t>
      </w:r>
      <w:r w:rsidR="00CC24A5" w:rsidRPr="00F8210B">
        <w:rPr>
          <w:color w:val="auto"/>
        </w:rPr>
        <w:fldChar w:fldCharType="end"/>
      </w:r>
      <w:r w:rsidR="00B11B5E" w:rsidRPr="00F8210B">
        <w:rPr>
          <w:color w:val="auto"/>
        </w:rPr>
        <w:t xml:space="preserve"> and in humans</w:t>
      </w:r>
      <w:r w:rsidR="00CC24A5" w:rsidRPr="00F8210B">
        <w:rPr>
          <w:color w:val="auto"/>
        </w:rPr>
        <w:fldChar w:fldCharType="begin"/>
      </w:r>
      <w:r w:rsidR="00F0639B" w:rsidRPr="00F8210B">
        <w:rPr>
          <w:color w:val="auto"/>
        </w:rPr>
        <w:instrText xml:space="preserve"> ADDIN EN.CITE &lt;EndNote&gt;&lt;Cite&gt;&lt;Author&gt;Rolls&lt;/Author&gt;&lt;Year&gt;1985&lt;/Year&gt;&lt;RecNum&gt;2255&lt;/RecNum&gt;&lt;DisplayText&gt;&lt;style face="superscript"&gt;5&lt;/style&gt;&lt;/DisplayText&gt;&lt;record&gt;&lt;rec-number&gt;2255&lt;/rec-number&gt;&lt;foreign-keys&gt;&lt;key app="EN" db-id="vt0zffesnwfpswev2dkxfr56sxwxae05ze9a" timestamp="1557716448"&gt;2255&lt;/key&gt;&lt;/foreign-keys&gt;&lt;ref-type name="Journal Article"&gt;17&lt;/ref-type&gt;&lt;contributors&gt;&lt;authors&gt;&lt;author&gt;Rolls, B. J.&lt;/author&gt;&lt;/authors&gt;&lt;/contributors&gt;&lt;titles&gt;&lt;title&gt;Experimental analyses of the effects of variety in a meal on human feeding&lt;/title&gt;&lt;secondary-title&gt;American Journal of Clinical Nutrition&lt;/secondary-title&gt;&lt;/titles&gt;&lt;periodical&gt;&lt;full-title&gt;American Journal of Clinical Nutrition&lt;/full-title&gt;&lt;/periodical&gt;&lt;pages&gt;932-9&lt;/pages&gt;&lt;volume&gt;42&lt;/volume&gt;&lt;number&gt;5 Suppl&lt;/number&gt;&lt;keywords&gt;&lt;keyword&gt;Color&lt;/keyword&gt;&lt;keyword&gt;Energy Intake&lt;/keyword&gt;&lt;keyword&gt;*Feeding Behavior&lt;/keyword&gt;&lt;keyword&gt;*Food&lt;/keyword&gt;&lt;keyword&gt;Humans&lt;/keyword&gt;&lt;keyword&gt;Motivation&lt;/keyword&gt;&lt;keyword&gt;Satiation&lt;/keyword&gt;&lt;keyword&gt;Taste&lt;/keyword&gt;&lt;/keywords&gt;&lt;dates&gt;&lt;year&gt;1985&lt;/year&gt;&lt;pub-dates&gt;&lt;date&gt;Nov&lt;/date&gt;&lt;/pub-dates&gt;&lt;/dates&gt;&lt;isbn&gt;0002-9165 (Print)&amp;#xD;0002-9165 (Linking)&lt;/isbn&gt;&lt;accession-num&gt;4061365&lt;/accession-num&gt;&lt;urls&gt;&lt;related-urls&gt;&lt;url&gt;&lt;style face="underline" font="default" size="100%"&gt;https://www.ncbi.nlm.nih.gov/pubmed/4061365&lt;/style&gt;&lt;/url&gt;&lt;/related-urls&gt;&lt;/urls&gt;&lt;electronic-resource-num&gt;10.1093/ajcn/42.5.932&lt;/electronic-resource-num&gt;&lt;/record&gt;&lt;/Cite&gt;&lt;/EndNote&gt;</w:instrText>
      </w:r>
      <w:r w:rsidR="00CC24A5" w:rsidRPr="00F8210B">
        <w:rPr>
          <w:color w:val="auto"/>
        </w:rPr>
        <w:fldChar w:fldCharType="separate"/>
      </w:r>
      <w:r w:rsidR="00CC24A5" w:rsidRPr="00F8210B">
        <w:rPr>
          <w:noProof/>
          <w:color w:val="auto"/>
          <w:vertAlign w:val="superscript"/>
        </w:rPr>
        <w:t>5</w:t>
      </w:r>
      <w:r w:rsidR="00CC24A5" w:rsidRPr="00F8210B">
        <w:rPr>
          <w:color w:val="auto"/>
        </w:rPr>
        <w:fldChar w:fldCharType="end"/>
      </w:r>
      <w:r w:rsidR="00B11B5E" w:rsidRPr="00F8210B">
        <w:rPr>
          <w:color w:val="auto"/>
        </w:rPr>
        <w:t xml:space="preserve"> even when the foods</w:t>
      </w:r>
      <w:r w:rsidR="00AC37C8" w:rsidRPr="00F8210B">
        <w:rPr>
          <w:color w:val="auto"/>
        </w:rPr>
        <w:t xml:space="preserve"> are matched for palatability and</w:t>
      </w:r>
      <w:r w:rsidR="00B11B5E" w:rsidRPr="00F8210B">
        <w:rPr>
          <w:color w:val="auto"/>
        </w:rPr>
        <w:t xml:space="preserve"> vary only in flavor</w:t>
      </w:r>
      <w:r w:rsidR="00A40F14" w:rsidRPr="00F8210B">
        <w:rPr>
          <w:color w:val="auto"/>
        </w:rPr>
        <w:t xml:space="preserve"> and olfactory cues</w:t>
      </w:r>
      <w:r w:rsidR="004355AA" w:rsidRPr="00F8210B">
        <w:rPr>
          <w:color w:val="auto"/>
        </w:rPr>
        <w:fldChar w:fldCharType="begin">
          <w:fldData xml:space="preserve">PEVuZE5vdGU+PENpdGU+PEF1dGhvcj5UcmVpdDwvQXV0aG9yPjxZZWFyPjE5ODM8L1llYXI+PFJl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</w:fldData>
        </w:fldChar>
      </w:r>
      <w:r w:rsidR="008E37CC" w:rsidRPr="00F8210B">
        <w:rPr>
          <w:color w:val="auto"/>
        </w:rPr>
        <w:instrText xml:space="preserve"> ADDIN EN.CITE </w:instrText>
      </w:r>
      <w:r w:rsidR="008E37CC" w:rsidRPr="00F8210B">
        <w:rPr>
          <w:color w:val="auto"/>
        </w:rPr>
        <w:fldChar w:fldCharType="begin">
          <w:fldData xml:space="preserve">PEVuZE5vdGU+PENpdGU+PEF1dGhvcj5UcmVpdDwvQXV0aG9yPjxZZWFyPjE5ODM8L1llYXI+PFJl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</w:fldData>
        </w:fldChar>
      </w:r>
      <w:r w:rsidR="008E37CC" w:rsidRPr="00F8210B">
        <w:rPr>
          <w:color w:val="auto"/>
        </w:rPr>
        <w:instrText xml:space="preserve"> ADDIN EN.CITE.DATA </w:instrText>
      </w:r>
      <w:r w:rsidR="008E37CC" w:rsidRPr="00F8210B">
        <w:rPr>
          <w:color w:val="auto"/>
        </w:rPr>
      </w:r>
      <w:r w:rsidR="008E37CC" w:rsidRPr="00F8210B">
        <w:rPr>
          <w:color w:val="auto"/>
        </w:rPr>
        <w:fldChar w:fldCharType="end"/>
      </w:r>
      <w:r w:rsidR="004355AA" w:rsidRPr="00F8210B">
        <w:rPr>
          <w:color w:val="auto"/>
        </w:rPr>
      </w:r>
      <w:r w:rsidR="004355AA" w:rsidRPr="00F8210B">
        <w:rPr>
          <w:color w:val="auto"/>
        </w:rPr>
        <w:fldChar w:fldCharType="separate"/>
      </w:r>
      <w:r w:rsidR="004355AA" w:rsidRPr="00F8210B">
        <w:rPr>
          <w:noProof/>
          <w:color w:val="auto"/>
          <w:vertAlign w:val="superscript"/>
        </w:rPr>
        <w:t>4,6</w:t>
      </w:r>
      <w:r w:rsidR="004355AA" w:rsidRPr="00F8210B">
        <w:rPr>
          <w:color w:val="auto"/>
        </w:rPr>
        <w:fldChar w:fldCharType="end"/>
      </w:r>
      <w:r w:rsidR="00B11B5E" w:rsidRPr="00F8210B">
        <w:rPr>
          <w:color w:val="auto"/>
        </w:rPr>
        <w:t xml:space="preserve">. </w:t>
      </w:r>
      <w:r w:rsidR="0002252E" w:rsidRPr="00F8210B">
        <w:rPr>
          <w:color w:val="auto"/>
        </w:rPr>
        <w:t xml:space="preserve">However, </w:t>
      </w:r>
      <w:r w:rsidR="00A40F14" w:rsidRPr="00F8210B">
        <w:rPr>
          <w:color w:val="auto"/>
        </w:rPr>
        <w:t xml:space="preserve">one study showed that </w:t>
      </w:r>
      <w:r w:rsidR="004D40B8" w:rsidRPr="00F8210B">
        <w:rPr>
          <w:color w:val="auto"/>
        </w:rPr>
        <w:t>providing energy- and macronutrient-matched purified diets that varied in flavor and texture</w:t>
      </w:r>
      <w:r w:rsidR="00A40F14" w:rsidRPr="00F8210B">
        <w:rPr>
          <w:color w:val="auto"/>
        </w:rPr>
        <w:t xml:space="preserve"> </w:t>
      </w:r>
      <w:r w:rsidR="006A5947" w:rsidRPr="00F8210B">
        <w:rPr>
          <w:color w:val="auto"/>
        </w:rPr>
        <w:t xml:space="preserve">had </w:t>
      </w:r>
      <w:r w:rsidR="00A40F14" w:rsidRPr="00F8210B">
        <w:rPr>
          <w:color w:val="auto"/>
        </w:rPr>
        <w:t>no effect</w:t>
      </w:r>
      <w:r w:rsidR="004D40B8" w:rsidRPr="00F8210B">
        <w:rPr>
          <w:color w:val="auto"/>
        </w:rPr>
        <w:t xml:space="preserve"> </w:t>
      </w:r>
      <w:r w:rsidR="0002252E" w:rsidRPr="00F8210B">
        <w:rPr>
          <w:color w:val="auto"/>
        </w:rPr>
        <w:t>on long-term body weight gain</w:t>
      </w:r>
      <w:r w:rsidR="00A40F14" w:rsidRPr="00F8210B">
        <w:rPr>
          <w:color w:val="auto"/>
        </w:rPr>
        <w:t xml:space="preserve"> in rats</w:t>
      </w:r>
      <w:r w:rsidR="004D40B8" w:rsidRPr="00F8210B">
        <w:rPr>
          <w:color w:val="auto"/>
          <w:vertAlign w:val="superscript"/>
        </w:rPr>
        <w:fldChar w:fldCharType="begin"/>
      </w:r>
      <w:r w:rsidR="008E37CC" w:rsidRPr="00F8210B">
        <w:rPr>
          <w:color w:val="auto"/>
          <w:vertAlign w:val="superscript"/>
        </w:rPr>
        <w:instrText xml:space="preserve"> ADDIN EN.CITE &lt;EndNote&gt;&lt;Cite&gt;&lt;Author&gt;Naim&lt;/Author&gt;&lt;Year&gt;1985&lt;/Year&gt;&lt;RecNum&gt;2357&lt;/RecNum&gt;&lt;DisplayText&gt;&lt;style face="superscript"&gt;7&lt;/style&gt;&lt;/DisplayText&gt;&lt;record&gt;&lt;rec-number&gt;2357&lt;/rec-number&gt;&lt;foreign-keys&gt;&lt;key app="EN" db-id="vt0zffesnwfpswev2dkxfr56sxwxae05ze9a" timestamp="1562027107"&gt;2357&lt;/key&gt;&lt;/foreign-keys&gt;&lt;ref-type name="Journal Article"&gt;17&lt;/ref-type&gt;&lt;contributors&gt;&lt;authors&gt;&lt;author&gt;Naim, Michael&lt;/author&gt;&lt;author&gt;Brand, Joseph G.&lt;/author&gt;&lt;author&gt;Kare, Morley R.&lt;/author&gt;&lt;author&gt;Carpenter, Richard G.&lt;/author&gt;&lt;/authors&gt;&lt;/contributors&gt;&lt;titles&gt;&lt;title&gt;Energy Intake, Weight Gain and Fat Deposition in Rats Fed Flavored, Nutritionally Controlled Diets in a Multichoice (“Cafeteria”) Design&lt;/title&gt;&lt;secondary-title&gt;The Journal of Nutrition&lt;/secondary-title&gt;&lt;/titles&gt;&lt;periodical&gt;&lt;full-title&gt;The Journal of Nutrition&lt;/full-title&gt;&lt;abbr-1&gt;J Nutr&lt;/abbr-1&gt;&lt;/periodical&gt;&lt;pages&gt;1447-1458&lt;/pages&gt;&lt;volume&gt;115&lt;/volume&gt;&lt;number&gt;11&lt;/number&gt;&lt;dates&gt;&lt;year&gt;1985&lt;/year&gt;&lt;/dates&gt;&lt;isbn&gt;0022-3166&lt;/isbn&gt;&lt;urls&gt;&lt;related-urls&gt;&lt;url&gt;https://doi.org/10.1093/jn/115.11.1447&lt;/url&gt;&lt;/related-urls&gt;&lt;/urls&gt;&lt;electronic-resource-num&gt;10.1093/jn/115.11.1447&lt;/electronic-resource-num&gt;&lt;access-date&gt;7/2/2019&lt;/access-date&gt;&lt;/record&gt;&lt;/Cite&gt;&lt;/EndNote&gt;</w:instrText>
      </w:r>
      <w:r w:rsidR="004D40B8" w:rsidRPr="00F8210B">
        <w:rPr>
          <w:color w:val="auto"/>
          <w:vertAlign w:val="superscript"/>
        </w:rPr>
        <w:fldChar w:fldCharType="separate"/>
      </w:r>
      <w:r w:rsidR="004D40B8" w:rsidRPr="00F8210B">
        <w:rPr>
          <w:noProof/>
          <w:color w:val="auto"/>
          <w:vertAlign w:val="superscript"/>
        </w:rPr>
        <w:t>7</w:t>
      </w:r>
      <w:r w:rsidR="004D40B8" w:rsidRPr="00F8210B">
        <w:rPr>
          <w:color w:val="auto"/>
          <w:vertAlign w:val="superscript"/>
        </w:rPr>
        <w:fldChar w:fldCharType="end"/>
      </w:r>
      <w:r w:rsidR="004D40B8" w:rsidRPr="00F8210B">
        <w:rPr>
          <w:color w:val="auto"/>
        </w:rPr>
        <w:t>,</w:t>
      </w:r>
      <w:r w:rsidR="001809C5" w:rsidRPr="00F8210B">
        <w:rPr>
          <w:color w:val="auto"/>
        </w:rPr>
        <w:t xml:space="preserve"> </w:t>
      </w:r>
      <w:r w:rsidR="00EF7B4C" w:rsidRPr="00F8210B">
        <w:rPr>
          <w:color w:val="auto"/>
        </w:rPr>
        <w:t>suggesting that nutrient composition and distinct post-oral effects of different foods may also contribute to overeating</w:t>
      </w:r>
      <w:r w:rsidR="00A40F14" w:rsidRPr="00F8210B">
        <w:rPr>
          <w:color w:val="auto"/>
        </w:rPr>
        <w:t xml:space="preserve">.  </w:t>
      </w:r>
      <w:bookmarkEnd w:id="2"/>
      <w:r w:rsidR="00B11B5E" w:rsidRPr="00F8210B">
        <w:rPr>
          <w:color w:val="auto"/>
        </w:rPr>
        <w:t>Exposure to multiple tastes and textures overcomes sensory-specific satiety, which describes the decrease in desire to eat a recently eaten food relative to an alternative</w:t>
      </w:r>
      <w:r w:rsidR="004355AA" w:rsidRPr="00F8210B">
        <w:rPr>
          <w:color w:val="auto"/>
        </w:rPr>
        <w:fldChar w:fldCharType="begin"/>
      </w:r>
      <w:r w:rsidR="00F0639B" w:rsidRPr="00F8210B">
        <w:rPr>
          <w:color w:val="auto"/>
        </w:rPr>
        <w:instrText xml:space="preserve"> ADDIN EN.CITE &lt;EndNote&gt;&lt;Cite&gt;&lt;Author&gt;Rolls&lt;/Author&gt;&lt;Year&gt;1985&lt;/Year&gt;&lt;RecNum&gt;2255&lt;/RecNum&gt;&lt;DisplayText&gt;&lt;style face="superscript"&gt;5&lt;/style&gt;&lt;/DisplayText&gt;&lt;record&gt;&lt;rec-number&gt;2255&lt;/rec-number&gt;&lt;foreign-keys&gt;&lt;key app="EN" db-id="vt0zffesnwfpswev2dkxfr56sxwxae05ze9a" timestamp="1557716448"&gt;2255&lt;/key&gt;&lt;/foreign-keys&gt;&lt;ref-type name="Journal Article"&gt;17&lt;/ref-type&gt;&lt;contributors&gt;&lt;authors&gt;&lt;author&gt;Rolls, B. J.&lt;/author&gt;&lt;/authors&gt;&lt;/contributors&gt;&lt;titles&gt;&lt;title&gt;Experimental analyses of the effects of variety in a meal on human feeding&lt;/title&gt;&lt;secondary-title&gt;American Journal of Clinical Nutrition&lt;/secondary-title&gt;&lt;/titles&gt;&lt;periodical&gt;&lt;full-title&gt;American Journal of Clinical Nutrition&lt;/full-title&gt;&lt;/periodical&gt;&lt;pages&gt;932-9&lt;/pages&gt;&lt;volume&gt;42&lt;/volume&gt;&lt;number&gt;5 Suppl&lt;/number&gt;&lt;keywords&gt;&lt;keyword&gt;Color&lt;/keyword&gt;&lt;keyword&gt;Energy Intake&lt;/keyword&gt;&lt;keyword&gt;*Feeding Behavior&lt;/keyword&gt;&lt;keyword&gt;*Food&lt;/keyword&gt;&lt;keyword&gt;Humans&lt;/keyword&gt;&lt;keyword&gt;Motivation&lt;/keyword&gt;&lt;keyword&gt;Satiation&lt;/keyword&gt;&lt;keyword&gt;Taste&lt;/keyword&gt;&lt;/keywords&gt;&lt;dates&gt;&lt;year&gt;1985&lt;/year&gt;&lt;pub-dates&gt;&lt;date&gt;Nov&lt;/date&gt;&lt;/pub-dates&gt;&lt;/dates&gt;&lt;isbn&gt;0002-9165 (Print)&amp;#xD;0002-9165 (Linking)&lt;/isbn&gt;&lt;accession-num&gt;4061365&lt;/accession-num&gt;&lt;urls&gt;&lt;related-urls&gt;&lt;url&gt;&lt;style face="underline" font="default" size="100%"&gt;https://www.ncbi.nlm.nih.gov/pubmed/4061365&lt;/style&gt;&lt;/url&gt;&lt;/related-urls&gt;&lt;/urls&gt;&lt;electronic-resource-num&gt;10.1093/ajcn/42.5.932&lt;/electronic-resource-num&gt;&lt;/record&gt;&lt;/Cite&gt;&lt;/EndNote&gt;</w:instrText>
      </w:r>
      <w:r w:rsidR="004355AA" w:rsidRPr="00F8210B">
        <w:rPr>
          <w:color w:val="auto"/>
        </w:rPr>
        <w:fldChar w:fldCharType="separate"/>
      </w:r>
      <w:r w:rsidR="004355AA" w:rsidRPr="00F8210B">
        <w:rPr>
          <w:noProof/>
          <w:color w:val="auto"/>
          <w:vertAlign w:val="superscript"/>
        </w:rPr>
        <w:t>5</w:t>
      </w:r>
      <w:r w:rsidR="004355AA" w:rsidRPr="00F8210B">
        <w:rPr>
          <w:color w:val="auto"/>
        </w:rPr>
        <w:fldChar w:fldCharType="end"/>
      </w:r>
      <w:r w:rsidR="00B11B5E" w:rsidRPr="00F8210B">
        <w:rPr>
          <w:color w:val="auto"/>
        </w:rPr>
        <w:t xml:space="preserve">. </w:t>
      </w:r>
      <w:r w:rsidR="00A74058" w:rsidRPr="00F8210B">
        <w:rPr>
          <w:color w:val="auto"/>
        </w:rPr>
        <w:t xml:space="preserve">Across many </w:t>
      </w:r>
      <w:r w:rsidR="00E02736" w:rsidRPr="00F8210B">
        <w:rPr>
          <w:color w:val="auto"/>
        </w:rPr>
        <w:t>cohorts</w:t>
      </w:r>
      <w:r w:rsidR="00A74058" w:rsidRPr="00F8210B">
        <w:rPr>
          <w:color w:val="auto"/>
        </w:rPr>
        <w:t xml:space="preserve"> in our lab</w:t>
      </w:r>
      <w:r w:rsidR="00E02736" w:rsidRPr="00F8210B">
        <w:rPr>
          <w:color w:val="auto"/>
        </w:rPr>
        <w:t>or</w:t>
      </w:r>
      <w:r w:rsidR="00A74058" w:rsidRPr="00F8210B">
        <w:rPr>
          <w:color w:val="auto"/>
        </w:rPr>
        <w:t>atory, we have similarly observed that t</w:t>
      </w:r>
      <w:r w:rsidR="00B11B5E" w:rsidRPr="00F8210B">
        <w:rPr>
          <w:color w:val="auto"/>
        </w:rPr>
        <w:t>he use of highly palatable foods further amplifies overeating.</w:t>
      </w:r>
    </w:p>
    <w:p w14:paraId="5BDCFD81" w14:textId="77777777" w:rsidR="00B11B5E" w:rsidRPr="00F8210B" w:rsidRDefault="00B11B5E" w:rsidP="00F8210B">
      <w:pPr>
        <w:tabs>
          <w:tab w:val="left" w:pos="270"/>
        </w:tabs>
        <w:rPr>
          <w:color w:val="auto"/>
        </w:rPr>
      </w:pPr>
    </w:p>
    <w:p w14:paraId="1CAE9F48" w14:textId="12495BEC" w:rsidR="00B11B5E" w:rsidRPr="00F8210B" w:rsidRDefault="00B2582B" w:rsidP="00F8210B">
      <w:pPr>
        <w:tabs>
          <w:tab w:val="left" w:pos="270"/>
        </w:tabs>
      </w:pPr>
      <w:r w:rsidRPr="00F8210B">
        <w:rPr>
          <w:color w:val="auto"/>
        </w:rPr>
        <w:t xml:space="preserve">This </w:t>
      </w:r>
      <w:r w:rsidR="00B11B5E" w:rsidRPr="00F8210B">
        <w:rPr>
          <w:color w:val="auto"/>
        </w:rPr>
        <w:t>CAF diet</w:t>
      </w:r>
      <w:r w:rsidRPr="00F8210B">
        <w:rPr>
          <w:color w:val="auto"/>
        </w:rPr>
        <w:t xml:space="preserve"> </w:t>
      </w:r>
      <w:r w:rsidR="00E032A6" w:rsidRPr="00F8210B">
        <w:rPr>
          <w:color w:val="auto"/>
        </w:rPr>
        <w:t xml:space="preserve">has been used </w:t>
      </w:r>
      <w:r w:rsidRPr="00F8210B">
        <w:rPr>
          <w:color w:val="auto"/>
        </w:rPr>
        <w:t xml:space="preserve">for over 40 years, since </w:t>
      </w:r>
      <w:r w:rsidR="00E032A6" w:rsidRPr="00F8210B">
        <w:rPr>
          <w:color w:val="auto"/>
        </w:rPr>
        <w:t>Sclafani</w:t>
      </w:r>
      <w:r w:rsidR="004355AA" w:rsidRPr="00F8210B">
        <w:rPr>
          <w:color w:val="auto"/>
        </w:rPr>
        <w:fldChar w:fldCharType="begin"/>
      </w:r>
      <w:r w:rsidR="008E37CC" w:rsidRPr="00F8210B">
        <w:rPr>
          <w:color w:val="auto"/>
        </w:rPr>
        <w:instrText xml:space="preserve"> ADDIN EN.CITE &lt;EndNote&gt;&lt;Cite&gt;&lt;Author&gt;Sclafani&lt;/Author&gt;&lt;Year&gt;1976&lt;/Year&gt;&lt;RecNum&gt;2259&lt;/RecNum&gt;&lt;DisplayText&gt;&lt;style face="superscript"&gt;8&lt;/style&gt;&lt;/DisplayText&gt;&lt;record&gt;&lt;rec-number&gt;2259&lt;/rec-number&gt;&lt;foreign-keys&gt;&lt;key app="EN" db-id="vt0zffesnwfpswev2dkxfr56sxwxae05ze9a" timestamp="1557716448"&gt;2259&lt;/key&gt;&lt;/foreign-keys&gt;&lt;ref-type name="Journal Article"&gt;17&lt;/ref-type&gt;&lt;contributors&gt;&lt;authors&gt;&lt;author&gt;Sclafani, A.&lt;/author&gt;&lt;author&gt;Springer, D.&lt;/author&gt;&lt;/authors&gt;&lt;/contributors&gt;&lt;titles&gt;&lt;title&gt;Dietary obesity in adult rats: similarities to hypothalamic and human obesity syndromes&lt;/title&gt;&lt;secondary-title&gt;Physiology &amp;amp; Behavior&lt;/secondary-title&gt;&lt;/titles&gt;&lt;periodical&gt;&lt;full-title&gt;Physiology &amp;amp; Behavior&lt;/full-title&gt;&lt;abbr-1&gt;Physiol Behav&lt;/abbr-1&gt;&lt;/periodical&gt;&lt;pages&gt;461-71&lt;/pages&gt;&lt;volume&gt;17&lt;/volume&gt;&lt;number&gt;3&lt;/number&gt;&lt;keywords&gt;&lt;keyword&gt;Animals&lt;/keyword&gt;&lt;keyword&gt;Appetite&lt;/keyword&gt;&lt;keyword&gt;Body Weight&lt;/keyword&gt;&lt;keyword&gt;*Diet&lt;/keyword&gt;&lt;keyword&gt;Eating&lt;/keyword&gt;&lt;keyword&gt;Female&lt;/keyword&gt;&lt;keyword&gt;Hunger/physiology&lt;/keyword&gt;&lt;keyword&gt;Hypothalamus/*physiopathology&lt;/keyword&gt;&lt;keyword&gt;Motor Activity/physiology&lt;/keyword&gt;&lt;keyword&gt;*Obesity/physiopathology&lt;/keyword&gt;&lt;keyword&gt;Rats&lt;/keyword&gt;&lt;keyword&gt;Syndrome&lt;/keyword&gt;&lt;keyword&gt;Taste&lt;/keyword&gt;&lt;keyword&gt;Time Factors&lt;/keyword&gt;&lt;/keywords&gt;&lt;dates&gt;&lt;year&gt;1976&lt;/year&gt;&lt;pub-dates&gt;&lt;date&gt;Sep&lt;/date&gt;&lt;/pub-dates&gt;&lt;/dates&gt;&lt;isbn&gt;0031-9384 (Print)&amp;#xD;0031-9384 (Linking)&lt;/isbn&gt;&lt;accession-num&gt;1013192&lt;/accession-num&gt;&lt;urls&gt;&lt;related-urls&gt;&lt;url&gt;&lt;style face="underline" font="default" size="100%"&gt;https://www.ncbi.nlm.nih.gov/pubmed/1013192&lt;/style&gt;&lt;/url&gt;&lt;/related-urls&gt;&lt;/urls&gt;&lt;/record&gt;&lt;/Cite&gt;&lt;/EndNote&gt;</w:instrText>
      </w:r>
      <w:r w:rsidR="004355AA" w:rsidRPr="00F8210B">
        <w:rPr>
          <w:color w:val="auto"/>
        </w:rPr>
        <w:fldChar w:fldCharType="separate"/>
      </w:r>
      <w:r w:rsidR="004D40B8" w:rsidRPr="00F8210B">
        <w:rPr>
          <w:noProof/>
          <w:color w:val="auto"/>
          <w:vertAlign w:val="superscript"/>
        </w:rPr>
        <w:t>8</w:t>
      </w:r>
      <w:r w:rsidR="004355AA" w:rsidRPr="00F8210B">
        <w:rPr>
          <w:color w:val="auto"/>
        </w:rPr>
        <w:fldChar w:fldCharType="end"/>
      </w:r>
      <w:r w:rsidR="00E032A6" w:rsidRPr="00F8210B">
        <w:rPr>
          <w:color w:val="auto"/>
        </w:rPr>
        <w:t xml:space="preserve"> </w:t>
      </w:r>
      <w:r w:rsidRPr="00F8210B">
        <w:rPr>
          <w:color w:val="auto"/>
        </w:rPr>
        <w:t xml:space="preserve">reported </w:t>
      </w:r>
      <w:r w:rsidR="00665ED0" w:rsidRPr="00F8210B">
        <w:rPr>
          <w:color w:val="auto"/>
        </w:rPr>
        <w:t xml:space="preserve">that </w:t>
      </w:r>
      <w:r w:rsidR="00AF1A1A" w:rsidRPr="00F8210B">
        <w:rPr>
          <w:color w:val="auto"/>
        </w:rPr>
        <w:t xml:space="preserve">female rats </w:t>
      </w:r>
      <w:r w:rsidRPr="00F8210B">
        <w:rPr>
          <w:color w:val="auto"/>
        </w:rPr>
        <w:t>exposed to</w:t>
      </w:r>
      <w:r w:rsidR="00F46402" w:rsidRPr="00F8210B">
        <w:rPr>
          <w:color w:val="auto"/>
        </w:rPr>
        <w:t xml:space="preserve"> a</w:t>
      </w:r>
      <w:r w:rsidR="00945642" w:rsidRPr="00F8210B">
        <w:rPr>
          <w:color w:val="auto"/>
        </w:rPr>
        <w:t xml:space="preserve">n </w:t>
      </w:r>
      <w:r w:rsidR="00F46402" w:rsidRPr="00F8210B">
        <w:rPr>
          <w:color w:val="auto"/>
        </w:rPr>
        <w:t>assortment of ‘supermarket foods’ (marshmallows, chocolate, peanut butter, cookies, salami and cheese among them)</w:t>
      </w:r>
      <w:r w:rsidR="00665ED0" w:rsidRPr="00F8210B">
        <w:rPr>
          <w:color w:val="auto"/>
        </w:rPr>
        <w:t xml:space="preserve"> exhibited accelerated weight gain relative to controls</w:t>
      </w:r>
      <w:r w:rsidR="00F46402" w:rsidRPr="00F8210B">
        <w:rPr>
          <w:color w:val="auto"/>
        </w:rPr>
        <w:t xml:space="preserve">. </w:t>
      </w:r>
      <w:r w:rsidR="00C95BA8" w:rsidRPr="00F8210B">
        <w:rPr>
          <w:color w:val="auto"/>
        </w:rPr>
        <w:t xml:space="preserve">This </w:t>
      </w:r>
      <w:r w:rsidR="007D325E" w:rsidRPr="00F8210B">
        <w:rPr>
          <w:color w:val="auto"/>
        </w:rPr>
        <w:t xml:space="preserve">and </w:t>
      </w:r>
      <w:r w:rsidR="00C95BA8" w:rsidRPr="00F8210B">
        <w:rPr>
          <w:color w:val="auto"/>
        </w:rPr>
        <w:t xml:space="preserve">other early studies noted that CAF-style diets appeared to accelerate weight gain more effectively than pure high-fat or high-carbohydrate diets </w:t>
      </w:r>
      <w:r w:rsidR="004355AA" w:rsidRPr="00F8210B">
        <w:rPr>
          <w:color w:val="auto"/>
        </w:rPr>
        <w:fldChar w:fldCharType="begin">
          <w:fldData xml:space="preserve">PEVuZE5vdGU+PENpdGU+PEF1dGhvcj5TY2xhZmFuaTwvQXV0aG9yPjxZZWFyPjE5NzY8L1llYXI+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=
</w:fldData>
        </w:fldChar>
      </w:r>
      <w:r w:rsidR="008E37CC" w:rsidRPr="00F8210B">
        <w:rPr>
          <w:color w:val="auto"/>
        </w:rPr>
        <w:instrText xml:space="preserve"> ADDIN EN.CITE </w:instrText>
      </w:r>
      <w:r w:rsidR="008E37CC" w:rsidRPr="00F8210B">
        <w:rPr>
          <w:color w:val="auto"/>
        </w:rPr>
        <w:fldChar w:fldCharType="begin">
          <w:fldData xml:space="preserve">PEVuZE5vdGU+PENpdGU+PEF1dGhvcj5TY2xhZmFuaTwvQXV0aG9yPjxZZWFyPjE5NzY8L1llYXI+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=
</w:fldData>
        </w:fldChar>
      </w:r>
      <w:r w:rsidR="008E37CC" w:rsidRPr="00F8210B">
        <w:rPr>
          <w:color w:val="auto"/>
        </w:rPr>
        <w:instrText xml:space="preserve"> ADDIN EN.CITE.DATA </w:instrText>
      </w:r>
      <w:r w:rsidR="008E37CC" w:rsidRPr="00F8210B">
        <w:rPr>
          <w:color w:val="auto"/>
        </w:rPr>
      </w:r>
      <w:r w:rsidR="008E37CC" w:rsidRPr="00F8210B">
        <w:rPr>
          <w:color w:val="auto"/>
        </w:rPr>
        <w:fldChar w:fldCharType="end"/>
      </w:r>
      <w:r w:rsidR="004355AA" w:rsidRPr="00F8210B">
        <w:rPr>
          <w:color w:val="auto"/>
        </w:rPr>
      </w:r>
      <w:r w:rsidR="004355AA" w:rsidRPr="00F8210B">
        <w:rPr>
          <w:color w:val="auto"/>
        </w:rPr>
        <w:fldChar w:fldCharType="separate"/>
      </w:r>
      <w:r w:rsidR="004D40B8" w:rsidRPr="00F8210B">
        <w:rPr>
          <w:noProof/>
          <w:color w:val="auto"/>
          <w:vertAlign w:val="superscript"/>
        </w:rPr>
        <w:t>8,9</w:t>
      </w:r>
      <w:r w:rsidR="004355AA" w:rsidRPr="00F8210B">
        <w:rPr>
          <w:color w:val="auto"/>
        </w:rPr>
        <w:fldChar w:fldCharType="end"/>
      </w:r>
      <w:r w:rsidR="00C95BA8" w:rsidRPr="00F8210B">
        <w:rPr>
          <w:color w:val="auto"/>
        </w:rPr>
        <w:t xml:space="preserve">. </w:t>
      </w:r>
      <w:r w:rsidR="00280D99" w:rsidRPr="00F8210B">
        <w:rPr>
          <w:color w:val="auto"/>
        </w:rPr>
        <w:t xml:space="preserve">Work in the 1980s </w:t>
      </w:r>
      <w:r w:rsidR="00E02736" w:rsidRPr="00F8210B">
        <w:rPr>
          <w:color w:val="auto"/>
        </w:rPr>
        <w:t>characterized</w:t>
      </w:r>
      <w:r w:rsidR="00280D99" w:rsidRPr="00F8210B">
        <w:rPr>
          <w:color w:val="auto"/>
        </w:rPr>
        <w:t xml:space="preserve"> the macronutrient </w:t>
      </w:r>
      <w:r w:rsidR="007D325E" w:rsidRPr="00F8210B">
        <w:rPr>
          <w:color w:val="auto"/>
        </w:rPr>
        <w:t>profiles</w:t>
      </w:r>
      <w:r w:rsidR="004355AA" w:rsidRPr="00F8210B">
        <w:rPr>
          <w:color w:val="auto"/>
        </w:rPr>
        <w:fldChar w:fldCharType="begin"/>
      </w:r>
      <w:r w:rsidR="008E37CC" w:rsidRPr="00F8210B">
        <w:rPr>
          <w:color w:val="auto"/>
        </w:rPr>
        <w:instrText xml:space="preserve"> ADDIN EN.CITE &lt;EndNote&gt;&lt;Cite&gt;&lt;Author&gt;Prats&lt;/Author&gt;&lt;Year&gt;1989&lt;/Year&gt;&lt;RecNum&gt;385&lt;/RecNum&gt;&lt;DisplayText&gt;&lt;style face="superscript"&gt;10&lt;/style&gt;&lt;/DisplayText&gt;&lt;record&gt;&lt;rec-number&gt;385&lt;/rec-number&gt;&lt;foreign-keys&gt;&lt;key app="EN" db-id="vt0zffesnwfpswev2dkxfr56sxwxae05ze9a" timestamp="1552608320"&gt;385&lt;/key&gt;&lt;/foreign-keys&gt;&lt;ref-type name="Journal Article"&gt;17&lt;/ref-type&gt;&lt;contributors&gt;&lt;authors&gt;&lt;author&gt;Prats, E.&lt;/author&gt;&lt;author&gt;Monfar, M.&lt;/author&gt;&lt;author&gt;Castella, J.&lt;/author&gt;&lt;author&gt;Iglesias, R.&lt;/author&gt;&lt;author&gt;Alemany, M.&lt;/author&gt;&lt;/authors&gt;&lt;/contributors&gt;&lt;auth-address&gt;Department de Bioquimica i Fisiologia, Universitat de Barcelona, Spain.&lt;/auth-address&gt;&lt;titles&gt;&lt;title&gt;Energy intake of rats fed a cafeteria diet&lt;/title&gt;&lt;secondary-title&gt;Physiology &amp;amp; Behavior&lt;/secondary-title&gt;&lt;alt-title&gt;Physiology &amp;amp; behavior&lt;/alt-title&gt;&lt;/titles&gt;&lt;periodical&gt;&lt;full-title&gt;Physiology &amp;amp; Behavior&lt;/full-title&gt;&lt;abbr-1&gt;Physiol Behav&lt;/abbr-1&gt;&lt;/periodical&gt;&lt;alt-periodical&gt;&lt;full-title&gt;Physiology &amp;amp; Behavior&lt;/full-title&gt;&lt;abbr-1&gt;Physiol Behav&lt;/abbr-1&gt;&lt;/alt-periodical&gt;&lt;pages&gt;263-72&lt;/pages&gt;&lt;volume&gt;45&lt;/volume&gt;&lt;number&gt;2&lt;/number&gt;&lt;edition&gt;1989/02/01&lt;/edition&gt;&lt;keywords&gt;&lt;keyword&gt;Animals&lt;/keyword&gt;&lt;keyword&gt;Behavior, Animal/physiology&lt;/keyword&gt;&lt;keyword&gt;Body Weight&lt;/keyword&gt;&lt;keyword&gt;*Diet&lt;/keyword&gt;&lt;keyword&gt;*Energy Intake&lt;/keyword&gt;&lt;keyword&gt;Feeding Behavior/*physiology&lt;/keyword&gt;&lt;keyword&gt;Female&lt;/keyword&gt;&lt;keyword&gt;*Food Preferences&lt;/keyword&gt;&lt;keyword&gt;Male&lt;/keyword&gt;&lt;keyword&gt;Rats&lt;/keyword&gt;&lt;keyword&gt;Rats, Inbred Strains&lt;/keyword&gt;&lt;keyword&gt;Sex Factors&lt;/keyword&gt;&lt;/keywords&gt;&lt;dates&gt;&lt;year&gt;1989&lt;/year&gt;&lt;pub-dates&gt;&lt;date&gt;Feb&lt;/date&gt;&lt;/pub-dates&gt;&lt;/dates&gt;&lt;isbn&gt;0031-9384 (Print)&amp;#xD;0031-9384&lt;/isbn&gt;&lt;accession-num&gt;2756013&lt;/accession-num&gt;&lt;urls&gt;&lt;/urls&gt;&lt;remote-database-provider&gt;NLM&lt;/remote-database-provider&gt;&lt;language&gt;eng&lt;/language&gt;&lt;/record&gt;&lt;/Cite&gt;&lt;/EndNote&gt;</w:instrText>
      </w:r>
      <w:r w:rsidR="004355AA" w:rsidRPr="00F8210B">
        <w:rPr>
          <w:color w:val="auto"/>
        </w:rPr>
        <w:fldChar w:fldCharType="separate"/>
      </w:r>
      <w:r w:rsidR="004D40B8" w:rsidRPr="00F8210B">
        <w:rPr>
          <w:noProof/>
          <w:color w:val="auto"/>
          <w:vertAlign w:val="superscript"/>
        </w:rPr>
        <w:t>10</w:t>
      </w:r>
      <w:r w:rsidR="004355AA" w:rsidRPr="00F8210B">
        <w:rPr>
          <w:color w:val="auto"/>
        </w:rPr>
        <w:fldChar w:fldCharType="end"/>
      </w:r>
      <w:r w:rsidR="007D325E" w:rsidRPr="00F8210B">
        <w:rPr>
          <w:color w:val="auto"/>
        </w:rPr>
        <w:t xml:space="preserve"> and meal patterns</w:t>
      </w:r>
      <w:r w:rsidR="004355AA" w:rsidRPr="00F8210B">
        <w:rPr>
          <w:color w:val="auto"/>
        </w:rPr>
        <w:fldChar w:fldCharType="begin"/>
      </w:r>
      <w:r w:rsidR="00F0639B" w:rsidRPr="00F8210B">
        <w:rPr>
          <w:color w:val="auto"/>
        </w:rPr>
        <w:instrText xml:space="preserve"> ADDIN EN.CITE &lt;EndNote&gt;&lt;Cite&gt;&lt;Author&gt;Rogers&lt;/Author&gt;&lt;Year&gt;1984&lt;/Year&gt;&lt;RecNum&gt;2254&lt;/RecNum&gt;&lt;DisplayText&gt;&lt;style face="superscript"&gt;11&lt;/style&gt;&lt;/DisplayText&gt;&lt;record&gt;&lt;rec-number&gt;2254&lt;/rec-number&gt;&lt;foreign-keys&gt;&lt;key app="EN" db-id="vt0zffesnwfpswev2dkxfr56sxwxae05ze9a" timestamp="1557716448"&gt;2254&lt;/key&gt;&lt;/foreign-keys&gt;&lt;ref-type name="Journal Article"&gt;17&lt;/ref-type&gt;&lt;contributors&gt;&lt;authors&gt;&lt;author&gt;Rogers, P. J.&lt;/author&gt;&lt;author&gt;Blundell, J. E.&lt;/author&gt;&lt;/authors&gt;&lt;/contributors&gt;&lt;titles&gt;&lt;title&gt;Meal patterns and food selection during the development of obesity in rats fed a cafeteria diet&lt;/title&gt;&lt;secondary-title&gt;Neuroscience &amp;amp; Biobehavioral Reviews&lt;/secondary-title&gt;&lt;/titles&gt;&lt;periodical&gt;&lt;full-title&gt;Neuroscience &amp;amp; Biobehavioral Reviews&lt;/full-title&gt;&lt;/periodical&gt;&lt;pages&gt;441-53&lt;/pages&gt;&lt;volume&gt;8&lt;/volume&gt;&lt;number&gt;4&lt;/number&gt;&lt;keywords&gt;&lt;keyword&gt;Animals&lt;/keyword&gt;&lt;keyword&gt;Body Weight&lt;/keyword&gt;&lt;keyword&gt;Diet&lt;/keyword&gt;&lt;keyword&gt;*Feeding Behavior&lt;/keyword&gt;&lt;keyword&gt;Female&lt;/keyword&gt;&lt;keyword&gt;*Food Preferences&lt;/keyword&gt;&lt;keyword&gt;Humans&lt;/keyword&gt;&lt;keyword&gt;Hyperphagia/psychology&lt;/keyword&gt;&lt;keyword&gt;Obesity/*psychology&lt;/keyword&gt;&lt;keyword&gt;Rats&lt;/keyword&gt;&lt;keyword&gt;Time Factors&lt;/keyword&gt;&lt;/keywords&gt;&lt;dates&gt;&lt;year&gt;1984&lt;/year&gt;&lt;pub-dates&gt;&lt;date&gt;Winter&lt;/date&gt;&lt;/pub-dates&gt;&lt;/dates&gt;&lt;isbn&gt;0149-7634 (Print)&amp;#xD;0149-7634 (Linking)&lt;/isbn&gt;&lt;accession-num&gt;6542632&lt;/accession-num&gt;&lt;urls&gt;&lt;related-urls&gt;&lt;url&gt;&lt;style face="underline" font="default" size="100%"&gt;https://www.ncbi.nlm.nih.gov/pubmed/6542632&lt;/style&gt;&lt;/url&gt;&lt;/related-urls&gt;&lt;/urls&gt;&lt;/record&gt;&lt;/Cite&gt;&lt;/EndNote&gt;</w:instrText>
      </w:r>
      <w:r w:rsidR="004355AA" w:rsidRPr="00F8210B">
        <w:rPr>
          <w:color w:val="auto"/>
        </w:rPr>
        <w:fldChar w:fldCharType="separate"/>
      </w:r>
      <w:r w:rsidR="004D40B8" w:rsidRPr="00F8210B">
        <w:rPr>
          <w:noProof/>
          <w:color w:val="auto"/>
          <w:vertAlign w:val="superscript"/>
        </w:rPr>
        <w:t>11</w:t>
      </w:r>
      <w:r w:rsidR="004355AA" w:rsidRPr="00F8210B">
        <w:rPr>
          <w:color w:val="auto"/>
        </w:rPr>
        <w:fldChar w:fldCharType="end"/>
      </w:r>
      <w:r w:rsidR="007D325E" w:rsidRPr="00F8210B">
        <w:rPr>
          <w:color w:val="auto"/>
        </w:rPr>
        <w:t xml:space="preserve"> of rats fed CAF diets, and </w:t>
      </w:r>
      <w:r w:rsidR="00F33F86" w:rsidRPr="00F8210B">
        <w:rPr>
          <w:color w:val="auto"/>
        </w:rPr>
        <w:t>showed profound</w:t>
      </w:r>
      <w:r w:rsidR="00B11B5E" w:rsidRPr="00F8210B">
        <w:rPr>
          <w:color w:val="auto"/>
        </w:rPr>
        <w:t xml:space="preserve"> changes to </w:t>
      </w:r>
      <w:r w:rsidR="00B867E4" w:rsidRPr="00F8210B">
        <w:rPr>
          <w:color w:val="auto"/>
        </w:rPr>
        <w:t xml:space="preserve">fat mass </w:t>
      </w:r>
      <w:r w:rsidR="00467E90" w:rsidRPr="00F8210B">
        <w:rPr>
          <w:color w:val="auto"/>
        </w:rPr>
        <w:t xml:space="preserve">and insulin </w:t>
      </w:r>
      <w:r w:rsidR="00F33F86" w:rsidRPr="00F8210B">
        <w:rPr>
          <w:color w:val="auto"/>
        </w:rPr>
        <w:t>levels</w:t>
      </w:r>
      <w:r w:rsidR="009301BD" w:rsidRPr="00F8210B">
        <w:rPr>
          <w:color w:val="auto"/>
        </w:rPr>
        <w:fldChar w:fldCharType="begin">
          <w:fldData xml:space="preserve">PEVuZE5vdGU+PENpdGU+PEF1dGhvcj5Sb2xsczwvQXV0aG9yPjxZZWFyPjE5ODA8L1llYXI+PFJl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</w:fldData>
        </w:fldChar>
      </w:r>
      <w:r w:rsidR="008E37CC" w:rsidRPr="00F8210B">
        <w:rPr>
          <w:color w:val="auto"/>
        </w:rPr>
        <w:instrText xml:space="preserve"> ADDIN EN.CITE </w:instrText>
      </w:r>
      <w:r w:rsidR="008E37CC" w:rsidRPr="00F8210B">
        <w:rPr>
          <w:color w:val="auto"/>
        </w:rPr>
        <w:fldChar w:fldCharType="begin">
          <w:fldData xml:space="preserve">PEVuZE5vdGU+PENpdGU+PEF1dGhvcj5Sb2xsczwvQXV0aG9yPjxZZWFyPjE5ODA8L1llYXI+PFJl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</w:fldData>
        </w:fldChar>
      </w:r>
      <w:r w:rsidR="008E37CC" w:rsidRPr="00F8210B">
        <w:rPr>
          <w:color w:val="auto"/>
        </w:rPr>
        <w:instrText xml:space="preserve"> ADDIN EN.CITE.DATA </w:instrText>
      </w:r>
      <w:r w:rsidR="008E37CC" w:rsidRPr="00F8210B">
        <w:rPr>
          <w:color w:val="auto"/>
        </w:rPr>
      </w:r>
      <w:r w:rsidR="008E37CC" w:rsidRPr="00F8210B">
        <w:rPr>
          <w:color w:val="auto"/>
        </w:rPr>
        <w:fldChar w:fldCharType="end"/>
      </w:r>
      <w:r w:rsidR="009301BD" w:rsidRPr="00F8210B">
        <w:rPr>
          <w:color w:val="auto"/>
        </w:rPr>
      </w:r>
      <w:r w:rsidR="009301BD" w:rsidRPr="00F8210B">
        <w:rPr>
          <w:color w:val="auto"/>
        </w:rPr>
        <w:fldChar w:fldCharType="separate"/>
      </w:r>
      <w:r w:rsidR="004D40B8" w:rsidRPr="00F8210B">
        <w:rPr>
          <w:noProof/>
          <w:color w:val="auto"/>
          <w:vertAlign w:val="superscript"/>
        </w:rPr>
        <w:t>9,10</w:t>
      </w:r>
      <w:r w:rsidR="009301BD" w:rsidRPr="00F8210B">
        <w:rPr>
          <w:color w:val="auto"/>
        </w:rPr>
        <w:fldChar w:fldCharType="end"/>
      </w:r>
      <w:r w:rsidR="00B867E4" w:rsidRPr="00F8210B">
        <w:rPr>
          <w:color w:val="auto"/>
        </w:rPr>
        <w:t xml:space="preserve"> and thermogenesis</w:t>
      </w:r>
      <w:r w:rsidR="004355AA" w:rsidRPr="00F8210B">
        <w:rPr>
          <w:color w:val="auto"/>
        </w:rPr>
        <w:fldChar w:fldCharType="begin"/>
      </w:r>
      <w:r w:rsidR="00F0639B" w:rsidRPr="00F8210B">
        <w:rPr>
          <w:color w:val="auto"/>
        </w:rPr>
        <w:instrText xml:space="preserve"> ADDIN EN.CITE &lt;EndNote&gt;&lt;Cite&gt;&lt;Author&gt;Rothwell&lt;/Author&gt;&lt;Year&gt;1980&lt;/Year&gt;&lt;RecNum&gt;2257&lt;/RecNum&gt;&lt;DisplayText&gt;&lt;style face="superscript"&gt;12&lt;/style&gt;&lt;/DisplayText&gt;&lt;record&gt;&lt;rec-number&gt;2257&lt;/rec-number&gt;&lt;foreign-keys&gt;&lt;key app="EN" db-id="vt0zffesnwfpswev2dkxfr56sxwxae05ze9a" timestamp="1557716448"&gt;2257&lt;/key&gt;&lt;/foreign-keys&gt;&lt;ref-type name="Journal Article"&gt;17&lt;/ref-type&gt;&lt;contributors&gt;&lt;authors&gt;&lt;author&gt;Rothwell, N. J.&lt;/author&gt;&lt;author&gt;Stock, M. J.&lt;/author&gt;&lt;/authors&gt;&lt;/contributors&gt;&lt;titles&gt;&lt;title&gt;Thermogenesis induced by cafeteria feeding in young growing rats&lt;/title&gt;&lt;secondary-title&gt;Proceedings of the Nutrition Society&lt;/secondary-title&gt;&lt;/titles&gt;&lt;periodical&gt;&lt;full-title&gt;Proceedings of the Nutrition Society&lt;/full-title&gt;&lt;/periodical&gt;&lt;pages&gt;45A&lt;/pages&gt;&lt;volume&gt;39&lt;/volume&gt;&lt;number&gt;2&lt;/number&gt;&lt;keywords&gt;&lt;keyword&gt;Aging&lt;/keyword&gt;&lt;keyword&gt;Animals&lt;/keyword&gt;&lt;keyword&gt;*Body Temperature Regulation&lt;/keyword&gt;&lt;keyword&gt;*Diet&lt;/keyword&gt;&lt;keyword&gt;Energy Metabolism&lt;/keyword&gt;&lt;keyword&gt;Feeding Behavior&lt;/keyword&gt;&lt;keyword&gt;Male&lt;/keyword&gt;&lt;keyword&gt;Rats&lt;/keyword&gt;&lt;/keywords&gt;&lt;dates&gt;&lt;year&gt;1980&lt;/year&gt;&lt;pub-dates&gt;&lt;date&gt;May&lt;/date&gt;&lt;/pub-dates&gt;&lt;/dates&gt;&lt;isbn&gt;0029-6651 (Print)&amp;#xD;0029-6651 (Linking)&lt;/isbn&gt;&lt;accession-num&gt;7403082&lt;/accession-num&gt;&lt;urls&gt;&lt;related-urls&gt;&lt;url&gt;&lt;style face="underline" font="default" size="100%"&gt;https://www.ncbi.nlm.nih.gov/pubmed/7403082&lt;/style&gt;&lt;/url&gt;&lt;/related-urls&gt;&lt;/urls&gt;&lt;/record&gt;&lt;/Cite&gt;&lt;/EndNote&gt;</w:instrText>
      </w:r>
      <w:r w:rsidR="004355AA" w:rsidRPr="00F8210B">
        <w:rPr>
          <w:color w:val="auto"/>
        </w:rPr>
        <w:fldChar w:fldCharType="separate"/>
      </w:r>
      <w:r w:rsidR="004D40B8" w:rsidRPr="00F8210B">
        <w:rPr>
          <w:noProof/>
          <w:color w:val="auto"/>
          <w:vertAlign w:val="superscript"/>
        </w:rPr>
        <w:t>12</w:t>
      </w:r>
      <w:r w:rsidR="004355AA" w:rsidRPr="00F8210B">
        <w:rPr>
          <w:color w:val="auto"/>
        </w:rPr>
        <w:fldChar w:fldCharType="end"/>
      </w:r>
      <w:r w:rsidR="00B867E4" w:rsidRPr="00F8210B">
        <w:rPr>
          <w:color w:val="auto"/>
        </w:rPr>
        <w:t>.</w:t>
      </w:r>
      <w:r w:rsidR="009F5DCD" w:rsidRPr="00F8210B">
        <w:rPr>
          <w:color w:val="auto"/>
        </w:rPr>
        <w:t xml:space="preserve"> </w:t>
      </w:r>
      <w:r w:rsidR="005028CF" w:rsidRPr="00F8210B">
        <w:t xml:space="preserve">Our group has used the CAF diet to model obesity for </w:t>
      </w:r>
      <w:r w:rsidR="006E553A" w:rsidRPr="00F8210B">
        <w:t xml:space="preserve">over </w:t>
      </w:r>
      <w:r w:rsidR="00F8210B">
        <w:t>two</w:t>
      </w:r>
      <w:r w:rsidR="00A74058" w:rsidRPr="00F8210B">
        <w:t xml:space="preserve"> </w:t>
      </w:r>
      <w:r w:rsidR="00E02736" w:rsidRPr="00F8210B">
        <w:t>decades</w:t>
      </w:r>
      <w:r w:rsidR="004355AA" w:rsidRPr="00F8210B">
        <w:fldChar w:fldCharType="begin">
          <w:fldData xml:space="preserve">PEVuZE5vdGU+PENpdGU+PEF1dGhvcj5IYW5zZW48L0F1dGhvcj48WWVhcj4yMDAxPC9ZZWFyPjxS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</w:fldData>
        </w:fldChar>
      </w:r>
      <w:r w:rsidR="008E37CC" w:rsidRPr="00F8210B">
        <w:instrText xml:space="preserve"> ADDIN EN.CITE </w:instrText>
      </w:r>
      <w:r w:rsidR="008E37CC" w:rsidRPr="00F8210B">
        <w:fldChar w:fldCharType="begin">
          <w:fldData xml:space="preserve">PEVuZE5vdGU+PENpdGU+PEF1dGhvcj5IYW5zZW48L0F1dGhvcj48WWVhcj4yMDAxPC9ZZWFyPjxS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</w:fldData>
        </w:fldChar>
      </w:r>
      <w:r w:rsidR="008E37CC" w:rsidRPr="00F8210B">
        <w:instrText xml:space="preserve"> ADDIN EN.CITE.DATA </w:instrText>
      </w:r>
      <w:r w:rsidR="008E37CC" w:rsidRPr="00F8210B">
        <w:fldChar w:fldCharType="end"/>
      </w:r>
      <w:r w:rsidR="004355AA" w:rsidRPr="00F8210B">
        <w:fldChar w:fldCharType="separate"/>
      </w:r>
      <w:r w:rsidR="004D40B8" w:rsidRPr="00F8210B">
        <w:rPr>
          <w:noProof/>
          <w:vertAlign w:val="superscript"/>
        </w:rPr>
        <w:t>13,14</w:t>
      </w:r>
      <w:r w:rsidR="004355AA" w:rsidRPr="00F8210B">
        <w:fldChar w:fldCharType="end"/>
      </w:r>
      <w:r w:rsidR="005028CF" w:rsidRPr="00F8210B">
        <w:t xml:space="preserve"> and during this time we have used several variants </w:t>
      </w:r>
      <w:r w:rsidR="00B5538E" w:rsidRPr="00F8210B">
        <w:t>of the diet</w:t>
      </w:r>
      <w:r w:rsidR="005028CF" w:rsidRPr="00F8210B">
        <w:t xml:space="preserve">. </w:t>
      </w:r>
      <w:r w:rsidR="00B5538E" w:rsidRPr="00F8210B">
        <w:t>R</w:t>
      </w:r>
      <w:r w:rsidR="00B11B5E" w:rsidRPr="00F8210B">
        <w:t xml:space="preserve">ats are presented with at least two sweet and </w:t>
      </w:r>
      <w:r w:rsidR="00B5538E" w:rsidRPr="00F8210B">
        <w:t xml:space="preserve">two </w:t>
      </w:r>
      <w:r w:rsidR="00E02736" w:rsidRPr="00F8210B">
        <w:t>savory</w:t>
      </w:r>
      <w:r w:rsidR="00B11B5E" w:rsidRPr="00F8210B">
        <w:t xml:space="preserve"> food items each day, in addition to regular chow and water. In recent years we have begun to supplement solid CAF foods with 10% sucrose solution.</w:t>
      </w:r>
      <w:r w:rsidR="006E553A" w:rsidRPr="00F8210B">
        <w:t xml:space="preserve"> The ability to tailor the </w:t>
      </w:r>
      <w:r w:rsidR="00B5538E" w:rsidRPr="00F8210B">
        <w:t>CAF</w:t>
      </w:r>
      <w:r w:rsidR="006E553A" w:rsidRPr="00F8210B">
        <w:t xml:space="preserve"> diet to different experimental designs is a strength of the model.</w:t>
      </w:r>
    </w:p>
    <w:p w14:paraId="6D230088" w14:textId="6D4E082A" w:rsidR="00B11B5E" w:rsidRPr="00F8210B" w:rsidRDefault="00B11B5E" w:rsidP="00F8210B"/>
    <w:p w14:paraId="22876146" w14:textId="1A8B4EB7" w:rsidR="005767F8" w:rsidRPr="00F8210B" w:rsidRDefault="009F629A" w:rsidP="00F8210B">
      <w:r w:rsidRPr="00F8210B">
        <w:t>CAF diets promote</w:t>
      </w:r>
      <w:r w:rsidR="006E553A" w:rsidRPr="00F8210B">
        <w:t xml:space="preserve"> immediate hyperphagia </w:t>
      </w:r>
      <w:r w:rsidR="008139D2" w:rsidRPr="00F8210B">
        <w:t>(i.e., within the first 24</w:t>
      </w:r>
      <w:r w:rsidR="00F8210B">
        <w:t xml:space="preserve"> </w:t>
      </w:r>
      <w:r w:rsidR="008139D2" w:rsidRPr="00F8210B">
        <w:t xml:space="preserve">h) </w:t>
      </w:r>
      <w:r w:rsidR="006E553A" w:rsidRPr="00F8210B">
        <w:t xml:space="preserve">and steady gains in body weight and fat mass. </w:t>
      </w:r>
      <w:r w:rsidR="00801F55" w:rsidRPr="00F8210B">
        <w:t xml:space="preserve">However, a consequence of maximizing variety is that </w:t>
      </w:r>
      <w:r w:rsidR="00A82CD2" w:rsidRPr="00F8210B">
        <w:t xml:space="preserve">macronutrient and micronutrient intake is not controlled, </w:t>
      </w:r>
      <w:r w:rsidR="00EA636E" w:rsidRPr="00F8210B">
        <w:t>a point some view as a</w:t>
      </w:r>
      <w:r w:rsidR="00EA4F77" w:rsidRPr="00F8210B">
        <w:t>n insurmountable flaw</w:t>
      </w:r>
      <w:r w:rsidR="004355AA" w:rsidRPr="00F8210B">
        <w:fldChar w:fldCharType="begin"/>
      </w:r>
      <w:r w:rsidR="008E37CC" w:rsidRPr="00F8210B">
        <w:instrText xml:space="preserve"> ADDIN EN.CITE &lt;EndNote&gt;&lt;Cite&gt;&lt;Author&gt;Moore&lt;/Author&gt;&lt;Year&gt;1987&lt;/Year&gt;&lt;RecNum&gt;2252&lt;/RecNum&gt;&lt;DisplayText&gt;&lt;style face="superscript"&gt;15&lt;/style&gt;&lt;/DisplayText&gt;&lt;record&gt;&lt;rec-number&gt;2252&lt;/rec-number&gt;&lt;foreign-keys&gt;&lt;key app="EN" db-id="vt0zffesnwfpswev2dkxfr56sxwxae05ze9a" timestamp="1557716448"&gt;2252&lt;/key&gt;&lt;/foreign-keys&gt;&lt;ref-type name="Journal Article"&gt;17&lt;/ref-type&gt;&lt;contributors&gt;&lt;authors&gt;&lt;author&gt;Moore, B. J.&lt;/author&gt;&lt;/authors&gt;&lt;/contributors&gt;&lt;titles&gt;&lt;title&gt;The cafeteria diet--an inappropriate tool for studies of thermogenesis&lt;/title&gt;&lt;secondary-title&gt;The Journal of Nutrition&lt;/secondary-title&gt;&lt;/titles&gt;&lt;periodical&gt;&lt;full-title&gt;The Journal of Nutrition&lt;/full-title&gt;&lt;abbr-1&gt;J Nutr&lt;/abbr-1&gt;&lt;/periodical&gt;&lt;pages&gt;227-31&lt;/pages&gt;&lt;volume&gt;117&lt;/volume&gt;&lt;number&gt;2&lt;/number&gt;&lt;keywords&gt;&lt;keyword&gt;Animal Nutritional Physiological Phenomena&lt;/keyword&gt;&lt;keyword&gt;Animals&lt;/keyword&gt;&lt;keyword&gt;*Body Temperature Regulation&lt;/keyword&gt;&lt;keyword&gt;*Diet&lt;/keyword&gt;&lt;keyword&gt;Eating&lt;/keyword&gt;&lt;keyword&gt;Energy Metabolism&lt;/keyword&gt;&lt;keyword&gt;Food Preferences&lt;/keyword&gt;&lt;keyword&gt;Minerals/administration &amp;amp; dosage&lt;/keyword&gt;&lt;keyword&gt;Quality Control&lt;/keyword&gt;&lt;keyword&gt;Rats&lt;/keyword&gt;&lt;keyword&gt;Vitamins/administration &amp;amp; dosage&lt;/keyword&gt;&lt;/keywords&gt;&lt;dates&gt;&lt;year&gt;1987&lt;/year&gt;&lt;pub-dates&gt;&lt;date&gt;Feb&lt;/date&gt;&lt;/pub-dates&gt;&lt;/dates&gt;&lt;isbn&gt;0022-3166 (Print)&amp;#xD;0022-3166 (Linking)&lt;/isbn&gt;&lt;accession-num&gt;3550006&lt;/accession-num&gt;&lt;urls&gt;&lt;related-urls&gt;&lt;url&gt;&lt;style face="underline" font="default" size="100%"&gt;https://www.ncbi.nlm.nih.gov/pubmed/3550006&lt;/style&gt;&lt;/url&gt;&lt;/related-urls&gt;&lt;/urls&gt;&lt;electronic-resource-num&gt;10.1093/jn/117.2.227&lt;/electronic-resource-num&gt;&lt;/record&gt;&lt;/Cite&gt;&lt;/EndNote&gt;</w:instrText>
      </w:r>
      <w:r w:rsidR="004355AA" w:rsidRPr="00F8210B">
        <w:fldChar w:fldCharType="separate"/>
      </w:r>
      <w:r w:rsidR="004D40B8" w:rsidRPr="00F8210B">
        <w:rPr>
          <w:noProof/>
          <w:vertAlign w:val="superscript"/>
        </w:rPr>
        <w:t>15</w:t>
      </w:r>
      <w:r w:rsidR="004355AA" w:rsidRPr="00F8210B">
        <w:fldChar w:fldCharType="end"/>
      </w:r>
      <w:r w:rsidR="00A82CD2" w:rsidRPr="00F8210B">
        <w:t xml:space="preserve">. </w:t>
      </w:r>
      <w:r w:rsidR="00801F55" w:rsidRPr="00F8210B">
        <w:t xml:space="preserve">Studies of diet-induced obesity more commonly </w:t>
      </w:r>
      <w:r w:rsidR="00A82CD2" w:rsidRPr="00F8210B">
        <w:t xml:space="preserve">use </w:t>
      </w:r>
      <w:r w:rsidRPr="00F8210B">
        <w:t xml:space="preserve">purified high-fat (HF) or combined high-fat, high-sugar </w:t>
      </w:r>
      <w:r w:rsidR="008139D2" w:rsidRPr="00F8210B">
        <w:lastRenderedPageBreak/>
        <w:t xml:space="preserve">(HFHS) </w:t>
      </w:r>
      <w:r w:rsidRPr="00F8210B">
        <w:t>diets</w:t>
      </w:r>
      <w:r w:rsidR="00A82CD2" w:rsidRPr="00F8210B">
        <w:t xml:space="preserve">, which </w:t>
      </w:r>
      <w:r w:rsidRPr="00F8210B">
        <w:t>offer precise control over nutritional content</w:t>
      </w:r>
      <w:r w:rsidR="00801F55" w:rsidRPr="00F8210B">
        <w:t xml:space="preserve"> and </w:t>
      </w:r>
      <w:r w:rsidR="00A82CD2" w:rsidRPr="00F8210B">
        <w:t xml:space="preserve">are </w:t>
      </w:r>
      <w:r w:rsidR="00801F55" w:rsidRPr="00F8210B">
        <w:t xml:space="preserve">less </w:t>
      </w:r>
      <w:r w:rsidR="00E02736" w:rsidRPr="00F8210B">
        <w:t>labor-intensive</w:t>
      </w:r>
      <w:r w:rsidR="00801F55" w:rsidRPr="00F8210B">
        <w:t xml:space="preserve"> </w:t>
      </w:r>
      <w:r w:rsidRPr="00F8210B">
        <w:t>than the CAF model, wh</w:t>
      </w:r>
      <w:r w:rsidR="00A82CD2" w:rsidRPr="00F8210B">
        <w:t>ich</w:t>
      </w:r>
      <w:r w:rsidRPr="00F8210B">
        <w:t xml:space="preserve"> requires daily monitoring and careful planning and execution of the schedule. </w:t>
      </w:r>
      <w:r w:rsidR="001809C5" w:rsidRPr="00F8210B">
        <w:t>T</w:t>
      </w:r>
      <w:r w:rsidRPr="00F8210B">
        <w:rPr>
          <w:color w:val="auto"/>
        </w:rPr>
        <w:t xml:space="preserve">he translational relevance of commercially available purified </w:t>
      </w:r>
      <w:r w:rsidR="00801F55" w:rsidRPr="00F8210B">
        <w:rPr>
          <w:color w:val="auto"/>
        </w:rPr>
        <w:t>HF</w:t>
      </w:r>
      <w:r w:rsidRPr="00F8210B">
        <w:rPr>
          <w:color w:val="auto"/>
        </w:rPr>
        <w:t xml:space="preserve"> diets </w:t>
      </w:r>
      <w:r w:rsidR="00104D0E" w:rsidRPr="00F8210B">
        <w:rPr>
          <w:color w:val="auto"/>
        </w:rPr>
        <w:t xml:space="preserve">is </w:t>
      </w:r>
      <w:r w:rsidRPr="00F8210B">
        <w:rPr>
          <w:color w:val="auto"/>
        </w:rPr>
        <w:t xml:space="preserve">a topic of ongoing debate, </w:t>
      </w:r>
      <w:r w:rsidR="00223D46" w:rsidRPr="00F8210B">
        <w:rPr>
          <w:color w:val="auto"/>
        </w:rPr>
        <w:t xml:space="preserve">as their </w:t>
      </w:r>
      <w:r w:rsidR="00104D0E" w:rsidRPr="00F8210B">
        <w:rPr>
          <w:color w:val="auto"/>
        </w:rPr>
        <w:t xml:space="preserve">fatty acid profile and </w:t>
      </w:r>
      <w:r w:rsidRPr="00F8210B">
        <w:rPr>
          <w:color w:val="auto"/>
        </w:rPr>
        <w:t xml:space="preserve">proportions of fat and sucrose may not align with </w:t>
      </w:r>
      <w:r w:rsidR="00104D0E" w:rsidRPr="00F8210B">
        <w:rPr>
          <w:color w:val="auto"/>
        </w:rPr>
        <w:t xml:space="preserve">human </w:t>
      </w:r>
      <w:r w:rsidRPr="00F8210B">
        <w:rPr>
          <w:color w:val="auto"/>
        </w:rPr>
        <w:t>dietary intake</w:t>
      </w:r>
      <w:r w:rsidR="004355AA" w:rsidRPr="00F8210B">
        <w:rPr>
          <w:color w:val="auto"/>
        </w:rPr>
        <w:fldChar w:fldCharType="begin"/>
      </w:r>
      <w:r w:rsidR="008E37CC" w:rsidRPr="00F8210B">
        <w:rPr>
          <w:color w:val="auto"/>
        </w:rPr>
        <w:instrText xml:space="preserve"> ADDIN EN.CITE &lt;EndNote&gt;&lt;Cite&gt;&lt;Author&gt;Speakman&lt;/Author&gt;&lt;Year&gt;2019&lt;/Year&gt;&lt;RecNum&gt;2260&lt;/RecNum&gt;&lt;DisplayText&gt;&lt;style face="superscript"&gt;16&lt;/style&gt;&lt;/DisplayText&gt;&lt;record&gt;&lt;rec-number&gt;2260&lt;/rec-number&gt;&lt;foreign-keys&gt;&lt;key app="EN" db-id="vt0zffesnwfpswev2dkxfr56sxwxae05ze9a" timestamp="1557716448"&gt;2260&lt;/key&gt;&lt;/foreign-keys&gt;&lt;ref-type name="Journal Article"&gt;17&lt;/ref-type&gt;&lt;contributors&gt;&lt;authors&gt;&lt;author&gt;Speakman, J. R.&lt;/author&gt;&lt;/authors&gt;&lt;/contributors&gt;&lt;auth-address&gt;State Key Laboratory of Molecular Developmental Biology, Institute of Genetics and Developmental Biology, Chinese Academy of Sciences, Beijing, Center for Developmental Biology No. 1 West Beichen Road, Chaoyang District, Beijing, 100101, China. j.speakman@abdn.ac.uk.&lt;/auth-address&gt;&lt;titles&gt;&lt;title&gt;Use of high-fat diets to study rodent obesity as a model of human obesity&lt;/title&gt;&lt;secondary-title&gt;International Journal of Obesity (London)&lt;/secondary-title&gt;&lt;/titles&gt;&lt;periodical&gt;&lt;full-title&gt;International Journal of Obesity (London)&lt;/full-title&gt;&lt;/periodical&gt;&lt;dates&gt;&lt;year&gt;2019&lt;/year&gt;&lt;pub-dates&gt;&lt;date&gt;Apr 9&lt;/date&gt;&lt;/pub-dates&gt;&lt;/dates&gt;&lt;isbn&gt;1476-5497 (Electronic)&amp;#xD;0307-0565 (Linking)&lt;/isbn&gt;&lt;accession-num&gt;30967607&lt;/accession-num&gt;&lt;urls&gt;&lt;related-urls&gt;&lt;url&gt;&lt;style face="underline" font="default" size="100%"&gt;https://www.ncbi.nlm.nih.gov/pubmed/30967607&lt;/style&gt;&lt;/url&gt;&lt;/related-urls&gt;&lt;/urls&gt;&lt;electronic-resource-num&gt;10.1038/s41366-019-0363-7&lt;/electronic-resource-num&gt;&lt;/record&gt;&lt;/Cite&gt;&lt;/EndNote&gt;</w:instrText>
      </w:r>
      <w:r w:rsidR="004355AA" w:rsidRPr="00F8210B">
        <w:rPr>
          <w:color w:val="auto"/>
        </w:rPr>
        <w:fldChar w:fldCharType="separate"/>
      </w:r>
      <w:r w:rsidR="004D40B8" w:rsidRPr="00F8210B">
        <w:rPr>
          <w:noProof/>
          <w:color w:val="auto"/>
          <w:vertAlign w:val="superscript"/>
        </w:rPr>
        <w:t>16</w:t>
      </w:r>
      <w:r w:rsidR="004355AA" w:rsidRPr="00F8210B">
        <w:rPr>
          <w:color w:val="auto"/>
        </w:rPr>
        <w:fldChar w:fldCharType="end"/>
      </w:r>
      <w:r w:rsidRPr="00F8210B">
        <w:rPr>
          <w:color w:val="auto"/>
        </w:rPr>
        <w:t xml:space="preserve">. </w:t>
      </w:r>
      <w:bookmarkStart w:id="3" w:name="_Hlk13213952"/>
      <w:r w:rsidR="00E40520" w:rsidRPr="00F8210B">
        <w:rPr>
          <w:color w:val="auto"/>
        </w:rPr>
        <w:t xml:space="preserve">While CAF diet does not offer the same degree of control over nutrient composition as purified diets, it aims to model the palatability and variety that characterizes food options in most modern societies. </w:t>
      </w:r>
      <w:bookmarkEnd w:id="3"/>
    </w:p>
    <w:p w14:paraId="3C53A539" w14:textId="77777777" w:rsidR="0062126F" w:rsidRPr="00F8210B" w:rsidRDefault="0062126F" w:rsidP="00F8210B">
      <w:pPr>
        <w:rPr>
          <w:color w:val="auto"/>
        </w:rPr>
      </w:pPr>
      <w:bookmarkStart w:id="4" w:name="_Hlk14259231"/>
    </w:p>
    <w:p w14:paraId="3D4CD2F3" w14:textId="227E55A8" w:rsidR="006305D7" w:rsidRPr="00F8210B" w:rsidRDefault="006305D7" w:rsidP="00F8210B">
      <w:r w:rsidRPr="00F8210B">
        <w:rPr>
          <w:b/>
        </w:rPr>
        <w:t>PROTOCOL:</w:t>
      </w:r>
      <w:r w:rsidRPr="00F8210B">
        <w:t xml:space="preserve"> </w:t>
      </w:r>
    </w:p>
    <w:p w14:paraId="4BD92AD6" w14:textId="77777777" w:rsidR="00F8210B" w:rsidRDefault="008C5F9E" w:rsidP="00F8210B">
      <w:r w:rsidRPr="00F8210B">
        <w:rPr>
          <w:rStyle w:val="Hyperlink"/>
          <w:color w:val="auto"/>
          <w:u w:val="none"/>
        </w:rPr>
        <w:t xml:space="preserve">The protocol described </w:t>
      </w:r>
      <w:r w:rsidR="005028CF" w:rsidRPr="00F8210B">
        <w:rPr>
          <w:rStyle w:val="Hyperlink"/>
          <w:color w:val="auto"/>
          <w:u w:val="none"/>
        </w:rPr>
        <w:t xml:space="preserve">here has been optimized for use in </w:t>
      </w:r>
      <w:r w:rsidRPr="00F8210B">
        <w:rPr>
          <w:rStyle w:val="Hyperlink"/>
          <w:color w:val="auto"/>
          <w:u w:val="none"/>
        </w:rPr>
        <w:t xml:space="preserve">rats.  </w:t>
      </w:r>
      <w:r w:rsidR="00035A88" w:rsidRPr="00F8210B">
        <w:rPr>
          <w:rStyle w:val="Hyperlink"/>
          <w:color w:val="auto"/>
          <w:u w:val="none"/>
        </w:rPr>
        <w:t xml:space="preserve">While </w:t>
      </w:r>
      <w:r w:rsidR="00BE611B" w:rsidRPr="00F8210B">
        <w:rPr>
          <w:rStyle w:val="Hyperlink"/>
          <w:color w:val="auto"/>
          <w:u w:val="none"/>
        </w:rPr>
        <w:t>we have used the</w:t>
      </w:r>
      <w:r w:rsidR="005028CF" w:rsidRPr="00F8210B">
        <w:rPr>
          <w:rStyle w:val="Hyperlink"/>
          <w:color w:val="auto"/>
          <w:u w:val="none"/>
        </w:rPr>
        <w:t xml:space="preserve"> CAF diet </w:t>
      </w:r>
      <w:r w:rsidR="00BE611B" w:rsidRPr="00F8210B">
        <w:rPr>
          <w:rStyle w:val="Hyperlink"/>
          <w:color w:val="auto"/>
          <w:u w:val="none"/>
        </w:rPr>
        <w:t xml:space="preserve">successfully </w:t>
      </w:r>
      <w:r w:rsidR="00507397" w:rsidRPr="00F8210B">
        <w:rPr>
          <w:rStyle w:val="Hyperlink"/>
          <w:color w:val="auto"/>
          <w:u w:val="none"/>
        </w:rPr>
        <w:t xml:space="preserve">in </w:t>
      </w:r>
      <w:r w:rsidR="00035A88" w:rsidRPr="00F8210B">
        <w:rPr>
          <w:rStyle w:val="Hyperlink"/>
          <w:color w:val="auto"/>
          <w:u w:val="none"/>
        </w:rPr>
        <w:t>mice</w:t>
      </w:r>
      <w:r w:rsidR="005678CB" w:rsidRPr="00F8210B">
        <w:rPr>
          <w:rStyle w:val="Hyperlink"/>
          <w:color w:val="auto"/>
          <w:u w:val="none"/>
        </w:rPr>
        <w:fldChar w:fldCharType="begin">
          <w:fldData xml:space="preserve">PEVuZE5vdGU+PENpdGU+PEF1dGhvcj5IYW5zZW48L0F1dGhvcj48WWVhcj4yMDEzPC9ZZWFyPjxS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</w:fldData>
        </w:fldChar>
      </w:r>
      <w:r w:rsidR="004B53F5" w:rsidRPr="00F8210B">
        <w:rPr>
          <w:rStyle w:val="Hyperlink"/>
          <w:color w:val="auto"/>
          <w:u w:val="none"/>
        </w:rPr>
        <w:instrText xml:space="preserve"> ADDIN EN.CITE </w:instrText>
      </w:r>
      <w:r w:rsidR="004B53F5" w:rsidRPr="00F8210B">
        <w:rPr>
          <w:rStyle w:val="Hyperlink"/>
          <w:color w:val="auto"/>
          <w:u w:val="none"/>
        </w:rPr>
        <w:fldChar w:fldCharType="begin">
          <w:fldData xml:space="preserve">PEVuZE5vdGU+PENpdGU+PEF1dGhvcj5IYW5zZW48L0F1dGhvcj48WWVhcj4yMDEzPC9ZZWFyPjxS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</w:fldData>
        </w:fldChar>
      </w:r>
      <w:r w:rsidR="004B53F5" w:rsidRPr="00F8210B">
        <w:rPr>
          <w:rStyle w:val="Hyperlink"/>
          <w:color w:val="auto"/>
          <w:u w:val="none"/>
        </w:rPr>
        <w:instrText xml:space="preserve"> ADDIN EN.CITE.DATA </w:instrText>
      </w:r>
      <w:r w:rsidR="004B53F5" w:rsidRPr="00F8210B">
        <w:rPr>
          <w:rStyle w:val="Hyperlink"/>
          <w:color w:val="auto"/>
          <w:u w:val="none"/>
        </w:rPr>
      </w:r>
      <w:r w:rsidR="004B53F5" w:rsidRPr="00F8210B">
        <w:rPr>
          <w:rStyle w:val="Hyperlink"/>
          <w:color w:val="auto"/>
          <w:u w:val="none"/>
        </w:rPr>
        <w:fldChar w:fldCharType="end"/>
      </w:r>
      <w:r w:rsidR="005678CB" w:rsidRPr="00F8210B">
        <w:rPr>
          <w:rStyle w:val="Hyperlink"/>
          <w:color w:val="auto"/>
          <w:u w:val="none"/>
        </w:rPr>
      </w:r>
      <w:r w:rsidR="005678CB" w:rsidRPr="00F8210B">
        <w:rPr>
          <w:rStyle w:val="Hyperlink"/>
          <w:color w:val="auto"/>
          <w:u w:val="none"/>
        </w:rPr>
        <w:fldChar w:fldCharType="separate"/>
      </w:r>
      <w:r w:rsidR="004B53F5" w:rsidRPr="00F8210B">
        <w:rPr>
          <w:rStyle w:val="Hyperlink"/>
          <w:noProof/>
          <w:color w:val="auto"/>
          <w:u w:val="none"/>
          <w:vertAlign w:val="superscript"/>
        </w:rPr>
        <w:t>17,18</w:t>
      </w:r>
      <w:r w:rsidR="005678CB" w:rsidRPr="00F8210B">
        <w:rPr>
          <w:rStyle w:val="Hyperlink"/>
          <w:color w:val="auto"/>
          <w:u w:val="none"/>
        </w:rPr>
        <w:fldChar w:fldCharType="end"/>
      </w:r>
      <w:r w:rsidR="00035A88" w:rsidRPr="00F8210B">
        <w:rPr>
          <w:rStyle w:val="Hyperlink"/>
          <w:color w:val="auto"/>
          <w:u w:val="none"/>
        </w:rPr>
        <w:t xml:space="preserve">, </w:t>
      </w:r>
      <w:r w:rsidR="00BE611B" w:rsidRPr="00F8210B">
        <w:rPr>
          <w:rStyle w:val="Hyperlink"/>
          <w:color w:val="auto"/>
          <w:u w:val="none"/>
        </w:rPr>
        <w:t>soft food grinding</w:t>
      </w:r>
      <w:r w:rsidR="00E56D4C" w:rsidRPr="00F8210B">
        <w:rPr>
          <w:rStyle w:val="Hyperlink"/>
          <w:color w:val="auto"/>
          <w:u w:val="none"/>
        </w:rPr>
        <w:t xml:space="preserve"> may introduce </w:t>
      </w:r>
      <w:r w:rsidR="004B53F5" w:rsidRPr="00F8210B">
        <w:rPr>
          <w:rStyle w:val="Hyperlink"/>
          <w:color w:val="auto"/>
          <w:u w:val="none"/>
        </w:rPr>
        <w:t xml:space="preserve">further </w:t>
      </w:r>
      <w:r w:rsidR="00E56D4C" w:rsidRPr="00F8210B">
        <w:rPr>
          <w:rStyle w:val="Hyperlink"/>
          <w:color w:val="auto"/>
          <w:u w:val="none"/>
        </w:rPr>
        <w:t>error reduc</w:t>
      </w:r>
      <w:r w:rsidR="004B53F5" w:rsidRPr="00F8210B">
        <w:rPr>
          <w:rStyle w:val="Hyperlink"/>
          <w:color w:val="auto"/>
          <w:u w:val="none"/>
        </w:rPr>
        <w:t>ing</w:t>
      </w:r>
      <w:r w:rsidR="00E56D4C" w:rsidRPr="00F8210B">
        <w:rPr>
          <w:rStyle w:val="Hyperlink"/>
          <w:color w:val="auto"/>
          <w:u w:val="none"/>
        </w:rPr>
        <w:t xml:space="preserve"> the reliability of </w:t>
      </w:r>
      <w:r w:rsidR="00035A88" w:rsidRPr="00F8210B">
        <w:rPr>
          <w:rStyle w:val="Hyperlink"/>
          <w:color w:val="auto"/>
          <w:u w:val="none"/>
        </w:rPr>
        <w:t>food intake</w:t>
      </w:r>
      <w:r w:rsidR="00E56D4C" w:rsidRPr="00F8210B">
        <w:rPr>
          <w:rStyle w:val="Hyperlink"/>
          <w:color w:val="auto"/>
          <w:u w:val="none"/>
        </w:rPr>
        <w:t xml:space="preserve"> measures</w:t>
      </w:r>
      <w:r w:rsidR="00812A92" w:rsidRPr="00F8210B">
        <w:rPr>
          <w:rStyle w:val="Hyperlink"/>
          <w:color w:val="auto"/>
          <w:u w:val="none"/>
        </w:rPr>
        <w:fldChar w:fldCharType="begin"/>
      </w:r>
      <w:r w:rsidR="004B53F5" w:rsidRPr="00F8210B">
        <w:rPr>
          <w:rStyle w:val="Hyperlink"/>
          <w:color w:val="auto"/>
          <w:u w:val="none"/>
        </w:rPr>
        <w:instrText xml:space="preserve"> ADDIN EN.CITE &lt;EndNote&gt;&lt;Cite&gt;&lt;Author&gt;Cameron&lt;/Author&gt;&lt;Year&gt;2010&lt;/Year&gt;&lt;RecNum&gt;2229&lt;/RecNum&gt;&lt;DisplayText&gt;&lt;style face="superscript"&gt;19&lt;/style&gt;&lt;/DisplayText&gt;&lt;record&gt;&lt;rec-number&gt;2229&lt;/rec-number&gt;&lt;foreign-keys&gt;&lt;key app="EN" db-id="vt0zffesnwfpswev2dkxfr56sxwxae05ze9a" timestamp="1555976449"&gt;2229&lt;/key&gt;&lt;/foreign-keys&gt;&lt;ref-type name="Journal Article"&gt;17&lt;/ref-type&gt;&lt;contributors&gt;&lt;authors&gt;&lt;author&gt;Cameron, K. M.&lt;/author&gt;&lt;author&gt;Speakman, J. R.&lt;/author&gt;&lt;/authors&gt;&lt;/contributors&gt;&lt;auth-address&gt;Institute of Biological and Environmental Sciences, University of Aberdeen, Aberdeen AB24 2TZ, UK. Kerry.Cameron@newcastle.ac.uk&lt;/auth-address&gt;&lt;titles&gt;&lt;title&gt;The extent and function of &amp;apos;food grinding&amp;apos; in the laboratory mouse (Mus musculus)&lt;/title&gt;&lt;secondary-title&gt;Laboratory Animals&lt;/secondary-title&gt;&lt;alt-title&gt;Laboratory animals&lt;/alt-title&gt;&lt;/titles&gt;&lt;periodical&gt;&lt;full-title&gt;Laboratory Animals&lt;/full-title&gt;&lt;abbr-1&gt;Lab Anim&lt;/abbr-1&gt;&lt;/periodical&gt;&lt;alt-periodical&gt;&lt;full-title&gt;Laboratory Animals&lt;/full-title&gt;&lt;abbr-1&gt;Lab Anim&lt;/abbr-1&gt;&lt;/alt-periodical&gt;&lt;pages&gt;298-304&lt;/pages&gt;&lt;volume&gt;44&lt;/volume&gt;&lt;number&gt;4&lt;/number&gt;&lt;edition&gt;2010/05/12&lt;/edition&gt;&lt;keywords&gt;&lt;keyword&gt;*Animal Feed&lt;/keyword&gt;&lt;keyword&gt;Animal Husbandry/*methods&lt;/keyword&gt;&lt;keyword&gt;*Animal Nutritional Physiological Phenomena&lt;/keyword&gt;&lt;keyword&gt;Animals&lt;/keyword&gt;&lt;keyword&gt;Eating/*physiology&lt;/keyword&gt;&lt;keyword&gt;Environment&lt;/keyword&gt;&lt;keyword&gt;Feeding Behavior/*physiology&lt;/keyword&gt;&lt;keyword&gt;Female&lt;/keyword&gt;&lt;keyword&gt;Mice&lt;/keyword&gt;&lt;keyword&gt;Mice, Inbred C57BL&lt;/keyword&gt;&lt;/keywords&gt;&lt;dates&gt;&lt;year&gt;2010&lt;/year&gt;&lt;pub-dates&gt;&lt;date&gt;Oct&lt;/date&gt;&lt;/pub-dates&gt;&lt;/dates&gt;&lt;isbn&gt;0023-6772&lt;/isbn&gt;&lt;accession-num&gt;20457827&lt;/accession-num&gt;&lt;urls&gt;&lt;/urls&gt;&lt;electronic-resource-num&gt;10.1258/la.2010.010002&lt;/electronic-resource-num&gt;&lt;remote-database-provider&gt;NLM&lt;/remote-database-provider&gt;&lt;language&gt;eng&lt;/language&gt;&lt;/record&gt;&lt;/Cite&gt;&lt;/EndNote&gt;</w:instrText>
      </w:r>
      <w:r w:rsidR="00812A92" w:rsidRPr="00F8210B">
        <w:rPr>
          <w:rStyle w:val="Hyperlink"/>
          <w:color w:val="auto"/>
          <w:u w:val="none"/>
        </w:rPr>
        <w:fldChar w:fldCharType="separate"/>
      </w:r>
      <w:r w:rsidR="004B53F5" w:rsidRPr="00F8210B">
        <w:rPr>
          <w:rStyle w:val="Hyperlink"/>
          <w:noProof/>
          <w:color w:val="auto"/>
          <w:u w:val="none"/>
          <w:vertAlign w:val="superscript"/>
        </w:rPr>
        <w:t>19</w:t>
      </w:r>
      <w:r w:rsidR="00812A92" w:rsidRPr="00F8210B">
        <w:rPr>
          <w:rStyle w:val="Hyperlink"/>
          <w:color w:val="auto"/>
          <w:u w:val="none"/>
        </w:rPr>
        <w:fldChar w:fldCharType="end"/>
      </w:r>
      <w:r w:rsidR="00035A88" w:rsidRPr="00F8210B">
        <w:rPr>
          <w:rStyle w:val="Hyperlink"/>
          <w:color w:val="auto"/>
          <w:u w:val="none"/>
        </w:rPr>
        <w:t>.</w:t>
      </w:r>
      <w:r w:rsidR="004433D2" w:rsidRPr="00F8210B">
        <w:rPr>
          <w:rStyle w:val="Hyperlink"/>
          <w:color w:val="auto"/>
          <w:u w:val="none"/>
        </w:rPr>
        <w:t xml:space="preserve"> </w:t>
      </w:r>
      <w:r w:rsidR="00230860" w:rsidRPr="00F8210B">
        <w:rPr>
          <w:color w:val="auto"/>
        </w:rPr>
        <w:t xml:space="preserve">This protocol is approved by the Animal Care and Ethics Committee </w:t>
      </w:r>
      <w:r w:rsidR="00842395" w:rsidRPr="00F8210B">
        <w:rPr>
          <w:color w:val="auto"/>
        </w:rPr>
        <w:t>at</w:t>
      </w:r>
      <w:r w:rsidR="00230860" w:rsidRPr="00F8210B">
        <w:rPr>
          <w:color w:val="auto"/>
        </w:rPr>
        <w:t xml:space="preserve"> the University of New South Wales and </w:t>
      </w:r>
      <w:r w:rsidR="00842395" w:rsidRPr="00F8210B">
        <w:rPr>
          <w:color w:val="auto"/>
        </w:rPr>
        <w:t>complies with</w:t>
      </w:r>
      <w:r w:rsidR="00230860" w:rsidRPr="00F8210B">
        <w:rPr>
          <w:color w:val="auto"/>
        </w:rPr>
        <w:t xml:space="preserve"> the Australian guidelines for the use and care of animals for scientific purposes (8th Edition) provided by the Australian National Health and Medical Research Council.</w:t>
      </w:r>
      <w:r w:rsidR="00F0229C" w:rsidRPr="00F8210B">
        <w:t xml:space="preserve"> </w:t>
      </w:r>
      <w:bookmarkStart w:id="5" w:name="_Hlk12959273"/>
    </w:p>
    <w:p w14:paraId="3F873C3E" w14:textId="77777777" w:rsidR="00F8210B" w:rsidRDefault="00F8210B" w:rsidP="00F8210B"/>
    <w:p w14:paraId="10A8C486" w14:textId="5EBE3F9F" w:rsidR="00230860" w:rsidRPr="00F8210B" w:rsidRDefault="00F8210B" w:rsidP="00F8210B">
      <w:pPr>
        <w:rPr>
          <w:color w:val="auto"/>
        </w:rPr>
      </w:pPr>
      <w:r>
        <w:t xml:space="preserve">NOTE: </w:t>
      </w:r>
      <w:r w:rsidR="00F0229C" w:rsidRPr="00F8210B">
        <w:rPr>
          <w:color w:val="auto"/>
        </w:rPr>
        <w:t>Very few adverse effects have been observed in our short-term studies (i.e. &lt;10 weeks ad</w:t>
      </w:r>
      <w:r>
        <w:rPr>
          <w:color w:val="auto"/>
        </w:rPr>
        <w:t xml:space="preserve"> </w:t>
      </w:r>
      <w:r w:rsidR="00F0229C" w:rsidRPr="00F8210B">
        <w:rPr>
          <w:color w:val="auto"/>
        </w:rPr>
        <w:t>lib</w:t>
      </w:r>
      <w:r>
        <w:rPr>
          <w:color w:val="auto"/>
        </w:rPr>
        <w:t>itum</w:t>
      </w:r>
      <w:r w:rsidR="00F0229C" w:rsidRPr="00F8210B">
        <w:rPr>
          <w:color w:val="auto"/>
        </w:rPr>
        <w:t xml:space="preserve"> CAF access); there is no evidence of changes to general wellbeing, activity, sociability or anxiety-like behavior</w:t>
      </w:r>
      <w:r w:rsidR="00483DAA" w:rsidRPr="00F8210B">
        <w:rPr>
          <w:color w:val="auto"/>
        </w:rPr>
        <w:t xml:space="preserve"> in rats on CAF diet</w:t>
      </w:r>
      <w:r w:rsidR="00F0229C" w:rsidRPr="00F8210B">
        <w:rPr>
          <w:color w:val="auto"/>
        </w:rPr>
        <w:fldChar w:fldCharType="begin">
          <w:fldData xml:space="preserve">PEVuZE5vdGU+PENpdGU+PEF1dGhvcj5CZWlsaGFyejwvQXV0aG9yPjxZZWFyPjIwMTg8L1llYXI+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CZWlsaGFyejwvQXV0aG9yPjxZZWFyPjIwMTg8L1llYXI+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00F0229C" w:rsidRPr="00F8210B">
        <w:rPr>
          <w:color w:val="auto"/>
        </w:rPr>
      </w:r>
      <w:r w:rsidR="00F0229C" w:rsidRPr="00F8210B">
        <w:rPr>
          <w:color w:val="auto"/>
        </w:rPr>
        <w:fldChar w:fldCharType="separate"/>
      </w:r>
      <w:r w:rsidR="004B53F5" w:rsidRPr="00F8210B">
        <w:rPr>
          <w:noProof/>
          <w:color w:val="auto"/>
          <w:vertAlign w:val="superscript"/>
        </w:rPr>
        <w:t>20</w:t>
      </w:r>
      <w:r w:rsidR="00F0229C" w:rsidRPr="00F8210B">
        <w:rPr>
          <w:color w:val="auto"/>
        </w:rPr>
        <w:fldChar w:fldCharType="end"/>
      </w:r>
      <w:r w:rsidR="00F0229C" w:rsidRPr="00F8210B">
        <w:rPr>
          <w:color w:val="auto"/>
        </w:rPr>
        <w:t>. After longer intervals (&gt;16 weeks) very occasional cardiovascular incidents have been observed in CAF-fed rats.</w:t>
      </w:r>
      <w:bookmarkEnd w:id="5"/>
    </w:p>
    <w:p w14:paraId="439972F1" w14:textId="77777777" w:rsidR="004D40B8" w:rsidRPr="00F8210B" w:rsidRDefault="004D40B8" w:rsidP="00F8210B">
      <w:pPr>
        <w:rPr>
          <w:color w:val="auto"/>
        </w:rPr>
      </w:pPr>
    </w:p>
    <w:p w14:paraId="09A13771" w14:textId="565A2582" w:rsidR="00B36613" w:rsidRDefault="00B36613" w:rsidP="00F8210B">
      <w:pPr>
        <w:rPr>
          <w:b/>
          <w:color w:val="auto"/>
        </w:rPr>
      </w:pPr>
      <w:bookmarkStart w:id="6" w:name="_Hlk8677181"/>
      <w:r w:rsidRPr="00F8210B">
        <w:rPr>
          <w:b/>
          <w:color w:val="auto"/>
        </w:rPr>
        <w:t xml:space="preserve">1. </w:t>
      </w:r>
      <w:r w:rsidR="003547FC" w:rsidRPr="00F8210B">
        <w:rPr>
          <w:b/>
          <w:color w:val="auto"/>
        </w:rPr>
        <w:t>Animal</w:t>
      </w:r>
      <w:r w:rsidR="00035A88" w:rsidRPr="00F8210B">
        <w:rPr>
          <w:b/>
          <w:color w:val="auto"/>
        </w:rPr>
        <w:t xml:space="preserve"> </w:t>
      </w:r>
      <w:r w:rsidR="00F8210B" w:rsidRPr="00F8210B">
        <w:rPr>
          <w:b/>
          <w:color w:val="auto"/>
        </w:rPr>
        <w:t>acclimatization and housing</w:t>
      </w:r>
    </w:p>
    <w:p w14:paraId="5FF4F9D2" w14:textId="77777777" w:rsidR="00F8210B" w:rsidRPr="00F8210B" w:rsidRDefault="00F8210B" w:rsidP="00F8210B">
      <w:pPr>
        <w:rPr>
          <w:b/>
          <w:color w:val="auto"/>
        </w:rPr>
      </w:pPr>
    </w:p>
    <w:p w14:paraId="75AEA163" w14:textId="3BCF8CCD" w:rsidR="00035A88" w:rsidRPr="00F8210B" w:rsidRDefault="00B36613" w:rsidP="00F8210B">
      <w:pPr>
        <w:rPr>
          <w:bCs/>
        </w:rPr>
      </w:pPr>
      <w:r w:rsidRPr="00F8210B">
        <w:rPr>
          <w:bCs/>
        </w:rPr>
        <w:t xml:space="preserve">1.1. </w:t>
      </w:r>
      <w:r w:rsidR="003B2B43" w:rsidRPr="00F8210B">
        <w:rPr>
          <w:bCs/>
        </w:rPr>
        <w:t>Acclimate rats to the facility for 5</w:t>
      </w:r>
      <w:r w:rsidR="00F8210B" w:rsidRPr="00F8210B">
        <w:rPr>
          <w:bCs/>
        </w:rPr>
        <w:t>–</w:t>
      </w:r>
      <w:r w:rsidR="003B2B43" w:rsidRPr="00F8210B">
        <w:rPr>
          <w:bCs/>
        </w:rPr>
        <w:t xml:space="preserve">7 days after arrival with free access to control diet and water. </w:t>
      </w:r>
      <w:r w:rsidR="00D84271" w:rsidRPr="00F8210B">
        <w:rPr>
          <w:bCs/>
        </w:rPr>
        <w:t>Handle rats daily beginning 24</w:t>
      </w:r>
      <w:r w:rsidR="00F8210B" w:rsidRPr="00F8210B">
        <w:rPr>
          <w:bCs/>
        </w:rPr>
        <w:t xml:space="preserve"> </w:t>
      </w:r>
      <w:r w:rsidR="00D84271" w:rsidRPr="00F8210B">
        <w:rPr>
          <w:bCs/>
        </w:rPr>
        <w:t xml:space="preserve">h after arrival; CAF diet involves daily interaction with the cage so </w:t>
      </w:r>
      <w:r w:rsidR="008E1404" w:rsidRPr="00F8210B">
        <w:rPr>
          <w:bCs/>
        </w:rPr>
        <w:t xml:space="preserve">regular handling is </w:t>
      </w:r>
      <w:r w:rsidR="00035A88" w:rsidRPr="00F8210B">
        <w:rPr>
          <w:bCs/>
        </w:rPr>
        <w:t>important.</w:t>
      </w:r>
    </w:p>
    <w:p w14:paraId="5378A9BC" w14:textId="77777777" w:rsidR="00B36613" w:rsidRPr="00F8210B" w:rsidRDefault="00B36613" w:rsidP="00F8210B">
      <w:pPr>
        <w:rPr>
          <w:bCs/>
        </w:rPr>
      </w:pPr>
    </w:p>
    <w:p w14:paraId="4261DAF5" w14:textId="545FF1B5" w:rsidR="003547FC" w:rsidRPr="00F8210B" w:rsidRDefault="00B36613" w:rsidP="00F8210B">
      <w:pPr>
        <w:rPr>
          <w:bCs/>
        </w:rPr>
      </w:pPr>
      <w:r w:rsidRPr="00F8210B">
        <w:rPr>
          <w:bCs/>
        </w:rPr>
        <w:t xml:space="preserve">1.2. </w:t>
      </w:r>
      <w:r w:rsidR="00D84271" w:rsidRPr="00F8210B">
        <w:rPr>
          <w:bCs/>
        </w:rPr>
        <w:t xml:space="preserve">Ensure </w:t>
      </w:r>
      <w:r w:rsidR="00035A88" w:rsidRPr="00F8210B">
        <w:rPr>
          <w:bCs/>
        </w:rPr>
        <w:t xml:space="preserve">environmental enrichment </w:t>
      </w:r>
      <w:r w:rsidR="00A74058" w:rsidRPr="00F8210B">
        <w:rPr>
          <w:bCs/>
        </w:rPr>
        <w:t xml:space="preserve">is </w:t>
      </w:r>
      <w:r w:rsidR="00D84271" w:rsidRPr="00F8210B">
        <w:rPr>
          <w:bCs/>
        </w:rPr>
        <w:t xml:space="preserve">provided to </w:t>
      </w:r>
      <w:r w:rsidR="00035A88" w:rsidRPr="00F8210B">
        <w:rPr>
          <w:bCs/>
        </w:rPr>
        <w:t xml:space="preserve">all </w:t>
      </w:r>
      <w:r w:rsidR="00D84271" w:rsidRPr="00F8210B">
        <w:rPr>
          <w:bCs/>
        </w:rPr>
        <w:t>cages</w:t>
      </w:r>
      <w:r w:rsidR="00035A88" w:rsidRPr="00F8210B">
        <w:rPr>
          <w:bCs/>
        </w:rPr>
        <w:t xml:space="preserve">. A standard cage contains a red </w:t>
      </w:r>
      <w:r w:rsidR="00F8210B" w:rsidRPr="00F8210B">
        <w:rPr>
          <w:bCs/>
        </w:rPr>
        <w:t>polymethyl methacrylate</w:t>
      </w:r>
      <w:r w:rsidR="00035A88" w:rsidRPr="00F8210B">
        <w:rPr>
          <w:bCs/>
        </w:rPr>
        <w:t xml:space="preserve"> </w:t>
      </w:r>
      <w:r w:rsidR="008139D2" w:rsidRPr="00F8210B">
        <w:rPr>
          <w:bCs/>
        </w:rPr>
        <w:t>box</w:t>
      </w:r>
      <w:r w:rsidR="00035A88" w:rsidRPr="00F8210B">
        <w:rPr>
          <w:bCs/>
        </w:rPr>
        <w:t xml:space="preserve">, nesting </w:t>
      </w:r>
      <w:r w:rsidR="00D84271" w:rsidRPr="00F8210B">
        <w:rPr>
          <w:bCs/>
        </w:rPr>
        <w:t>material</w:t>
      </w:r>
      <w:r w:rsidR="00035A88" w:rsidRPr="00F8210B">
        <w:rPr>
          <w:bCs/>
        </w:rPr>
        <w:t xml:space="preserve"> and a wooden chew stick</w:t>
      </w:r>
      <w:r w:rsidR="00A74058" w:rsidRPr="00F8210B">
        <w:rPr>
          <w:bCs/>
        </w:rPr>
        <w:t xml:space="preserve">, </w:t>
      </w:r>
      <w:r w:rsidR="008139D2" w:rsidRPr="00F8210B">
        <w:rPr>
          <w:bCs/>
        </w:rPr>
        <w:t xml:space="preserve">which is </w:t>
      </w:r>
      <w:r w:rsidR="00D84271" w:rsidRPr="00F8210B">
        <w:rPr>
          <w:bCs/>
        </w:rPr>
        <w:t xml:space="preserve">important because the soft foods provided within the CAF diet </w:t>
      </w:r>
      <w:r w:rsidR="00035A88" w:rsidRPr="00F8210B">
        <w:rPr>
          <w:bCs/>
        </w:rPr>
        <w:t xml:space="preserve">may result in rats developing malocclusion </w:t>
      </w:r>
      <w:r w:rsidR="00D84271" w:rsidRPr="00F8210B">
        <w:rPr>
          <w:bCs/>
        </w:rPr>
        <w:t xml:space="preserve">without </w:t>
      </w:r>
      <w:r w:rsidR="00A74058" w:rsidRPr="00F8210B">
        <w:rPr>
          <w:bCs/>
        </w:rPr>
        <w:t>access to</w:t>
      </w:r>
      <w:r w:rsidR="00D84271" w:rsidRPr="00F8210B">
        <w:rPr>
          <w:bCs/>
        </w:rPr>
        <w:t xml:space="preserve"> harder items </w:t>
      </w:r>
      <w:r w:rsidR="00035A88" w:rsidRPr="00F8210B">
        <w:rPr>
          <w:bCs/>
        </w:rPr>
        <w:t xml:space="preserve">to </w:t>
      </w:r>
      <w:r w:rsidR="00D84271" w:rsidRPr="00F8210B">
        <w:rPr>
          <w:bCs/>
        </w:rPr>
        <w:t>chew</w:t>
      </w:r>
      <w:r w:rsidR="00035A88" w:rsidRPr="00F8210B">
        <w:rPr>
          <w:bCs/>
        </w:rPr>
        <w:t>.</w:t>
      </w:r>
    </w:p>
    <w:p w14:paraId="672622F2" w14:textId="77777777" w:rsidR="00B36613" w:rsidRPr="00F8210B" w:rsidRDefault="00B36613" w:rsidP="00F8210B">
      <w:pPr>
        <w:rPr>
          <w:bCs/>
          <w:color w:val="auto"/>
        </w:rPr>
      </w:pPr>
    </w:p>
    <w:p w14:paraId="1A6B3771" w14:textId="6F92B852" w:rsidR="00A52726" w:rsidRPr="00F8210B" w:rsidRDefault="00B36613" w:rsidP="00F8210B">
      <w:pPr>
        <w:rPr>
          <w:color w:val="auto"/>
        </w:rPr>
      </w:pPr>
      <w:r w:rsidRPr="00F8210B">
        <w:rPr>
          <w:bCs/>
        </w:rPr>
        <w:t>1.3.</w:t>
      </w:r>
      <w:r w:rsidRPr="00F8210B">
        <w:rPr>
          <w:b/>
        </w:rPr>
        <w:t xml:space="preserve"> </w:t>
      </w:r>
      <w:r w:rsidR="00D467EE" w:rsidRPr="00F8210B">
        <w:rPr>
          <w:color w:val="auto"/>
        </w:rPr>
        <w:t xml:space="preserve">Prior to commencing CAF diet, </w:t>
      </w:r>
      <w:r w:rsidR="008E1404" w:rsidRPr="00F8210B">
        <w:rPr>
          <w:color w:val="auto"/>
        </w:rPr>
        <w:t xml:space="preserve">assign cages to CAF or chow groups and ensure these are matched for </w:t>
      </w:r>
      <w:r w:rsidR="00D467EE" w:rsidRPr="00F8210B">
        <w:rPr>
          <w:color w:val="auto"/>
        </w:rPr>
        <w:t xml:space="preserve">starting </w:t>
      </w:r>
      <w:r w:rsidR="00E169FE" w:rsidRPr="00F8210B">
        <w:rPr>
          <w:color w:val="auto"/>
        </w:rPr>
        <w:t>body weight</w:t>
      </w:r>
      <w:r w:rsidR="00D467EE" w:rsidRPr="00F8210B">
        <w:rPr>
          <w:color w:val="auto"/>
        </w:rPr>
        <w:t xml:space="preserve"> by comparing the mean and range of body weight</w:t>
      </w:r>
      <w:r w:rsidR="0079406C" w:rsidRPr="00F8210B">
        <w:rPr>
          <w:color w:val="auto"/>
        </w:rPr>
        <w:t>s</w:t>
      </w:r>
      <w:r w:rsidR="002A60F0" w:rsidRPr="00F8210B">
        <w:rPr>
          <w:color w:val="auto"/>
        </w:rPr>
        <w:t xml:space="preserve"> </w:t>
      </w:r>
      <w:r w:rsidR="008E1404" w:rsidRPr="00F8210B">
        <w:rPr>
          <w:color w:val="auto"/>
        </w:rPr>
        <w:t xml:space="preserve">between groups and re-allocating as necessary. As lighting exposure can affect circadian rhythms, food intake and activity, ensure CAF and chow cages are distributed evenly in </w:t>
      </w:r>
      <w:r w:rsidR="002A60F0" w:rsidRPr="00F8210B">
        <w:rPr>
          <w:color w:val="auto"/>
        </w:rPr>
        <w:t>the colony room</w:t>
      </w:r>
      <w:r w:rsidR="008E1404" w:rsidRPr="00F8210B">
        <w:rPr>
          <w:color w:val="auto"/>
        </w:rPr>
        <w:t>.</w:t>
      </w:r>
    </w:p>
    <w:p w14:paraId="274F0767" w14:textId="0703578E" w:rsidR="001408D7" w:rsidRPr="00F8210B" w:rsidRDefault="001408D7" w:rsidP="00F8210B">
      <w:pPr>
        <w:rPr>
          <w:color w:val="auto"/>
        </w:rPr>
      </w:pPr>
    </w:p>
    <w:p w14:paraId="264294CA" w14:textId="3F1D5D92" w:rsidR="001408D7" w:rsidRPr="00F8210B" w:rsidRDefault="00F8210B" w:rsidP="00F8210B">
      <w:pPr>
        <w:rPr>
          <w:color w:val="auto"/>
        </w:rPr>
      </w:pPr>
      <w:r>
        <w:rPr>
          <w:color w:val="auto"/>
        </w:rPr>
        <w:t xml:space="preserve">NOTE: </w:t>
      </w:r>
      <w:r w:rsidR="001408D7" w:rsidRPr="00F8210B">
        <w:rPr>
          <w:color w:val="auto"/>
        </w:rPr>
        <w:t>Rodents form social hierarchies when group-housed (especially males).  The effects of social stress are partially controlled for by ensuring rats are ho</w:t>
      </w:r>
      <w:r w:rsidR="003B0C91" w:rsidRPr="00F8210B">
        <w:rPr>
          <w:color w:val="auto"/>
        </w:rPr>
        <w:t>u</w:t>
      </w:r>
      <w:r w:rsidR="001408D7" w:rsidRPr="00F8210B">
        <w:rPr>
          <w:color w:val="auto"/>
        </w:rPr>
        <w:t xml:space="preserve">sed with others of a similar body weight (to reduce bullying within a cage).  Additionally, cafeteria diet should be evenly distributed around the cage so that all rats have access to the diet. </w:t>
      </w:r>
    </w:p>
    <w:p w14:paraId="2238CD4F" w14:textId="77777777" w:rsidR="00B36613" w:rsidRPr="00F8210B" w:rsidRDefault="00B36613" w:rsidP="00F8210B">
      <w:pPr>
        <w:rPr>
          <w:color w:val="auto"/>
        </w:rPr>
      </w:pPr>
    </w:p>
    <w:p w14:paraId="1744A003" w14:textId="1A91CDEC" w:rsidR="004E4EBA" w:rsidRDefault="00B36613" w:rsidP="00F8210B">
      <w:pPr>
        <w:rPr>
          <w:b/>
          <w:color w:val="auto"/>
        </w:rPr>
      </w:pPr>
      <w:r w:rsidRPr="00F8210B">
        <w:rPr>
          <w:b/>
          <w:color w:val="auto"/>
        </w:rPr>
        <w:t xml:space="preserve">2. </w:t>
      </w:r>
      <w:r w:rsidR="003D6777" w:rsidRPr="00F8210B">
        <w:rPr>
          <w:b/>
          <w:color w:val="auto"/>
        </w:rPr>
        <w:t xml:space="preserve">Diet </w:t>
      </w:r>
      <w:r w:rsidR="00F8210B" w:rsidRPr="00F8210B">
        <w:rPr>
          <w:b/>
          <w:color w:val="auto"/>
        </w:rPr>
        <w:t>selection and setup</w:t>
      </w:r>
    </w:p>
    <w:p w14:paraId="141869C6" w14:textId="77777777" w:rsidR="00F8210B" w:rsidRPr="00F8210B" w:rsidRDefault="00F8210B" w:rsidP="00F8210B">
      <w:pPr>
        <w:rPr>
          <w:b/>
          <w:color w:val="auto"/>
        </w:rPr>
      </w:pPr>
    </w:p>
    <w:p w14:paraId="1D69EB5B" w14:textId="57936DB1" w:rsidR="00F8210B" w:rsidRPr="00F8210B" w:rsidRDefault="00B36613" w:rsidP="00F8210B">
      <w:pPr>
        <w:rPr>
          <w:bCs/>
          <w:color w:val="auto"/>
        </w:rPr>
      </w:pPr>
      <w:r w:rsidRPr="00F8210B">
        <w:rPr>
          <w:bCs/>
          <w:color w:val="auto"/>
        </w:rPr>
        <w:lastRenderedPageBreak/>
        <w:t xml:space="preserve">2.1. </w:t>
      </w:r>
      <w:r w:rsidR="00F8210B" w:rsidRPr="00F8210B">
        <w:rPr>
          <w:bCs/>
          <w:color w:val="auto"/>
        </w:rPr>
        <w:t>Scheduling</w:t>
      </w:r>
      <w:r w:rsidR="00B12562" w:rsidRPr="00F8210B">
        <w:rPr>
          <w:bCs/>
          <w:color w:val="auto"/>
        </w:rPr>
        <w:t xml:space="preserve"> </w:t>
      </w:r>
    </w:p>
    <w:p w14:paraId="5CEBBBD6" w14:textId="77777777" w:rsidR="00F8210B" w:rsidRDefault="00F8210B" w:rsidP="00F8210B">
      <w:pPr>
        <w:rPr>
          <w:b/>
          <w:color w:val="auto"/>
        </w:rPr>
      </w:pPr>
    </w:p>
    <w:p w14:paraId="673CAA19" w14:textId="77777777" w:rsidR="00F8210B" w:rsidRDefault="00F8210B" w:rsidP="00F8210B">
      <w:r w:rsidRPr="00F8210B">
        <w:rPr>
          <w:bCs/>
          <w:color w:val="auto"/>
        </w:rPr>
        <w:t>2.1.1.</w:t>
      </w:r>
      <w:r>
        <w:rPr>
          <w:b/>
          <w:color w:val="auto"/>
        </w:rPr>
        <w:t xml:space="preserve"> </w:t>
      </w:r>
      <w:r w:rsidR="00B36613" w:rsidRPr="00F8210B">
        <w:t>Ensure r</w:t>
      </w:r>
      <w:r w:rsidR="004E4EBA" w:rsidRPr="00F8210B">
        <w:t xml:space="preserve">egular chow and water are always available and are supplemented with a minimum of </w:t>
      </w:r>
      <w:r>
        <w:t>two</w:t>
      </w:r>
      <w:r w:rsidR="004E4EBA" w:rsidRPr="00F8210B">
        <w:t xml:space="preserve"> sweet and </w:t>
      </w:r>
      <w:r>
        <w:t>two</w:t>
      </w:r>
      <w:r w:rsidR="004E4EBA" w:rsidRPr="00F8210B">
        <w:t xml:space="preserve"> </w:t>
      </w:r>
      <w:r w:rsidR="00E02736" w:rsidRPr="00F8210B">
        <w:t>savory</w:t>
      </w:r>
      <w:r w:rsidR="004E4EBA" w:rsidRPr="00F8210B">
        <w:t xml:space="preserve"> items each day</w:t>
      </w:r>
      <w:r w:rsidR="00B36613" w:rsidRPr="00F8210B">
        <w:t xml:space="preserve"> (an example of a weekly schedule is shown in </w:t>
      </w:r>
      <w:r w:rsidR="00B36613" w:rsidRPr="00F8210B">
        <w:rPr>
          <w:b/>
          <w:bCs/>
        </w:rPr>
        <w:t>Table 1</w:t>
      </w:r>
      <w:r w:rsidR="001809C5" w:rsidRPr="00F8210B">
        <w:t xml:space="preserve">; food options for 3 days shown in </w:t>
      </w:r>
      <w:r w:rsidR="001809C5" w:rsidRPr="00F8210B">
        <w:rPr>
          <w:b/>
          <w:bCs/>
        </w:rPr>
        <w:t>Figure 1</w:t>
      </w:r>
      <w:r w:rsidR="00B36613" w:rsidRPr="00F8210B">
        <w:t>)</w:t>
      </w:r>
      <w:r w:rsidR="004E4EBA" w:rsidRPr="00F8210B">
        <w:t xml:space="preserve">. </w:t>
      </w:r>
      <w:r w:rsidR="00C747DD" w:rsidRPr="00F8210B">
        <w:t xml:space="preserve">Optional extras are high-fat, high-sugar chow and 10% sucrose solution. </w:t>
      </w:r>
    </w:p>
    <w:p w14:paraId="0EA04A1B" w14:textId="77777777" w:rsidR="00F8210B" w:rsidRDefault="00F8210B" w:rsidP="00F8210B"/>
    <w:p w14:paraId="4840B697" w14:textId="77777777" w:rsidR="00F8210B" w:rsidRDefault="00F8210B" w:rsidP="00F8210B">
      <w:r>
        <w:t xml:space="preserve">2.1.2. </w:t>
      </w:r>
      <w:r w:rsidR="00B36613" w:rsidRPr="00F8210B">
        <w:t>Choose f</w:t>
      </w:r>
      <w:r w:rsidR="00B12562" w:rsidRPr="00F8210B">
        <w:t xml:space="preserve">oods </w:t>
      </w:r>
      <w:r w:rsidR="00B434B4" w:rsidRPr="00F8210B">
        <w:t xml:space="preserve">within </w:t>
      </w:r>
      <w:r w:rsidR="00B12562" w:rsidRPr="00F8210B">
        <w:t>each category</w:t>
      </w:r>
      <w:r w:rsidR="00B36613" w:rsidRPr="00F8210B">
        <w:t xml:space="preserve"> that are</w:t>
      </w:r>
      <w:r w:rsidR="00B12562" w:rsidRPr="00F8210B">
        <w:t xml:space="preserve"> similar in macronutrient proportions</w:t>
      </w:r>
      <w:r w:rsidR="004E4EBA" w:rsidRPr="00F8210B">
        <w:t xml:space="preserve">: all </w:t>
      </w:r>
      <w:r w:rsidR="001362BE" w:rsidRPr="00F8210B">
        <w:t xml:space="preserve">sweet items </w:t>
      </w:r>
      <w:r w:rsidR="004E4EBA" w:rsidRPr="00F8210B">
        <w:t xml:space="preserve">are relatively higher in </w:t>
      </w:r>
      <w:r w:rsidR="00194B6E" w:rsidRPr="00F8210B">
        <w:t xml:space="preserve">carbohydrate </w:t>
      </w:r>
      <w:r w:rsidR="004E4EBA" w:rsidRPr="00F8210B">
        <w:t xml:space="preserve">than fat and </w:t>
      </w:r>
      <w:r w:rsidR="008139D2" w:rsidRPr="00F8210B">
        <w:t xml:space="preserve">all </w:t>
      </w:r>
      <w:r w:rsidR="00E02736" w:rsidRPr="00F8210B">
        <w:t>savory</w:t>
      </w:r>
      <w:r w:rsidR="004E4EBA" w:rsidRPr="00F8210B">
        <w:t xml:space="preserve"> items </w:t>
      </w:r>
      <w:r w:rsidR="00B12562" w:rsidRPr="00F8210B">
        <w:t>are high</w:t>
      </w:r>
      <w:r w:rsidR="004E4EBA" w:rsidRPr="00F8210B">
        <w:t>er</w:t>
      </w:r>
      <w:r w:rsidR="00B12562" w:rsidRPr="00F8210B">
        <w:t xml:space="preserve"> in fat </w:t>
      </w:r>
      <w:r w:rsidR="00B434B4" w:rsidRPr="00F8210B">
        <w:t xml:space="preserve">than </w:t>
      </w:r>
      <w:r w:rsidR="00B12562" w:rsidRPr="00F8210B">
        <w:t xml:space="preserve">carbohydrate. </w:t>
      </w:r>
      <w:r w:rsidR="004E4EBA" w:rsidRPr="00F8210B">
        <w:t xml:space="preserve">Aim to </w:t>
      </w:r>
      <w:r w:rsidR="00194B6E" w:rsidRPr="00F8210B">
        <w:t>provide s</w:t>
      </w:r>
      <w:r w:rsidR="00B12562" w:rsidRPr="00F8210B">
        <w:t xml:space="preserve">imilar proportions of fat, carbohydrate, sugar and protein </w:t>
      </w:r>
      <w:r w:rsidR="00194B6E" w:rsidRPr="00F8210B">
        <w:t>in each daily set of CAF foods.</w:t>
      </w:r>
      <w:r w:rsidR="00B12562" w:rsidRPr="00F8210B">
        <w:t xml:space="preserve"> </w:t>
      </w:r>
    </w:p>
    <w:p w14:paraId="4DC2247A" w14:textId="77777777" w:rsidR="00F8210B" w:rsidRDefault="00F8210B" w:rsidP="00F8210B"/>
    <w:p w14:paraId="0A3455F5" w14:textId="03C38300" w:rsidR="00B12562" w:rsidRPr="00F8210B" w:rsidRDefault="00F8210B" w:rsidP="00F8210B">
      <w:r>
        <w:t xml:space="preserve">2.1.3. </w:t>
      </w:r>
      <w:r w:rsidR="00924618" w:rsidRPr="00F8210B">
        <w:t>Regularly m</w:t>
      </w:r>
      <w:r w:rsidR="00E169FE" w:rsidRPr="00F8210B">
        <w:t>onitor</w:t>
      </w:r>
      <w:r w:rsidR="00B12562" w:rsidRPr="00F8210B">
        <w:t xml:space="preserve"> consumption </w:t>
      </w:r>
      <w:r w:rsidR="00924618" w:rsidRPr="00F8210B">
        <w:t xml:space="preserve">throughout </w:t>
      </w:r>
      <w:r w:rsidR="00B12562" w:rsidRPr="00F8210B">
        <w:t>the experiment</w:t>
      </w:r>
      <w:r w:rsidR="00924618" w:rsidRPr="00F8210B">
        <w:t xml:space="preserve"> so that</w:t>
      </w:r>
      <w:r w:rsidR="00C747DD" w:rsidRPr="00F8210B">
        <w:t xml:space="preserve"> </w:t>
      </w:r>
      <w:r w:rsidR="00924618" w:rsidRPr="00F8210B">
        <w:t xml:space="preserve">the menu can be tailored, if necessary, to sustain </w:t>
      </w:r>
      <w:r w:rsidR="00C747DD" w:rsidRPr="00F8210B">
        <w:t>hyperphagia</w:t>
      </w:r>
      <w:r w:rsidR="00B12562" w:rsidRPr="00F8210B">
        <w:t>.</w:t>
      </w:r>
      <w:r w:rsidR="00F0229C" w:rsidRPr="00F8210B">
        <w:t xml:space="preserve">  </w:t>
      </w:r>
      <w:r w:rsidR="00F0229C" w:rsidRPr="00F8210B">
        <w:rPr>
          <w:b/>
          <w:bCs/>
        </w:rPr>
        <w:t>Table 2</w:t>
      </w:r>
      <w:r w:rsidR="00F0229C" w:rsidRPr="00F8210B">
        <w:t xml:space="preserve"> provides energy density and macronutrient information for several example </w:t>
      </w:r>
      <w:proofErr w:type="gramStart"/>
      <w:r w:rsidR="00F0229C" w:rsidRPr="00F8210B">
        <w:t xml:space="preserve">foods, </w:t>
      </w:r>
      <w:r w:rsidR="00A26D12" w:rsidRPr="00F8210B">
        <w:t>and</w:t>
      </w:r>
      <w:proofErr w:type="gramEnd"/>
      <w:r w:rsidR="00A26D12" w:rsidRPr="00F8210B">
        <w:t xml:space="preserve"> suggested </w:t>
      </w:r>
      <w:r w:rsidR="00F0229C" w:rsidRPr="00F8210B">
        <w:t>starting amount</w:t>
      </w:r>
      <w:r w:rsidR="00A26D12" w:rsidRPr="00F8210B">
        <w:t>s</w:t>
      </w:r>
      <w:r w:rsidR="00F0229C" w:rsidRPr="00F8210B">
        <w:t xml:space="preserve"> for 200</w:t>
      </w:r>
      <w:r>
        <w:t xml:space="preserve"> </w:t>
      </w:r>
      <w:r w:rsidR="00F0229C" w:rsidRPr="00F8210B">
        <w:t>g male Sprague Dawley rats.</w:t>
      </w:r>
    </w:p>
    <w:p w14:paraId="30C54A98" w14:textId="77777777" w:rsidR="00B36613" w:rsidRPr="00F8210B" w:rsidRDefault="00B36613" w:rsidP="00F8210B">
      <w:pPr>
        <w:rPr>
          <w:b/>
          <w:color w:val="auto"/>
        </w:rPr>
      </w:pPr>
    </w:p>
    <w:p w14:paraId="0DC34639" w14:textId="031BE2B2" w:rsidR="00B12562" w:rsidRPr="00F8210B" w:rsidRDefault="00B36613" w:rsidP="00F8210B">
      <w:pPr>
        <w:rPr>
          <w:color w:val="auto"/>
        </w:rPr>
      </w:pPr>
      <w:r w:rsidRPr="00F8210B">
        <w:rPr>
          <w:color w:val="auto"/>
        </w:rPr>
        <w:t>2.1.</w:t>
      </w:r>
      <w:r w:rsidR="00F8210B">
        <w:rPr>
          <w:color w:val="auto"/>
        </w:rPr>
        <w:t>4</w:t>
      </w:r>
      <w:r w:rsidRPr="00F8210B">
        <w:rPr>
          <w:color w:val="auto"/>
        </w:rPr>
        <w:t xml:space="preserve">. </w:t>
      </w:r>
      <w:r w:rsidR="004E4EBA" w:rsidRPr="00F8210B">
        <w:rPr>
          <w:color w:val="auto"/>
        </w:rPr>
        <w:t xml:space="preserve">Avoid </w:t>
      </w:r>
      <w:r w:rsidR="003D6777" w:rsidRPr="00F8210B">
        <w:rPr>
          <w:color w:val="auto"/>
        </w:rPr>
        <w:t>feed</w:t>
      </w:r>
      <w:r w:rsidR="004E4EBA" w:rsidRPr="00F8210B">
        <w:rPr>
          <w:color w:val="auto"/>
        </w:rPr>
        <w:t>ing</w:t>
      </w:r>
      <w:r w:rsidR="003D6777" w:rsidRPr="00F8210B">
        <w:rPr>
          <w:color w:val="auto"/>
        </w:rPr>
        <w:t xml:space="preserve"> </w:t>
      </w:r>
      <w:r w:rsidR="004E4EBA" w:rsidRPr="00F8210B">
        <w:rPr>
          <w:color w:val="auto"/>
        </w:rPr>
        <w:t xml:space="preserve">any single </w:t>
      </w:r>
      <w:r w:rsidR="003D6777" w:rsidRPr="00F8210B">
        <w:rPr>
          <w:color w:val="auto"/>
        </w:rPr>
        <w:t>food on consecutive days or too often in a week</w:t>
      </w:r>
      <w:r w:rsidR="004E4EBA" w:rsidRPr="00F8210B">
        <w:t>, as this may decrease intake of that food.</w:t>
      </w:r>
      <w:r w:rsidR="003D6777" w:rsidRPr="00F8210B">
        <w:t xml:space="preserve"> </w:t>
      </w:r>
      <w:r w:rsidR="004E4EBA" w:rsidRPr="00F8210B">
        <w:t>If this occurs, omit the food from the schedule for a few days before re-incorporating</w:t>
      </w:r>
      <w:r w:rsidR="003D6777" w:rsidRPr="00F8210B">
        <w:t xml:space="preserve">. </w:t>
      </w:r>
    </w:p>
    <w:p w14:paraId="5ACF0BAF" w14:textId="77777777" w:rsidR="00B12562" w:rsidRPr="00F8210B" w:rsidRDefault="00B12562" w:rsidP="00F8210B">
      <w:pPr>
        <w:pStyle w:val="ListParagraph"/>
        <w:ind w:left="0"/>
        <w:rPr>
          <w:color w:val="auto"/>
        </w:rPr>
      </w:pPr>
    </w:p>
    <w:p w14:paraId="7A42A149" w14:textId="3B86F2C6" w:rsidR="003D6777" w:rsidRPr="00F8210B" w:rsidRDefault="00F8210B" w:rsidP="00F8210B">
      <w:r>
        <w:t xml:space="preserve">NOTE: </w:t>
      </w:r>
      <w:r w:rsidR="00B12562" w:rsidRPr="00F8210B">
        <w:t>R</w:t>
      </w:r>
      <w:r w:rsidR="003D6777" w:rsidRPr="00F8210B">
        <w:t xml:space="preserve">ats </w:t>
      </w:r>
      <w:r w:rsidR="00F462A1" w:rsidRPr="00F8210B">
        <w:t>may</w:t>
      </w:r>
      <w:r w:rsidR="003D6777" w:rsidRPr="00F8210B">
        <w:t xml:space="preserve"> display neophobia and most new foods require repeated exposures to determine whether the</w:t>
      </w:r>
      <w:r w:rsidR="008139D2" w:rsidRPr="00F8210B">
        <w:t>y will be consumed</w:t>
      </w:r>
      <w:r w:rsidR="003D6777" w:rsidRPr="00F8210B">
        <w:t>.</w:t>
      </w:r>
      <w:r w:rsidR="001A6175" w:rsidRPr="00F8210B">
        <w:t xml:space="preserve"> Rats do not typically </w:t>
      </w:r>
      <w:r w:rsidR="001809C5" w:rsidRPr="00F8210B">
        <w:t xml:space="preserve">prefer </w:t>
      </w:r>
      <w:r w:rsidR="001A6175" w:rsidRPr="00F8210B">
        <w:t xml:space="preserve">foods containing yeast (breads, pizza, etc.) or </w:t>
      </w:r>
      <w:r w:rsidR="008139D2" w:rsidRPr="00F8210B">
        <w:t xml:space="preserve">those </w:t>
      </w:r>
      <w:r w:rsidR="001A6175" w:rsidRPr="00F8210B">
        <w:t xml:space="preserve">with citrus or coffee </w:t>
      </w:r>
      <w:r w:rsidR="00E02736" w:rsidRPr="00F8210B">
        <w:t>flavors</w:t>
      </w:r>
      <w:r w:rsidR="001A6175" w:rsidRPr="00F8210B">
        <w:t>.</w:t>
      </w:r>
    </w:p>
    <w:p w14:paraId="5FCB58D5" w14:textId="77777777" w:rsidR="00B12562" w:rsidRPr="00F8210B" w:rsidRDefault="00B12562" w:rsidP="00F8210B">
      <w:pPr>
        <w:rPr>
          <w:color w:val="auto"/>
        </w:rPr>
      </w:pPr>
    </w:p>
    <w:p w14:paraId="2BF3436D" w14:textId="2D07B28D" w:rsidR="00F8210B" w:rsidRPr="00F8210B" w:rsidRDefault="00B36613" w:rsidP="00F8210B">
      <w:pPr>
        <w:rPr>
          <w:bCs/>
        </w:rPr>
      </w:pPr>
      <w:r w:rsidRPr="00F8210B">
        <w:rPr>
          <w:bCs/>
        </w:rPr>
        <w:t>2.</w:t>
      </w:r>
      <w:r w:rsidR="00F8210B" w:rsidRPr="00F8210B">
        <w:rPr>
          <w:bCs/>
        </w:rPr>
        <w:t>2</w:t>
      </w:r>
      <w:r w:rsidRPr="00F8210B">
        <w:rPr>
          <w:bCs/>
        </w:rPr>
        <w:t xml:space="preserve">. </w:t>
      </w:r>
      <w:r w:rsidR="00F8210B" w:rsidRPr="00F8210B">
        <w:rPr>
          <w:bCs/>
        </w:rPr>
        <w:t>Wet foods</w:t>
      </w:r>
      <w:r w:rsidR="003D6777" w:rsidRPr="00F8210B">
        <w:rPr>
          <w:bCs/>
        </w:rPr>
        <w:t xml:space="preserve"> </w:t>
      </w:r>
    </w:p>
    <w:p w14:paraId="4044D0A4" w14:textId="77777777" w:rsidR="00F8210B" w:rsidRPr="00F8210B" w:rsidRDefault="00F8210B" w:rsidP="00F8210B">
      <w:pPr>
        <w:rPr>
          <w:bCs/>
        </w:rPr>
      </w:pPr>
    </w:p>
    <w:p w14:paraId="66B32EE4" w14:textId="10875AE7" w:rsidR="003D6777" w:rsidRPr="00F8210B" w:rsidRDefault="00F8210B" w:rsidP="00F8210B">
      <w:r w:rsidRPr="00F8210B">
        <w:rPr>
          <w:bCs/>
        </w:rPr>
        <w:t xml:space="preserve">2.2.1. </w:t>
      </w:r>
      <w:r w:rsidR="007B148D" w:rsidRPr="00F8210B">
        <w:rPr>
          <w:bCs/>
        </w:rPr>
        <w:t>Consider</w:t>
      </w:r>
      <w:r w:rsidR="001A6175" w:rsidRPr="00F8210B">
        <w:t xml:space="preserve"> presenting foods higher in moisture content in a container such as a tuna tin, to avoid </w:t>
      </w:r>
      <w:r w:rsidR="001809C5" w:rsidRPr="00F8210B">
        <w:t xml:space="preserve">soiling </w:t>
      </w:r>
      <w:r w:rsidR="001A6175" w:rsidRPr="00F8210B">
        <w:t>the bedding. Empty containers should also be provided to control cages if this is done.</w:t>
      </w:r>
      <w:r w:rsidR="003D6777" w:rsidRPr="00F8210B">
        <w:t xml:space="preserve"> </w:t>
      </w:r>
    </w:p>
    <w:p w14:paraId="3BB53E7B" w14:textId="77777777" w:rsidR="00B36613" w:rsidRPr="00F8210B" w:rsidRDefault="00B36613" w:rsidP="00F8210B">
      <w:pPr>
        <w:rPr>
          <w:color w:val="808080" w:themeColor="background1" w:themeShade="80"/>
        </w:rPr>
      </w:pPr>
    </w:p>
    <w:p w14:paraId="74CC0D36" w14:textId="48C6DE1B" w:rsidR="00F8210B" w:rsidRPr="00F8210B" w:rsidRDefault="00B36613" w:rsidP="00F8210B">
      <w:pPr>
        <w:rPr>
          <w:bCs/>
          <w:color w:val="000000" w:themeColor="text1"/>
        </w:rPr>
      </w:pPr>
      <w:r w:rsidRPr="00F8210B">
        <w:rPr>
          <w:bCs/>
          <w:color w:val="000000" w:themeColor="text1"/>
        </w:rPr>
        <w:t>2.</w:t>
      </w:r>
      <w:r w:rsidR="00F8210B" w:rsidRPr="00F8210B">
        <w:rPr>
          <w:bCs/>
          <w:color w:val="000000" w:themeColor="text1"/>
        </w:rPr>
        <w:t>3</w:t>
      </w:r>
      <w:r w:rsidRPr="00F8210B">
        <w:rPr>
          <w:bCs/>
          <w:color w:val="000000" w:themeColor="text1"/>
        </w:rPr>
        <w:t xml:space="preserve">. </w:t>
      </w:r>
      <w:r w:rsidR="00F8210B" w:rsidRPr="00F8210B">
        <w:rPr>
          <w:bCs/>
          <w:color w:val="000000" w:themeColor="text1"/>
        </w:rPr>
        <w:t>Diet sourcing</w:t>
      </w:r>
      <w:r w:rsidR="00F462A1" w:rsidRPr="00F8210B">
        <w:rPr>
          <w:bCs/>
          <w:color w:val="000000" w:themeColor="text1"/>
        </w:rPr>
        <w:t xml:space="preserve"> </w:t>
      </w:r>
    </w:p>
    <w:p w14:paraId="00C86B62" w14:textId="77777777" w:rsidR="00F8210B" w:rsidRDefault="00F8210B" w:rsidP="00F8210B">
      <w:pPr>
        <w:rPr>
          <w:b/>
          <w:color w:val="000000" w:themeColor="text1"/>
        </w:rPr>
      </w:pPr>
    </w:p>
    <w:p w14:paraId="797E911C" w14:textId="5ED7B5AA" w:rsidR="00F462A1" w:rsidRPr="00F8210B" w:rsidRDefault="00F8210B" w:rsidP="00F8210B">
      <w:pPr>
        <w:rPr>
          <w:color w:val="000000" w:themeColor="text1"/>
        </w:rPr>
      </w:pPr>
      <w:r>
        <w:rPr>
          <w:color w:val="000000" w:themeColor="text1"/>
        </w:rPr>
        <w:t xml:space="preserve">2.3.1. </w:t>
      </w:r>
      <w:r w:rsidR="008139D2" w:rsidRPr="00F8210B">
        <w:rPr>
          <w:color w:val="000000" w:themeColor="text1"/>
        </w:rPr>
        <w:t>Ensure</w:t>
      </w:r>
      <w:r w:rsidR="00E70A02" w:rsidRPr="00F8210B">
        <w:rPr>
          <w:color w:val="000000" w:themeColor="text1"/>
        </w:rPr>
        <w:t xml:space="preserve"> that </w:t>
      </w:r>
      <w:r w:rsidR="008139D2" w:rsidRPr="00F8210B">
        <w:rPr>
          <w:color w:val="000000" w:themeColor="text1"/>
        </w:rPr>
        <w:t xml:space="preserve">CAF </w:t>
      </w:r>
      <w:r w:rsidR="00E70A02" w:rsidRPr="00F8210B">
        <w:rPr>
          <w:color w:val="000000" w:themeColor="text1"/>
        </w:rPr>
        <w:t>food</w:t>
      </w:r>
      <w:r w:rsidR="008139D2" w:rsidRPr="00F8210B">
        <w:rPr>
          <w:color w:val="000000" w:themeColor="text1"/>
        </w:rPr>
        <w:t>s</w:t>
      </w:r>
      <w:r w:rsidR="00E70A02" w:rsidRPr="00F8210B">
        <w:rPr>
          <w:color w:val="000000" w:themeColor="text1"/>
        </w:rPr>
        <w:t xml:space="preserve"> </w:t>
      </w:r>
      <w:r w:rsidR="008139D2" w:rsidRPr="00F8210B">
        <w:rPr>
          <w:color w:val="000000" w:themeColor="text1"/>
        </w:rPr>
        <w:t xml:space="preserve">used </w:t>
      </w:r>
      <w:r w:rsidR="00E70A02" w:rsidRPr="00F8210B">
        <w:rPr>
          <w:color w:val="000000" w:themeColor="text1"/>
        </w:rPr>
        <w:t xml:space="preserve">are </w:t>
      </w:r>
      <w:r w:rsidR="00A63216" w:rsidRPr="00F8210B">
        <w:rPr>
          <w:color w:val="000000" w:themeColor="text1"/>
        </w:rPr>
        <w:t xml:space="preserve">staples or obtain enough for the whole experiment so that food items remain consistent </w:t>
      </w:r>
      <w:r w:rsidR="00CC1F55" w:rsidRPr="00F8210B">
        <w:rPr>
          <w:color w:val="000000" w:themeColor="text1"/>
        </w:rPr>
        <w:t>and do not need to be substituted</w:t>
      </w:r>
      <w:r w:rsidR="00A63216" w:rsidRPr="00F8210B">
        <w:rPr>
          <w:color w:val="000000" w:themeColor="text1"/>
        </w:rPr>
        <w:t>.</w:t>
      </w:r>
    </w:p>
    <w:p w14:paraId="44518E41" w14:textId="77777777" w:rsidR="00B36613" w:rsidRPr="00F8210B" w:rsidRDefault="00B36613" w:rsidP="00F8210B">
      <w:pPr>
        <w:rPr>
          <w:b/>
          <w:color w:val="000000" w:themeColor="text1"/>
        </w:rPr>
      </w:pPr>
    </w:p>
    <w:p w14:paraId="5A5288BD" w14:textId="7A7537B0" w:rsidR="00F8210B" w:rsidRPr="00F8210B" w:rsidRDefault="00B36613" w:rsidP="00F8210B">
      <w:pPr>
        <w:rPr>
          <w:bCs/>
          <w:color w:val="000000" w:themeColor="text1"/>
        </w:rPr>
      </w:pPr>
      <w:r w:rsidRPr="00F8210B">
        <w:rPr>
          <w:bCs/>
          <w:color w:val="000000" w:themeColor="text1"/>
        </w:rPr>
        <w:t>2.</w:t>
      </w:r>
      <w:r w:rsidR="00F8210B" w:rsidRPr="00F8210B">
        <w:rPr>
          <w:bCs/>
          <w:color w:val="000000" w:themeColor="text1"/>
        </w:rPr>
        <w:t>4</w:t>
      </w:r>
      <w:r w:rsidRPr="00F8210B">
        <w:rPr>
          <w:bCs/>
          <w:color w:val="000000" w:themeColor="text1"/>
        </w:rPr>
        <w:t xml:space="preserve">. </w:t>
      </w:r>
      <w:r w:rsidR="00F8210B" w:rsidRPr="00F8210B">
        <w:rPr>
          <w:bCs/>
          <w:color w:val="000000" w:themeColor="text1"/>
        </w:rPr>
        <w:t>Diet storage</w:t>
      </w:r>
    </w:p>
    <w:p w14:paraId="79BFE6FE" w14:textId="77777777" w:rsidR="00F8210B" w:rsidRPr="00F8210B" w:rsidRDefault="00F8210B" w:rsidP="00F8210B">
      <w:pPr>
        <w:rPr>
          <w:bCs/>
          <w:color w:val="000000" w:themeColor="text1"/>
        </w:rPr>
      </w:pPr>
    </w:p>
    <w:p w14:paraId="2F6CC169" w14:textId="2D31CFA5" w:rsidR="00F462A1" w:rsidRPr="00F8210B" w:rsidRDefault="00F8210B" w:rsidP="00F8210B">
      <w:pPr>
        <w:rPr>
          <w:color w:val="000000" w:themeColor="text1"/>
        </w:rPr>
      </w:pPr>
      <w:r w:rsidRPr="00F8210B">
        <w:rPr>
          <w:bCs/>
          <w:color w:val="000000" w:themeColor="text1"/>
        </w:rPr>
        <w:t xml:space="preserve">2.4.1. </w:t>
      </w:r>
      <w:r w:rsidR="004D40B8" w:rsidRPr="00F8210B">
        <w:rPr>
          <w:bCs/>
          <w:color w:val="000000" w:themeColor="text1"/>
        </w:rPr>
        <w:t xml:space="preserve">Store foods as indicated on the packaging or </w:t>
      </w:r>
      <w:r w:rsidR="00F462A1" w:rsidRPr="00F8210B">
        <w:rPr>
          <w:color w:val="000000" w:themeColor="text1"/>
        </w:rPr>
        <w:t xml:space="preserve">at </w:t>
      </w:r>
      <w:r w:rsidR="00346FA8" w:rsidRPr="00F8210B">
        <w:rPr>
          <w:color w:val="000000" w:themeColor="text1"/>
        </w:rPr>
        <w:t>-20</w:t>
      </w:r>
      <w:r>
        <w:rPr>
          <w:color w:val="000000" w:themeColor="text1"/>
          <w:vertAlign w:val="superscript"/>
        </w:rPr>
        <w:t xml:space="preserve"> </w:t>
      </w:r>
      <w:r>
        <w:rPr>
          <w:color w:val="000000" w:themeColor="text1"/>
          <w:lang w:val="en-AU"/>
        </w:rPr>
        <w:t>°</w:t>
      </w:r>
      <w:r w:rsidR="00346FA8" w:rsidRPr="00F8210B">
        <w:rPr>
          <w:color w:val="000000" w:themeColor="text1"/>
          <w:lang w:val="en-AU"/>
        </w:rPr>
        <w:t>C</w:t>
      </w:r>
      <w:r w:rsidR="00346FA8" w:rsidRPr="00F8210B">
        <w:rPr>
          <w:color w:val="000000" w:themeColor="text1"/>
        </w:rPr>
        <w:t xml:space="preserve"> and thaw the night before use.  </w:t>
      </w:r>
      <w:r w:rsidR="004D40B8" w:rsidRPr="00F8210B">
        <w:rPr>
          <w:color w:val="000000" w:themeColor="text1"/>
        </w:rPr>
        <w:t>Store d</w:t>
      </w:r>
      <w:r w:rsidR="00346FA8" w:rsidRPr="00F8210B">
        <w:rPr>
          <w:color w:val="000000" w:themeColor="text1"/>
        </w:rPr>
        <w:t>ry goods</w:t>
      </w:r>
      <w:r w:rsidR="00EA0DEA" w:rsidRPr="00F8210B">
        <w:rPr>
          <w:color w:val="000000" w:themeColor="text1"/>
        </w:rPr>
        <w:t xml:space="preserve"> (biscuits)</w:t>
      </w:r>
      <w:r w:rsidR="00346FA8" w:rsidRPr="00F8210B">
        <w:rPr>
          <w:color w:val="000000" w:themeColor="text1"/>
        </w:rPr>
        <w:t xml:space="preserve"> </w:t>
      </w:r>
      <w:r w:rsidR="004D40B8" w:rsidRPr="00F8210B">
        <w:rPr>
          <w:color w:val="000000" w:themeColor="text1"/>
        </w:rPr>
        <w:t>in an airtight container.</w:t>
      </w:r>
    </w:p>
    <w:p w14:paraId="52D7E686" w14:textId="77777777" w:rsidR="00B36613" w:rsidRPr="00F8210B" w:rsidRDefault="00B36613" w:rsidP="00F8210B">
      <w:pPr>
        <w:rPr>
          <w:b/>
          <w:color w:val="000000" w:themeColor="text1"/>
        </w:rPr>
      </w:pPr>
    </w:p>
    <w:p w14:paraId="25005E47" w14:textId="78168154" w:rsidR="00F8210B" w:rsidRPr="00F8210B" w:rsidRDefault="00B36613" w:rsidP="00F8210B">
      <w:pPr>
        <w:rPr>
          <w:bCs/>
          <w:color w:val="000000" w:themeColor="text1"/>
        </w:rPr>
      </w:pPr>
      <w:r w:rsidRPr="00F8210B">
        <w:rPr>
          <w:bCs/>
          <w:color w:val="000000" w:themeColor="text1"/>
        </w:rPr>
        <w:t>2.</w:t>
      </w:r>
      <w:r w:rsidR="00F8210B" w:rsidRPr="00F8210B">
        <w:rPr>
          <w:bCs/>
          <w:color w:val="000000" w:themeColor="text1"/>
        </w:rPr>
        <w:t>5</w:t>
      </w:r>
      <w:r w:rsidRPr="00F8210B">
        <w:rPr>
          <w:bCs/>
          <w:color w:val="000000" w:themeColor="text1"/>
        </w:rPr>
        <w:t xml:space="preserve">. </w:t>
      </w:r>
      <w:r w:rsidR="00F8210B">
        <w:rPr>
          <w:bCs/>
          <w:color w:val="000000" w:themeColor="text1"/>
        </w:rPr>
        <w:t>Sucrose solution</w:t>
      </w:r>
      <w:r w:rsidR="001A6175" w:rsidRPr="00F8210B">
        <w:rPr>
          <w:bCs/>
          <w:color w:val="000000" w:themeColor="text1"/>
        </w:rPr>
        <w:t xml:space="preserve"> (optional)</w:t>
      </w:r>
      <w:r w:rsidR="00346FA8" w:rsidRPr="00F8210B">
        <w:rPr>
          <w:bCs/>
          <w:color w:val="000000" w:themeColor="text1"/>
        </w:rPr>
        <w:t xml:space="preserve"> </w:t>
      </w:r>
    </w:p>
    <w:p w14:paraId="6386DB9F" w14:textId="77777777" w:rsidR="00F8210B" w:rsidRPr="00F8210B" w:rsidRDefault="00F8210B" w:rsidP="00F8210B">
      <w:pPr>
        <w:rPr>
          <w:bCs/>
          <w:color w:val="000000" w:themeColor="text1"/>
        </w:rPr>
      </w:pPr>
    </w:p>
    <w:p w14:paraId="4CAD7357" w14:textId="77777777" w:rsidR="00F8210B" w:rsidRDefault="00F8210B" w:rsidP="00F8210B">
      <w:pPr>
        <w:rPr>
          <w:color w:val="000000" w:themeColor="text1"/>
        </w:rPr>
      </w:pPr>
      <w:r w:rsidRPr="00F8210B">
        <w:rPr>
          <w:bCs/>
          <w:color w:val="000000" w:themeColor="text1"/>
        </w:rPr>
        <w:t xml:space="preserve">2.5.1. </w:t>
      </w:r>
      <w:r w:rsidR="004D40B8" w:rsidRPr="00F8210B">
        <w:rPr>
          <w:bCs/>
          <w:color w:val="000000" w:themeColor="text1"/>
        </w:rPr>
        <w:t>Prepare</w:t>
      </w:r>
      <w:r w:rsidR="004D40B8" w:rsidRPr="00F8210B">
        <w:rPr>
          <w:color w:val="000000" w:themeColor="text1"/>
        </w:rPr>
        <w:t xml:space="preserve"> s</w:t>
      </w:r>
      <w:r w:rsidR="00346FA8" w:rsidRPr="00F8210B">
        <w:rPr>
          <w:color w:val="000000" w:themeColor="text1"/>
        </w:rPr>
        <w:t xml:space="preserve">ucrose solution, typically 10% (w/v) in </w:t>
      </w:r>
      <w:r w:rsidR="001A6175" w:rsidRPr="00F8210B">
        <w:rPr>
          <w:color w:val="000000" w:themeColor="text1"/>
        </w:rPr>
        <w:t>bulk (2</w:t>
      </w:r>
      <w:r>
        <w:rPr>
          <w:color w:val="000000" w:themeColor="text1"/>
        </w:rPr>
        <w:t>–</w:t>
      </w:r>
      <w:r w:rsidR="001A6175" w:rsidRPr="00F8210B">
        <w:rPr>
          <w:color w:val="000000" w:themeColor="text1"/>
        </w:rPr>
        <w:t xml:space="preserve">5L) and </w:t>
      </w:r>
      <w:r w:rsidR="00346FA8" w:rsidRPr="00F8210B">
        <w:rPr>
          <w:color w:val="000000" w:themeColor="text1"/>
        </w:rPr>
        <w:t>store at 4</w:t>
      </w:r>
      <w:r w:rsidRPr="00F8210B">
        <w:rPr>
          <w:color w:val="000000" w:themeColor="text1"/>
        </w:rPr>
        <w:t xml:space="preserve"> °</w:t>
      </w:r>
      <w:r w:rsidR="00346FA8" w:rsidRPr="00F8210B">
        <w:rPr>
          <w:color w:val="000000" w:themeColor="text1"/>
        </w:rPr>
        <w:t>C</w:t>
      </w:r>
      <w:r w:rsidR="001A6175" w:rsidRPr="00F8210B">
        <w:rPr>
          <w:color w:val="000000" w:themeColor="text1"/>
        </w:rPr>
        <w:t xml:space="preserve"> when not in </w:t>
      </w:r>
      <w:r w:rsidR="001A6175" w:rsidRPr="00F8210B">
        <w:rPr>
          <w:color w:val="000000" w:themeColor="text1"/>
        </w:rPr>
        <w:lastRenderedPageBreak/>
        <w:t xml:space="preserve">use. </w:t>
      </w:r>
      <w:r>
        <w:rPr>
          <w:color w:val="000000" w:themeColor="text1"/>
        </w:rPr>
        <w:br/>
      </w:r>
    </w:p>
    <w:p w14:paraId="0900D26A" w14:textId="3532426F" w:rsidR="00346FA8" w:rsidRPr="00F8210B" w:rsidRDefault="00F8210B" w:rsidP="00F8210B">
      <w:r>
        <w:rPr>
          <w:color w:val="000000" w:themeColor="text1"/>
        </w:rPr>
        <w:t xml:space="preserve">2.5.2. </w:t>
      </w:r>
      <w:r w:rsidR="001A6175" w:rsidRPr="00F8210B">
        <w:rPr>
          <w:color w:val="000000" w:themeColor="text1"/>
        </w:rPr>
        <w:t xml:space="preserve">Replace sucrose bottles weekly (at a minimum) </w:t>
      </w:r>
      <w:r w:rsidR="00346FA8" w:rsidRPr="00F8210B">
        <w:rPr>
          <w:color w:val="000000" w:themeColor="text1"/>
        </w:rPr>
        <w:t>to prevent bacterial</w:t>
      </w:r>
      <w:r w:rsidR="0079406C" w:rsidRPr="00F8210B">
        <w:rPr>
          <w:color w:val="000000" w:themeColor="text1"/>
        </w:rPr>
        <w:t xml:space="preserve"> or </w:t>
      </w:r>
      <w:r w:rsidR="00346FA8" w:rsidRPr="00F8210B">
        <w:rPr>
          <w:color w:val="000000" w:themeColor="text1"/>
        </w:rPr>
        <w:t xml:space="preserve">fungal growth. </w:t>
      </w:r>
      <w:r w:rsidR="001A6175" w:rsidRPr="00F8210B">
        <w:rPr>
          <w:color w:val="000000" w:themeColor="text1"/>
        </w:rPr>
        <w:t>Inspect b</w:t>
      </w:r>
      <w:r w:rsidR="00346FA8" w:rsidRPr="00F8210B">
        <w:t xml:space="preserve">ottles daily </w:t>
      </w:r>
      <w:r w:rsidR="001A6175" w:rsidRPr="00F8210B">
        <w:t xml:space="preserve">and replace if </w:t>
      </w:r>
      <w:r w:rsidR="00A63216" w:rsidRPr="00F8210B">
        <w:t xml:space="preserve">signs of growth </w:t>
      </w:r>
      <w:r w:rsidR="00346FA8" w:rsidRPr="00F8210B">
        <w:t>are observed.</w:t>
      </w:r>
    </w:p>
    <w:p w14:paraId="385DCD90" w14:textId="578DCBAD" w:rsidR="004D40B8" w:rsidRPr="00F8210B" w:rsidRDefault="004D40B8" w:rsidP="00F8210B">
      <w:pPr>
        <w:rPr>
          <w:highlight w:val="yellow"/>
        </w:rPr>
      </w:pPr>
    </w:p>
    <w:p w14:paraId="75CB7EB7" w14:textId="365D1A34" w:rsidR="004D40B8" w:rsidRPr="00F8210B" w:rsidRDefault="00F8210B" w:rsidP="00F8210B">
      <w:r>
        <w:t xml:space="preserve">NOTE: </w:t>
      </w:r>
      <w:r w:rsidR="00A64225" w:rsidRPr="00F8210B">
        <w:t>S</w:t>
      </w:r>
      <w:r w:rsidR="004D40B8" w:rsidRPr="00F8210B">
        <w:t xml:space="preserve">ucrose is provided </w:t>
      </w:r>
      <w:r w:rsidR="00A64225" w:rsidRPr="00F8210B">
        <w:t xml:space="preserve">in addition to </w:t>
      </w:r>
      <w:r w:rsidR="004D40B8" w:rsidRPr="00F8210B">
        <w:t xml:space="preserve">water, </w:t>
      </w:r>
      <w:r w:rsidR="00A64225" w:rsidRPr="00F8210B">
        <w:t>which is always available</w:t>
      </w:r>
      <w:r w:rsidR="004D40B8" w:rsidRPr="00F8210B">
        <w:t>.</w:t>
      </w:r>
    </w:p>
    <w:p w14:paraId="1570BE0B" w14:textId="77777777" w:rsidR="00B36613" w:rsidRPr="00F8210B" w:rsidRDefault="00B36613" w:rsidP="00F8210B">
      <w:pPr>
        <w:rPr>
          <w:b/>
          <w:color w:val="000000" w:themeColor="text1"/>
          <w:highlight w:val="yellow"/>
        </w:rPr>
      </w:pPr>
    </w:p>
    <w:p w14:paraId="6B0EA89B" w14:textId="09F38A02" w:rsidR="00346FA8" w:rsidRPr="00F8210B" w:rsidRDefault="00B36613" w:rsidP="00F8210B">
      <w:pPr>
        <w:rPr>
          <w:b/>
          <w:color w:val="000000" w:themeColor="text1"/>
          <w:highlight w:val="yellow"/>
        </w:rPr>
      </w:pPr>
      <w:r w:rsidRPr="00F8210B">
        <w:rPr>
          <w:b/>
          <w:color w:val="000000" w:themeColor="text1"/>
          <w:highlight w:val="yellow"/>
        </w:rPr>
        <w:t xml:space="preserve">3. </w:t>
      </w:r>
      <w:r w:rsidR="00322253" w:rsidRPr="00F8210B">
        <w:rPr>
          <w:b/>
          <w:color w:val="000000" w:themeColor="text1"/>
          <w:highlight w:val="yellow"/>
        </w:rPr>
        <w:t xml:space="preserve">Cafeteria </w:t>
      </w:r>
      <w:r w:rsidR="00F8210B" w:rsidRPr="00F8210B">
        <w:rPr>
          <w:b/>
          <w:color w:val="000000" w:themeColor="text1"/>
          <w:highlight w:val="yellow"/>
        </w:rPr>
        <w:t>diet preparation</w:t>
      </w:r>
    </w:p>
    <w:p w14:paraId="332E3492" w14:textId="77777777" w:rsidR="00F8210B" w:rsidRDefault="00F8210B" w:rsidP="00F8210B">
      <w:pPr>
        <w:rPr>
          <w:b/>
          <w:highlight w:val="yellow"/>
        </w:rPr>
      </w:pPr>
    </w:p>
    <w:p w14:paraId="2AA92854" w14:textId="61D950B4" w:rsidR="00C71AE2" w:rsidRPr="00C71AE2" w:rsidRDefault="00B36613" w:rsidP="00F8210B">
      <w:pPr>
        <w:rPr>
          <w:bCs/>
          <w:highlight w:val="yellow"/>
        </w:rPr>
      </w:pPr>
      <w:r w:rsidRPr="00C71AE2">
        <w:rPr>
          <w:bCs/>
          <w:highlight w:val="yellow"/>
        </w:rPr>
        <w:t xml:space="preserve">3.1. </w:t>
      </w:r>
      <w:r w:rsidR="00C71AE2" w:rsidRPr="00C71AE2">
        <w:rPr>
          <w:bCs/>
          <w:highlight w:val="yellow"/>
        </w:rPr>
        <w:t>Defrost</w:t>
      </w:r>
    </w:p>
    <w:p w14:paraId="17B00EDE" w14:textId="77777777" w:rsidR="00C71AE2" w:rsidRDefault="00C71AE2" w:rsidP="00F8210B">
      <w:pPr>
        <w:rPr>
          <w:highlight w:val="yellow"/>
        </w:rPr>
      </w:pPr>
    </w:p>
    <w:p w14:paraId="1A8B601F" w14:textId="153648B3" w:rsidR="00346FA8" w:rsidRPr="00F8210B" w:rsidRDefault="00C71AE2" w:rsidP="00F8210B">
      <w:pPr>
        <w:rPr>
          <w:highlight w:val="yellow"/>
        </w:rPr>
      </w:pPr>
      <w:r>
        <w:rPr>
          <w:highlight w:val="yellow"/>
        </w:rPr>
        <w:t xml:space="preserve">3.1.1. </w:t>
      </w:r>
      <w:r w:rsidR="004807B9" w:rsidRPr="00F8210B">
        <w:rPr>
          <w:highlight w:val="yellow"/>
        </w:rPr>
        <w:t>Take out appropriate amounts of CAF foods to thaw ~24</w:t>
      </w:r>
      <w:r>
        <w:rPr>
          <w:highlight w:val="yellow"/>
        </w:rPr>
        <w:t xml:space="preserve"> </w:t>
      </w:r>
      <w:r w:rsidR="004807B9" w:rsidRPr="00F8210B">
        <w:rPr>
          <w:highlight w:val="yellow"/>
        </w:rPr>
        <w:t xml:space="preserve">h prior to use. Food can be defrosted using a </w:t>
      </w:r>
      <w:r w:rsidR="00346FA8" w:rsidRPr="00F8210B">
        <w:rPr>
          <w:highlight w:val="yellow"/>
        </w:rPr>
        <w:t xml:space="preserve">microwave </w:t>
      </w:r>
      <w:r w:rsidR="004807B9" w:rsidRPr="00F8210B">
        <w:rPr>
          <w:highlight w:val="yellow"/>
        </w:rPr>
        <w:t xml:space="preserve">but should not be </w:t>
      </w:r>
      <w:r w:rsidR="00346FA8" w:rsidRPr="00F8210B">
        <w:rPr>
          <w:highlight w:val="yellow"/>
        </w:rPr>
        <w:t>present</w:t>
      </w:r>
      <w:r w:rsidR="004807B9" w:rsidRPr="00F8210B">
        <w:rPr>
          <w:highlight w:val="yellow"/>
        </w:rPr>
        <w:t xml:space="preserve">ed </w:t>
      </w:r>
      <w:r w:rsidR="00346FA8" w:rsidRPr="00F8210B">
        <w:rPr>
          <w:highlight w:val="yellow"/>
        </w:rPr>
        <w:t>while hot.</w:t>
      </w:r>
    </w:p>
    <w:p w14:paraId="4FFC7302" w14:textId="77777777" w:rsidR="00B36613" w:rsidRPr="00F8210B" w:rsidRDefault="00B36613" w:rsidP="00F8210B">
      <w:pPr>
        <w:rPr>
          <w:b/>
          <w:color w:val="000000" w:themeColor="text1"/>
          <w:highlight w:val="yellow"/>
        </w:rPr>
      </w:pPr>
    </w:p>
    <w:p w14:paraId="74010289" w14:textId="5CF139E1" w:rsidR="00C71AE2" w:rsidRPr="00C71AE2" w:rsidRDefault="00B36613" w:rsidP="00F8210B">
      <w:pPr>
        <w:rPr>
          <w:bCs/>
          <w:color w:val="000000" w:themeColor="text1"/>
          <w:highlight w:val="yellow"/>
        </w:rPr>
      </w:pPr>
      <w:r w:rsidRPr="00C71AE2">
        <w:rPr>
          <w:bCs/>
          <w:highlight w:val="yellow"/>
        </w:rPr>
        <w:t xml:space="preserve">3.2. </w:t>
      </w:r>
      <w:r w:rsidR="00C71AE2" w:rsidRPr="00C71AE2">
        <w:rPr>
          <w:bCs/>
          <w:highlight w:val="yellow"/>
        </w:rPr>
        <w:t>Daily replenishing of CAF diet</w:t>
      </w:r>
      <w:r w:rsidR="000F7BCD" w:rsidRPr="00C71AE2">
        <w:rPr>
          <w:bCs/>
          <w:color w:val="000000" w:themeColor="text1"/>
          <w:highlight w:val="yellow"/>
        </w:rPr>
        <w:t xml:space="preserve"> </w:t>
      </w:r>
    </w:p>
    <w:p w14:paraId="1A6A18B6" w14:textId="77777777" w:rsidR="00C71AE2" w:rsidRPr="00C71AE2" w:rsidRDefault="00C71AE2" w:rsidP="00F8210B">
      <w:pPr>
        <w:rPr>
          <w:bCs/>
          <w:color w:val="000000" w:themeColor="text1"/>
          <w:highlight w:val="yellow"/>
        </w:rPr>
      </w:pPr>
    </w:p>
    <w:p w14:paraId="749C9556" w14:textId="6B760EAB" w:rsidR="000F7BCD" w:rsidRPr="00F8210B" w:rsidRDefault="00C71AE2" w:rsidP="00F8210B">
      <w:pPr>
        <w:rPr>
          <w:highlight w:val="yellow"/>
        </w:rPr>
      </w:pPr>
      <w:r w:rsidRPr="00C71AE2">
        <w:rPr>
          <w:bCs/>
          <w:color w:val="000000" w:themeColor="text1"/>
          <w:highlight w:val="yellow"/>
        </w:rPr>
        <w:t xml:space="preserve">3.2.1. </w:t>
      </w:r>
      <w:r w:rsidR="000F7BCD" w:rsidRPr="00C71AE2">
        <w:rPr>
          <w:bCs/>
          <w:highlight w:val="yellow"/>
        </w:rPr>
        <w:t>C</w:t>
      </w:r>
      <w:r w:rsidR="00342662" w:rsidRPr="00C71AE2">
        <w:rPr>
          <w:bCs/>
          <w:highlight w:val="yellow"/>
        </w:rPr>
        <w:t>hanging CAF diet</w:t>
      </w:r>
      <w:r w:rsidR="00342662" w:rsidRPr="00F8210B">
        <w:rPr>
          <w:highlight w:val="yellow"/>
        </w:rPr>
        <w:t xml:space="preserve"> foods daily ensures that variety is </w:t>
      </w:r>
      <w:r w:rsidR="00E02736" w:rsidRPr="00F8210B">
        <w:rPr>
          <w:highlight w:val="yellow"/>
        </w:rPr>
        <w:t>maximized,</w:t>
      </w:r>
      <w:r w:rsidR="00342662" w:rsidRPr="00F8210B">
        <w:rPr>
          <w:highlight w:val="yellow"/>
        </w:rPr>
        <w:t xml:space="preserve"> and cage soiling is minimized. </w:t>
      </w:r>
      <w:r w:rsidR="00D33FE4" w:rsidRPr="00F8210B">
        <w:rPr>
          <w:highlight w:val="yellow"/>
        </w:rPr>
        <w:t xml:space="preserve">As rats eat </w:t>
      </w:r>
      <w:r w:rsidR="00F97071" w:rsidRPr="00F8210B">
        <w:rPr>
          <w:highlight w:val="yellow"/>
        </w:rPr>
        <w:t xml:space="preserve">most </w:t>
      </w:r>
      <w:r w:rsidR="00D33FE4" w:rsidRPr="00F8210B">
        <w:rPr>
          <w:highlight w:val="yellow"/>
        </w:rPr>
        <w:t xml:space="preserve">of their daily intake in the initial portion of the dark cycle, schedule CAF food replenishment close to the onset of the dark schedule so that food is fresh </w:t>
      </w:r>
      <w:proofErr w:type="gramStart"/>
      <w:r w:rsidR="00D33FE4" w:rsidRPr="00F8210B">
        <w:rPr>
          <w:highlight w:val="yellow"/>
        </w:rPr>
        <w:t>at this time</w:t>
      </w:r>
      <w:proofErr w:type="gramEnd"/>
      <w:r w:rsidR="000F7BCD" w:rsidRPr="00F8210B">
        <w:rPr>
          <w:highlight w:val="yellow"/>
        </w:rPr>
        <w:t xml:space="preserve">. </w:t>
      </w:r>
      <w:r>
        <w:rPr>
          <w:highlight w:val="yellow"/>
        </w:rPr>
        <w:t>R</w:t>
      </w:r>
      <w:r w:rsidR="00D33FE4" w:rsidRPr="00F8210B">
        <w:rPr>
          <w:highlight w:val="yellow"/>
        </w:rPr>
        <w:t xml:space="preserve">eplenish CAF </w:t>
      </w:r>
      <w:r w:rsidR="000F7BCD" w:rsidRPr="00F8210B">
        <w:rPr>
          <w:highlight w:val="yellow"/>
        </w:rPr>
        <w:t xml:space="preserve">diet </w:t>
      </w:r>
      <w:r w:rsidR="00D33FE4" w:rsidRPr="00F8210B">
        <w:rPr>
          <w:highlight w:val="yellow"/>
        </w:rPr>
        <w:t xml:space="preserve">on a day when food intake is </w:t>
      </w:r>
      <w:r w:rsidR="00D33FE4" w:rsidRPr="00F8210B">
        <w:rPr>
          <w:b/>
          <w:highlight w:val="yellow"/>
        </w:rPr>
        <w:t>not</w:t>
      </w:r>
      <w:r w:rsidR="00D33FE4" w:rsidRPr="00F8210B">
        <w:rPr>
          <w:highlight w:val="yellow"/>
        </w:rPr>
        <w:t xml:space="preserve"> being measured</w:t>
      </w:r>
      <w:r>
        <w:rPr>
          <w:highlight w:val="yellow"/>
        </w:rPr>
        <w:t>.</w:t>
      </w:r>
    </w:p>
    <w:p w14:paraId="19F92251" w14:textId="77777777" w:rsidR="00B36613" w:rsidRPr="00F8210B" w:rsidRDefault="00B36613" w:rsidP="00F8210B">
      <w:pPr>
        <w:rPr>
          <w:highlight w:val="yellow"/>
        </w:rPr>
      </w:pPr>
    </w:p>
    <w:p w14:paraId="60C3AF37" w14:textId="6E93C2D5" w:rsidR="0080658F" w:rsidRPr="00F8210B" w:rsidRDefault="00B36613" w:rsidP="00F8210B">
      <w:pPr>
        <w:widowControl/>
        <w:autoSpaceDE/>
        <w:autoSpaceDN/>
        <w:adjustRightInd/>
        <w:rPr>
          <w:highlight w:val="yellow"/>
        </w:rPr>
      </w:pPr>
      <w:r w:rsidRPr="00F8210B">
        <w:rPr>
          <w:bCs/>
          <w:highlight w:val="yellow"/>
        </w:rPr>
        <w:t>3.2.</w:t>
      </w:r>
      <w:r w:rsidR="00C71AE2">
        <w:rPr>
          <w:bCs/>
          <w:highlight w:val="yellow"/>
        </w:rPr>
        <w:t>2</w:t>
      </w:r>
      <w:r w:rsidRPr="00F8210B">
        <w:rPr>
          <w:bCs/>
          <w:highlight w:val="yellow"/>
        </w:rPr>
        <w:t>.</w:t>
      </w:r>
      <w:r w:rsidRPr="00F8210B">
        <w:rPr>
          <w:b/>
          <w:highlight w:val="yellow"/>
        </w:rPr>
        <w:t xml:space="preserve"> </w:t>
      </w:r>
      <w:r w:rsidR="000F7BCD" w:rsidRPr="00C71AE2">
        <w:rPr>
          <w:bCs/>
          <w:highlight w:val="yellow"/>
        </w:rPr>
        <w:t>Fee</w:t>
      </w:r>
      <w:r w:rsidR="00D33FE4" w:rsidRPr="00C71AE2">
        <w:rPr>
          <w:bCs/>
          <w:highlight w:val="yellow"/>
        </w:rPr>
        <w:t>d</w:t>
      </w:r>
      <w:r w:rsidR="000F7BCD" w:rsidRPr="00C71AE2">
        <w:rPr>
          <w:bCs/>
          <w:highlight w:val="yellow"/>
        </w:rPr>
        <w:t xml:space="preserve"> the chow </w:t>
      </w:r>
      <w:r w:rsidR="0079406C" w:rsidRPr="00C71AE2">
        <w:rPr>
          <w:bCs/>
          <w:highlight w:val="yellow"/>
        </w:rPr>
        <w:t>group</w:t>
      </w:r>
      <w:r w:rsidR="000F7BCD" w:rsidRPr="00C71AE2">
        <w:rPr>
          <w:bCs/>
          <w:highlight w:val="yellow"/>
        </w:rPr>
        <w:t>s</w:t>
      </w:r>
      <w:r w:rsidR="00D33FE4" w:rsidRPr="00F8210B">
        <w:rPr>
          <w:b/>
          <w:highlight w:val="yellow"/>
        </w:rPr>
        <w:t xml:space="preserve"> </w:t>
      </w:r>
      <w:r w:rsidR="00D33FE4" w:rsidRPr="00F8210B">
        <w:rPr>
          <w:highlight w:val="yellow"/>
        </w:rPr>
        <w:t xml:space="preserve">in a manner that ensures that this group has </w:t>
      </w:r>
      <w:r w:rsidR="000F7BCD" w:rsidRPr="00F8210B">
        <w:rPr>
          <w:highlight w:val="yellow"/>
        </w:rPr>
        <w:t>a similar daily experience</w:t>
      </w:r>
      <w:r w:rsidR="0080658F" w:rsidRPr="00F8210B">
        <w:rPr>
          <w:highlight w:val="yellow"/>
        </w:rPr>
        <w:t>, as follows</w:t>
      </w:r>
      <w:r w:rsidR="00C71AE2">
        <w:rPr>
          <w:highlight w:val="yellow"/>
        </w:rPr>
        <w:t>.</w:t>
      </w:r>
    </w:p>
    <w:p w14:paraId="477D9123" w14:textId="77777777" w:rsidR="0080658F" w:rsidRPr="00F8210B" w:rsidRDefault="0080658F" w:rsidP="00F8210B">
      <w:pPr>
        <w:widowControl/>
        <w:autoSpaceDE/>
        <w:autoSpaceDN/>
        <w:adjustRightInd/>
        <w:rPr>
          <w:highlight w:val="yellow"/>
        </w:rPr>
      </w:pPr>
    </w:p>
    <w:p w14:paraId="2D5D0D3D" w14:textId="7063A35E" w:rsidR="000F7BCD" w:rsidRPr="00F8210B" w:rsidRDefault="00B36613" w:rsidP="00F8210B">
      <w:pPr>
        <w:widowControl/>
        <w:autoSpaceDE/>
        <w:autoSpaceDN/>
        <w:adjustRightInd/>
        <w:rPr>
          <w:highlight w:val="yellow"/>
        </w:rPr>
      </w:pPr>
      <w:r w:rsidRPr="00F8210B">
        <w:rPr>
          <w:highlight w:val="yellow"/>
        </w:rPr>
        <w:t>3.2.</w:t>
      </w:r>
      <w:r w:rsidR="00C71AE2">
        <w:rPr>
          <w:highlight w:val="yellow"/>
        </w:rPr>
        <w:t>2</w:t>
      </w:r>
      <w:r w:rsidRPr="00F8210B">
        <w:rPr>
          <w:highlight w:val="yellow"/>
        </w:rPr>
        <w:t xml:space="preserve">.1. </w:t>
      </w:r>
      <w:r w:rsidR="000F7BCD" w:rsidRPr="00F8210B">
        <w:rPr>
          <w:highlight w:val="yellow"/>
        </w:rPr>
        <w:t xml:space="preserve">Turn the water bottles </w:t>
      </w:r>
      <w:r w:rsidR="00090CCA" w:rsidRPr="00F8210B">
        <w:rPr>
          <w:highlight w:val="yellow"/>
        </w:rPr>
        <w:t>around (</w:t>
      </w:r>
      <w:r w:rsidR="00D33FE4" w:rsidRPr="00F8210B">
        <w:rPr>
          <w:highlight w:val="yellow"/>
        </w:rPr>
        <w:t>spouts up</w:t>
      </w:r>
      <w:r w:rsidR="00090CCA" w:rsidRPr="00F8210B">
        <w:rPr>
          <w:highlight w:val="yellow"/>
        </w:rPr>
        <w:t xml:space="preserve">), </w:t>
      </w:r>
      <w:r w:rsidR="00D33FE4" w:rsidRPr="00F8210B">
        <w:rPr>
          <w:highlight w:val="yellow"/>
        </w:rPr>
        <w:t>p</w:t>
      </w:r>
      <w:r w:rsidR="000F7BCD" w:rsidRPr="00F8210B">
        <w:rPr>
          <w:highlight w:val="yellow"/>
        </w:rPr>
        <w:t xml:space="preserve">lace </w:t>
      </w:r>
      <w:r w:rsidR="00C71AE2">
        <w:rPr>
          <w:highlight w:val="yellow"/>
        </w:rPr>
        <w:t xml:space="preserve">the </w:t>
      </w:r>
      <w:r w:rsidR="000F7BCD" w:rsidRPr="00F8210B">
        <w:rPr>
          <w:highlight w:val="yellow"/>
        </w:rPr>
        <w:t xml:space="preserve">cage on </w:t>
      </w:r>
      <w:r w:rsidR="00C71AE2">
        <w:rPr>
          <w:highlight w:val="yellow"/>
        </w:rPr>
        <w:t xml:space="preserve">the </w:t>
      </w:r>
      <w:r w:rsidR="000F7BCD" w:rsidRPr="00F8210B">
        <w:rPr>
          <w:highlight w:val="yellow"/>
        </w:rPr>
        <w:t>workspace</w:t>
      </w:r>
      <w:r w:rsidR="00090CCA" w:rsidRPr="00F8210B">
        <w:rPr>
          <w:highlight w:val="yellow"/>
        </w:rPr>
        <w:t xml:space="preserve"> and remove</w:t>
      </w:r>
      <w:r w:rsidR="00C71AE2">
        <w:rPr>
          <w:highlight w:val="yellow"/>
        </w:rPr>
        <w:t xml:space="preserve"> the</w:t>
      </w:r>
      <w:r w:rsidR="00090CCA" w:rsidRPr="00F8210B">
        <w:rPr>
          <w:highlight w:val="yellow"/>
        </w:rPr>
        <w:t xml:space="preserve"> lid</w:t>
      </w:r>
      <w:r w:rsidR="00C71AE2">
        <w:rPr>
          <w:highlight w:val="yellow"/>
        </w:rPr>
        <w:t>.</w:t>
      </w:r>
      <w:r w:rsidR="00D33FE4" w:rsidRPr="00F8210B">
        <w:rPr>
          <w:highlight w:val="yellow"/>
        </w:rPr>
        <w:t xml:space="preserve"> </w:t>
      </w:r>
    </w:p>
    <w:p w14:paraId="013769CF" w14:textId="77777777" w:rsidR="0080658F" w:rsidRPr="00F8210B" w:rsidRDefault="0080658F" w:rsidP="00F8210B">
      <w:pPr>
        <w:widowControl/>
        <w:autoSpaceDE/>
        <w:autoSpaceDN/>
        <w:adjustRightInd/>
        <w:rPr>
          <w:highlight w:val="yellow"/>
        </w:rPr>
      </w:pPr>
    </w:p>
    <w:p w14:paraId="5599B89B" w14:textId="7C91DA5A" w:rsidR="000F7BCD" w:rsidRPr="00F8210B" w:rsidRDefault="00B36613" w:rsidP="00F8210B">
      <w:pPr>
        <w:widowControl/>
        <w:autoSpaceDE/>
        <w:autoSpaceDN/>
        <w:adjustRightInd/>
        <w:rPr>
          <w:highlight w:val="yellow"/>
        </w:rPr>
      </w:pPr>
      <w:r w:rsidRPr="00F8210B">
        <w:rPr>
          <w:highlight w:val="yellow"/>
        </w:rPr>
        <w:t>3.2.</w:t>
      </w:r>
      <w:r w:rsidR="00C71AE2">
        <w:rPr>
          <w:highlight w:val="yellow"/>
        </w:rPr>
        <w:t>2</w:t>
      </w:r>
      <w:r w:rsidRPr="00F8210B">
        <w:rPr>
          <w:highlight w:val="yellow"/>
        </w:rPr>
        <w:t xml:space="preserve">.2. </w:t>
      </w:r>
      <w:r w:rsidR="000F7BCD" w:rsidRPr="00F8210B">
        <w:rPr>
          <w:highlight w:val="yellow"/>
        </w:rPr>
        <w:t xml:space="preserve">Lightly disturb the bedding </w:t>
      </w:r>
      <w:r w:rsidR="00D33FE4" w:rsidRPr="00F8210B">
        <w:rPr>
          <w:highlight w:val="yellow"/>
        </w:rPr>
        <w:t xml:space="preserve">for </w:t>
      </w:r>
      <w:r w:rsidR="001311F0" w:rsidRPr="00F8210B">
        <w:rPr>
          <w:highlight w:val="yellow"/>
        </w:rPr>
        <w:t xml:space="preserve">approximately </w:t>
      </w:r>
      <w:r w:rsidR="00D33FE4" w:rsidRPr="00F8210B">
        <w:rPr>
          <w:highlight w:val="yellow"/>
        </w:rPr>
        <w:t>20</w:t>
      </w:r>
      <w:r w:rsidR="00C71AE2">
        <w:rPr>
          <w:highlight w:val="yellow"/>
        </w:rPr>
        <w:t xml:space="preserve"> </w:t>
      </w:r>
      <w:r w:rsidR="00D33FE4" w:rsidRPr="00F8210B">
        <w:rPr>
          <w:highlight w:val="yellow"/>
        </w:rPr>
        <w:t>s</w:t>
      </w:r>
      <w:r w:rsidR="00F40448" w:rsidRPr="00F8210B">
        <w:rPr>
          <w:highlight w:val="yellow"/>
        </w:rPr>
        <w:t xml:space="preserve">, </w:t>
      </w:r>
      <w:r w:rsidR="00090CCA" w:rsidRPr="00F8210B">
        <w:rPr>
          <w:highlight w:val="yellow"/>
        </w:rPr>
        <w:t xml:space="preserve">to simulate the process of collecting </w:t>
      </w:r>
      <w:r w:rsidR="00F40448" w:rsidRPr="00F8210B">
        <w:rPr>
          <w:highlight w:val="yellow"/>
        </w:rPr>
        <w:t xml:space="preserve">food items </w:t>
      </w:r>
      <w:r w:rsidR="00090CCA" w:rsidRPr="00F8210B">
        <w:rPr>
          <w:highlight w:val="yellow"/>
        </w:rPr>
        <w:t>from the bedding</w:t>
      </w:r>
      <w:r w:rsidR="00F40448" w:rsidRPr="00F8210B">
        <w:rPr>
          <w:highlight w:val="yellow"/>
        </w:rPr>
        <w:t xml:space="preserve"> of CAF cages</w:t>
      </w:r>
      <w:r w:rsidR="00C71AE2">
        <w:rPr>
          <w:highlight w:val="yellow"/>
        </w:rPr>
        <w:t>.</w:t>
      </w:r>
    </w:p>
    <w:p w14:paraId="0B4F9BDA" w14:textId="77777777" w:rsidR="0080658F" w:rsidRPr="00F8210B" w:rsidRDefault="0080658F" w:rsidP="00F8210B">
      <w:pPr>
        <w:widowControl/>
        <w:autoSpaceDE/>
        <w:autoSpaceDN/>
        <w:adjustRightInd/>
        <w:rPr>
          <w:highlight w:val="yellow"/>
        </w:rPr>
      </w:pPr>
    </w:p>
    <w:p w14:paraId="5131CBA5" w14:textId="691256F5" w:rsidR="000F7BCD" w:rsidRPr="00F8210B" w:rsidRDefault="00B36613" w:rsidP="00F8210B">
      <w:pPr>
        <w:widowControl/>
        <w:autoSpaceDE/>
        <w:autoSpaceDN/>
        <w:adjustRightInd/>
        <w:rPr>
          <w:highlight w:val="yellow"/>
        </w:rPr>
      </w:pPr>
      <w:r w:rsidRPr="00F8210B">
        <w:rPr>
          <w:highlight w:val="yellow"/>
        </w:rPr>
        <w:t>3.2.</w:t>
      </w:r>
      <w:r w:rsidR="00C71AE2">
        <w:rPr>
          <w:highlight w:val="yellow"/>
        </w:rPr>
        <w:t>2</w:t>
      </w:r>
      <w:r w:rsidRPr="00F8210B">
        <w:rPr>
          <w:highlight w:val="yellow"/>
        </w:rPr>
        <w:t xml:space="preserve">.3. </w:t>
      </w:r>
      <w:r w:rsidR="000F7BCD" w:rsidRPr="00F8210B">
        <w:rPr>
          <w:highlight w:val="yellow"/>
        </w:rPr>
        <w:t xml:space="preserve">Place </w:t>
      </w:r>
      <w:r w:rsidR="00D33FE4" w:rsidRPr="00F8210B">
        <w:rPr>
          <w:highlight w:val="yellow"/>
        </w:rPr>
        <w:t>a small handful of</w:t>
      </w:r>
      <w:r w:rsidR="000F7BCD" w:rsidRPr="00F8210B">
        <w:rPr>
          <w:highlight w:val="yellow"/>
        </w:rPr>
        <w:t xml:space="preserve"> chow pellets</w:t>
      </w:r>
      <w:r w:rsidR="00F40448" w:rsidRPr="00F8210B">
        <w:rPr>
          <w:highlight w:val="yellow"/>
        </w:rPr>
        <w:t xml:space="preserve"> from the food hopper</w:t>
      </w:r>
      <w:r w:rsidR="000F7BCD" w:rsidRPr="00F8210B">
        <w:rPr>
          <w:highlight w:val="yellow"/>
        </w:rPr>
        <w:t xml:space="preserve"> into the bedding</w:t>
      </w:r>
      <w:r w:rsidR="00F40448" w:rsidRPr="00F8210B">
        <w:rPr>
          <w:highlight w:val="yellow"/>
        </w:rPr>
        <w:t>, to equate exposure to food on the cage bedding</w:t>
      </w:r>
      <w:r w:rsidR="00C71AE2">
        <w:rPr>
          <w:highlight w:val="yellow"/>
        </w:rPr>
        <w:t>.</w:t>
      </w:r>
    </w:p>
    <w:p w14:paraId="0680FF45" w14:textId="77777777" w:rsidR="0080658F" w:rsidRPr="00F8210B" w:rsidRDefault="0080658F" w:rsidP="00F8210B">
      <w:pPr>
        <w:widowControl/>
        <w:autoSpaceDE/>
        <w:autoSpaceDN/>
        <w:adjustRightInd/>
        <w:rPr>
          <w:highlight w:val="yellow"/>
        </w:rPr>
      </w:pPr>
    </w:p>
    <w:p w14:paraId="22A6B41B" w14:textId="73CBB872" w:rsidR="000F7BCD" w:rsidRPr="00F8210B" w:rsidRDefault="00B36613" w:rsidP="00F8210B">
      <w:pPr>
        <w:widowControl/>
        <w:autoSpaceDE/>
        <w:autoSpaceDN/>
        <w:adjustRightInd/>
        <w:rPr>
          <w:highlight w:val="yellow"/>
        </w:rPr>
      </w:pPr>
      <w:r w:rsidRPr="00F8210B">
        <w:rPr>
          <w:highlight w:val="yellow"/>
        </w:rPr>
        <w:t>3.2.</w:t>
      </w:r>
      <w:r w:rsidR="00C71AE2">
        <w:rPr>
          <w:highlight w:val="yellow"/>
        </w:rPr>
        <w:t>2</w:t>
      </w:r>
      <w:r w:rsidRPr="00F8210B">
        <w:rPr>
          <w:highlight w:val="yellow"/>
        </w:rPr>
        <w:t xml:space="preserve">.4. </w:t>
      </w:r>
      <w:r w:rsidR="00D33FE4" w:rsidRPr="00F8210B">
        <w:rPr>
          <w:highlight w:val="yellow"/>
        </w:rPr>
        <w:t>Return</w:t>
      </w:r>
      <w:r w:rsidR="000F7BCD" w:rsidRPr="00F8210B">
        <w:rPr>
          <w:highlight w:val="yellow"/>
        </w:rPr>
        <w:t xml:space="preserve"> </w:t>
      </w:r>
      <w:r w:rsidR="00C71AE2">
        <w:rPr>
          <w:highlight w:val="yellow"/>
        </w:rPr>
        <w:t xml:space="preserve">the </w:t>
      </w:r>
      <w:r w:rsidR="000F7BCD" w:rsidRPr="00F8210B">
        <w:rPr>
          <w:highlight w:val="yellow"/>
        </w:rPr>
        <w:t>cage</w:t>
      </w:r>
      <w:r w:rsidR="00D33FE4" w:rsidRPr="00F8210B">
        <w:rPr>
          <w:highlight w:val="yellow"/>
        </w:rPr>
        <w:t xml:space="preserve"> lid</w:t>
      </w:r>
      <w:r w:rsidR="000F7BCD" w:rsidRPr="00F8210B">
        <w:rPr>
          <w:highlight w:val="yellow"/>
        </w:rPr>
        <w:t xml:space="preserve"> and </w:t>
      </w:r>
      <w:r w:rsidR="00F40448" w:rsidRPr="00F8210B">
        <w:rPr>
          <w:highlight w:val="yellow"/>
        </w:rPr>
        <w:t xml:space="preserve">return </w:t>
      </w:r>
      <w:r w:rsidR="000F7BCD" w:rsidRPr="00F8210B">
        <w:rPr>
          <w:highlight w:val="yellow"/>
        </w:rPr>
        <w:t xml:space="preserve">to </w:t>
      </w:r>
      <w:r w:rsidR="00C71AE2">
        <w:rPr>
          <w:highlight w:val="yellow"/>
        </w:rPr>
        <w:t xml:space="preserve">the </w:t>
      </w:r>
      <w:r w:rsidR="000F7BCD" w:rsidRPr="00F8210B">
        <w:rPr>
          <w:highlight w:val="yellow"/>
        </w:rPr>
        <w:t>rack</w:t>
      </w:r>
      <w:r w:rsidR="00D33FE4" w:rsidRPr="00F8210B">
        <w:rPr>
          <w:highlight w:val="yellow"/>
        </w:rPr>
        <w:t>, replacing water bottles only when the cage is settled in order to minimize spillage</w:t>
      </w:r>
      <w:r w:rsidR="00C71AE2">
        <w:rPr>
          <w:highlight w:val="yellow"/>
        </w:rPr>
        <w:t>.</w:t>
      </w:r>
    </w:p>
    <w:p w14:paraId="1099E4B5" w14:textId="77777777" w:rsidR="0080658F" w:rsidRPr="00F8210B" w:rsidRDefault="0080658F" w:rsidP="00F8210B">
      <w:pPr>
        <w:widowControl/>
        <w:autoSpaceDE/>
        <w:autoSpaceDN/>
        <w:adjustRightInd/>
        <w:rPr>
          <w:highlight w:val="yellow"/>
        </w:rPr>
      </w:pPr>
    </w:p>
    <w:p w14:paraId="2EEA9DD5" w14:textId="065386C3" w:rsidR="000F7BCD" w:rsidRPr="00C71AE2" w:rsidRDefault="00B36613" w:rsidP="00F8210B">
      <w:pPr>
        <w:rPr>
          <w:bCs/>
          <w:highlight w:val="yellow"/>
        </w:rPr>
      </w:pPr>
      <w:r w:rsidRPr="00C71AE2">
        <w:rPr>
          <w:bCs/>
          <w:highlight w:val="yellow"/>
        </w:rPr>
        <w:t>3.2.</w:t>
      </w:r>
      <w:r w:rsidR="00C71AE2">
        <w:rPr>
          <w:bCs/>
          <w:highlight w:val="yellow"/>
        </w:rPr>
        <w:t>3</w:t>
      </w:r>
      <w:r w:rsidRPr="00C71AE2">
        <w:rPr>
          <w:bCs/>
          <w:highlight w:val="yellow"/>
        </w:rPr>
        <w:t xml:space="preserve">. </w:t>
      </w:r>
      <w:r w:rsidR="000F7BCD" w:rsidRPr="00C71AE2">
        <w:rPr>
          <w:bCs/>
          <w:highlight w:val="yellow"/>
        </w:rPr>
        <w:t>Feeding the cafeteria</w:t>
      </w:r>
      <w:r w:rsidR="0079406C" w:rsidRPr="00C71AE2">
        <w:rPr>
          <w:bCs/>
          <w:highlight w:val="yellow"/>
        </w:rPr>
        <w:t xml:space="preserve"> group</w:t>
      </w:r>
      <w:r w:rsidR="000F7BCD" w:rsidRPr="00C71AE2">
        <w:rPr>
          <w:bCs/>
          <w:highlight w:val="yellow"/>
        </w:rPr>
        <w:t>s</w:t>
      </w:r>
    </w:p>
    <w:p w14:paraId="25A5EFC2" w14:textId="77777777" w:rsidR="0080658F" w:rsidRPr="00F8210B" w:rsidRDefault="0080658F" w:rsidP="00F8210B">
      <w:pPr>
        <w:rPr>
          <w:highlight w:val="yellow"/>
        </w:rPr>
      </w:pPr>
    </w:p>
    <w:p w14:paraId="10DB30D9" w14:textId="1AD6016F" w:rsidR="004A668B" w:rsidRPr="00F8210B" w:rsidRDefault="00B36613" w:rsidP="00F8210B">
      <w:pPr>
        <w:widowControl/>
        <w:autoSpaceDE/>
        <w:autoSpaceDN/>
        <w:adjustRightInd/>
        <w:rPr>
          <w:highlight w:val="yellow"/>
        </w:rPr>
      </w:pPr>
      <w:r w:rsidRPr="00F8210B">
        <w:rPr>
          <w:highlight w:val="yellow"/>
        </w:rPr>
        <w:t>3.2.</w:t>
      </w:r>
      <w:r w:rsidR="00C71AE2">
        <w:rPr>
          <w:highlight w:val="yellow"/>
        </w:rPr>
        <w:t>3</w:t>
      </w:r>
      <w:r w:rsidRPr="00F8210B">
        <w:rPr>
          <w:highlight w:val="yellow"/>
        </w:rPr>
        <w:t xml:space="preserve">.1. </w:t>
      </w:r>
      <w:r w:rsidR="004A668B" w:rsidRPr="00F8210B">
        <w:rPr>
          <w:highlight w:val="yellow"/>
        </w:rPr>
        <w:t xml:space="preserve">Prepare CAF diet items into </w:t>
      </w:r>
      <w:r w:rsidR="00090CCA" w:rsidRPr="00F8210B">
        <w:rPr>
          <w:highlight w:val="yellow"/>
        </w:rPr>
        <w:t xml:space="preserve">a labeled container </w:t>
      </w:r>
      <w:r w:rsidR="004A668B" w:rsidRPr="00F8210B">
        <w:rPr>
          <w:highlight w:val="yellow"/>
        </w:rPr>
        <w:t>for each cage</w:t>
      </w:r>
      <w:r w:rsidR="00C71AE2">
        <w:rPr>
          <w:highlight w:val="yellow"/>
        </w:rPr>
        <w:t>.</w:t>
      </w:r>
      <w:r w:rsidR="004A668B" w:rsidRPr="00F8210B">
        <w:rPr>
          <w:highlight w:val="yellow"/>
        </w:rPr>
        <w:t xml:space="preserve">  </w:t>
      </w:r>
    </w:p>
    <w:p w14:paraId="04AC7CC5" w14:textId="77777777" w:rsidR="0080658F" w:rsidRPr="00F8210B" w:rsidRDefault="0080658F" w:rsidP="00F8210B">
      <w:pPr>
        <w:widowControl/>
        <w:autoSpaceDE/>
        <w:autoSpaceDN/>
        <w:adjustRightInd/>
        <w:rPr>
          <w:highlight w:val="yellow"/>
        </w:rPr>
      </w:pPr>
    </w:p>
    <w:p w14:paraId="42AA3714" w14:textId="3F62F6B0" w:rsidR="000F7BCD" w:rsidRPr="00F8210B" w:rsidRDefault="00B36613" w:rsidP="00F8210B">
      <w:pPr>
        <w:widowControl/>
        <w:autoSpaceDE/>
        <w:autoSpaceDN/>
        <w:adjustRightInd/>
        <w:rPr>
          <w:highlight w:val="yellow"/>
        </w:rPr>
      </w:pPr>
      <w:r w:rsidRPr="00F8210B">
        <w:rPr>
          <w:highlight w:val="yellow"/>
        </w:rPr>
        <w:t>3.2.</w:t>
      </w:r>
      <w:r w:rsidR="00C71AE2">
        <w:rPr>
          <w:highlight w:val="yellow"/>
        </w:rPr>
        <w:t>3</w:t>
      </w:r>
      <w:r w:rsidRPr="00F8210B">
        <w:rPr>
          <w:highlight w:val="yellow"/>
        </w:rPr>
        <w:t xml:space="preserve">.2. </w:t>
      </w:r>
      <w:r w:rsidR="00090CCA" w:rsidRPr="00F8210B">
        <w:rPr>
          <w:highlight w:val="yellow"/>
        </w:rPr>
        <w:t xml:space="preserve">Turn the water bottles around (spouts up), place </w:t>
      </w:r>
      <w:r w:rsidR="00C71AE2">
        <w:rPr>
          <w:highlight w:val="yellow"/>
        </w:rPr>
        <w:t xml:space="preserve">the </w:t>
      </w:r>
      <w:r w:rsidR="00090CCA" w:rsidRPr="00F8210B">
        <w:rPr>
          <w:highlight w:val="yellow"/>
        </w:rPr>
        <w:t xml:space="preserve">cage on </w:t>
      </w:r>
      <w:r w:rsidR="00C71AE2">
        <w:rPr>
          <w:highlight w:val="yellow"/>
        </w:rPr>
        <w:t xml:space="preserve">the </w:t>
      </w:r>
      <w:r w:rsidR="00090CCA" w:rsidRPr="00F8210B">
        <w:rPr>
          <w:highlight w:val="yellow"/>
        </w:rPr>
        <w:t xml:space="preserve">workspace and remove </w:t>
      </w:r>
      <w:r w:rsidR="00C71AE2">
        <w:rPr>
          <w:highlight w:val="yellow"/>
        </w:rPr>
        <w:t xml:space="preserve">the </w:t>
      </w:r>
      <w:r w:rsidR="00090CCA" w:rsidRPr="00F8210B">
        <w:rPr>
          <w:highlight w:val="yellow"/>
        </w:rPr>
        <w:t>lid</w:t>
      </w:r>
      <w:r w:rsidR="00C71AE2">
        <w:rPr>
          <w:highlight w:val="yellow"/>
        </w:rPr>
        <w:t>.</w:t>
      </w:r>
    </w:p>
    <w:p w14:paraId="2B8EC0AD" w14:textId="77777777" w:rsidR="0080658F" w:rsidRPr="00F8210B" w:rsidRDefault="0080658F" w:rsidP="00F8210B">
      <w:pPr>
        <w:widowControl/>
        <w:autoSpaceDE/>
        <w:autoSpaceDN/>
        <w:adjustRightInd/>
        <w:rPr>
          <w:highlight w:val="yellow"/>
        </w:rPr>
      </w:pPr>
    </w:p>
    <w:p w14:paraId="46E3AC18" w14:textId="61F4E21A" w:rsidR="000F7BCD" w:rsidRPr="00F8210B" w:rsidRDefault="00B36613" w:rsidP="00F8210B">
      <w:pPr>
        <w:widowControl/>
        <w:autoSpaceDE/>
        <w:autoSpaceDN/>
        <w:adjustRightInd/>
        <w:rPr>
          <w:highlight w:val="yellow"/>
        </w:rPr>
      </w:pPr>
      <w:r w:rsidRPr="00F8210B">
        <w:rPr>
          <w:highlight w:val="yellow"/>
        </w:rPr>
        <w:t>3.2.</w:t>
      </w:r>
      <w:r w:rsidR="00C71AE2">
        <w:rPr>
          <w:highlight w:val="yellow"/>
        </w:rPr>
        <w:t>3</w:t>
      </w:r>
      <w:r w:rsidRPr="00F8210B">
        <w:rPr>
          <w:highlight w:val="yellow"/>
        </w:rPr>
        <w:t xml:space="preserve">.3. </w:t>
      </w:r>
      <w:r w:rsidR="000F7BCD" w:rsidRPr="00F8210B">
        <w:rPr>
          <w:highlight w:val="yellow"/>
        </w:rPr>
        <w:t>Remove as much of the old cafeteria diet from the bedding as possible</w:t>
      </w:r>
      <w:r w:rsidR="00C71AE2">
        <w:rPr>
          <w:highlight w:val="yellow"/>
        </w:rPr>
        <w:t>.</w:t>
      </w:r>
    </w:p>
    <w:p w14:paraId="0DDFB554" w14:textId="77777777" w:rsidR="0080658F" w:rsidRPr="00F8210B" w:rsidRDefault="0080658F" w:rsidP="00F8210B">
      <w:pPr>
        <w:widowControl/>
        <w:autoSpaceDE/>
        <w:autoSpaceDN/>
        <w:adjustRightInd/>
        <w:rPr>
          <w:highlight w:val="yellow"/>
        </w:rPr>
      </w:pPr>
    </w:p>
    <w:p w14:paraId="14AC388C" w14:textId="6445C6D1" w:rsidR="000F7BCD" w:rsidRPr="00F8210B" w:rsidRDefault="00B36613" w:rsidP="00F8210B">
      <w:pPr>
        <w:rPr>
          <w:highlight w:val="yellow"/>
        </w:rPr>
      </w:pPr>
      <w:r w:rsidRPr="00F8210B">
        <w:rPr>
          <w:highlight w:val="yellow"/>
        </w:rPr>
        <w:t>3.2.</w:t>
      </w:r>
      <w:r w:rsidR="00C71AE2">
        <w:rPr>
          <w:highlight w:val="yellow"/>
        </w:rPr>
        <w:t>3</w:t>
      </w:r>
      <w:r w:rsidRPr="00F8210B">
        <w:rPr>
          <w:highlight w:val="yellow"/>
        </w:rPr>
        <w:t xml:space="preserve">.4. </w:t>
      </w:r>
      <w:r w:rsidR="000F7BCD" w:rsidRPr="00F8210B">
        <w:rPr>
          <w:highlight w:val="yellow"/>
        </w:rPr>
        <w:t xml:space="preserve">Place </w:t>
      </w:r>
      <w:r w:rsidR="00F40448" w:rsidRPr="00F8210B">
        <w:rPr>
          <w:highlight w:val="yellow"/>
        </w:rPr>
        <w:t>fresh</w:t>
      </w:r>
      <w:r w:rsidR="000F7BCD" w:rsidRPr="00F8210B">
        <w:rPr>
          <w:highlight w:val="yellow"/>
        </w:rPr>
        <w:t xml:space="preserve"> cafeteria diet into the cage</w:t>
      </w:r>
      <w:r w:rsidR="00C71AE2">
        <w:rPr>
          <w:highlight w:val="yellow"/>
        </w:rPr>
        <w:t>.</w:t>
      </w:r>
    </w:p>
    <w:p w14:paraId="2653B932" w14:textId="77777777" w:rsidR="0080658F" w:rsidRPr="00F8210B" w:rsidRDefault="0080658F" w:rsidP="00F8210B">
      <w:pPr>
        <w:rPr>
          <w:highlight w:val="yellow"/>
        </w:rPr>
      </w:pPr>
    </w:p>
    <w:p w14:paraId="775B9DE1" w14:textId="1C7260A5" w:rsidR="000F7BCD" w:rsidRPr="00F8210B" w:rsidRDefault="00B36613" w:rsidP="00F8210B">
      <w:pPr>
        <w:rPr>
          <w:highlight w:val="yellow"/>
        </w:rPr>
      </w:pPr>
      <w:r w:rsidRPr="00F8210B">
        <w:rPr>
          <w:highlight w:val="yellow"/>
        </w:rPr>
        <w:t>3.2.</w:t>
      </w:r>
      <w:r w:rsidR="00C71AE2">
        <w:rPr>
          <w:highlight w:val="yellow"/>
        </w:rPr>
        <w:t>3</w:t>
      </w:r>
      <w:r w:rsidRPr="00F8210B">
        <w:rPr>
          <w:highlight w:val="yellow"/>
        </w:rPr>
        <w:t xml:space="preserve">.5. </w:t>
      </w:r>
      <w:r w:rsidR="000F7BCD" w:rsidRPr="00F8210B">
        <w:rPr>
          <w:highlight w:val="yellow"/>
        </w:rPr>
        <w:t xml:space="preserve">Close </w:t>
      </w:r>
      <w:r w:rsidR="00C71AE2">
        <w:rPr>
          <w:highlight w:val="yellow"/>
        </w:rPr>
        <w:t xml:space="preserve">the </w:t>
      </w:r>
      <w:r w:rsidR="000F7BCD" w:rsidRPr="00F8210B">
        <w:rPr>
          <w:highlight w:val="yellow"/>
        </w:rPr>
        <w:t xml:space="preserve">cage and </w:t>
      </w:r>
      <w:r w:rsidR="00AF5321" w:rsidRPr="00F8210B">
        <w:rPr>
          <w:highlight w:val="yellow"/>
        </w:rPr>
        <w:t>return</w:t>
      </w:r>
      <w:r w:rsidR="000F7BCD" w:rsidRPr="00F8210B">
        <w:rPr>
          <w:highlight w:val="yellow"/>
        </w:rPr>
        <w:t xml:space="preserve"> to </w:t>
      </w:r>
      <w:r w:rsidR="00C71AE2">
        <w:rPr>
          <w:highlight w:val="yellow"/>
        </w:rPr>
        <w:t xml:space="preserve">the </w:t>
      </w:r>
      <w:r w:rsidR="000F7BCD" w:rsidRPr="00F8210B">
        <w:rPr>
          <w:highlight w:val="yellow"/>
        </w:rPr>
        <w:t>rack</w:t>
      </w:r>
      <w:r w:rsidR="00C71AE2">
        <w:rPr>
          <w:highlight w:val="yellow"/>
        </w:rPr>
        <w:t>.</w:t>
      </w:r>
    </w:p>
    <w:p w14:paraId="2BB912FF" w14:textId="77777777" w:rsidR="0080658F" w:rsidRPr="00F8210B" w:rsidRDefault="0080658F" w:rsidP="00F8210B">
      <w:pPr>
        <w:rPr>
          <w:highlight w:val="yellow"/>
        </w:rPr>
      </w:pPr>
    </w:p>
    <w:p w14:paraId="2CAFBEEE" w14:textId="239E8965" w:rsidR="000F7BCD" w:rsidRPr="00F8210B" w:rsidRDefault="00B36613" w:rsidP="00F8210B">
      <w:pPr>
        <w:rPr>
          <w:highlight w:val="yellow"/>
        </w:rPr>
      </w:pPr>
      <w:r w:rsidRPr="00F8210B">
        <w:rPr>
          <w:highlight w:val="yellow"/>
        </w:rPr>
        <w:t>3.2.</w:t>
      </w:r>
      <w:r w:rsidR="00C71AE2">
        <w:rPr>
          <w:highlight w:val="yellow"/>
        </w:rPr>
        <w:t>3</w:t>
      </w:r>
      <w:r w:rsidRPr="00F8210B">
        <w:rPr>
          <w:highlight w:val="yellow"/>
        </w:rPr>
        <w:t xml:space="preserve">.6. </w:t>
      </w:r>
      <w:r w:rsidR="001F2D64" w:rsidRPr="00F8210B">
        <w:rPr>
          <w:highlight w:val="yellow"/>
        </w:rPr>
        <w:t>Replace the water</w:t>
      </w:r>
      <w:r w:rsidR="00322253" w:rsidRPr="00F8210B">
        <w:rPr>
          <w:highlight w:val="yellow"/>
        </w:rPr>
        <w:t xml:space="preserve"> and sucrose</w:t>
      </w:r>
      <w:r w:rsidR="001F2D64" w:rsidRPr="00F8210B">
        <w:rPr>
          <w:highlight w:val="yellow"/>
        </w:rPr>
        <w:t xml:space="preserve"> bottles</w:t>
      </w:r>
      <w:r w:rsidR="00C71AE2">
        <w:rPr>
          <w:highlight w:val="yellow"/>
        </w:rPr>
        <w:t>.</w:t>
      </w:r>
    </w:p>
    <w:p w14:paraId="3B793F6F" w14:textId="77777777" w:rsidR="00C40999" w:rsidRPr="00F8210B" w:rsidRDefault="00C40999" w:rsidP="00F8210B">
      <w:pPr>
        <w:pStyle w:val="ListParagraph"/>
        <w:ind w:left="0"/>
        <w:rPr>
          <w:highlight w:val="yellow"/>
        </w:rPr>
      </w:pPr>
    </w:p>
    <w:p w14:paraId="2834B475" w14:textId="51632B97" w:rsidR="00C40999" w:rsidRPr="00F8210B" w:rsidRDefault="00F8210B" w:rsidP="00F8210B">
      <w:r>
        <w:t xml:space="preserve">NOTE: </w:t>
      </w:r>
      <w:r w:rsidR="00F40448" w:rsidRPr="00F8210B">
        <w:t xml:space="preserve">To avoid exposing chow rats to CAF diet, consider </w:t>
      </w:r>
      <w:r w:rsidR="00C40999" w:rsidRPr="00F8210B">
        <w:t>feed</w:t>
      </w:r>
      <w:r w:rsidR="00F40448" w:rsidRPr="00F8210B">
        <w:t>ing</w:t>
      </w:r>
      <w:r w:rsidR="00C40999" w:rsidRPr="00F8210B">
        <w:t xml:space="preserve"> chow cages before </w:t>
      </w:r>
      <w:r w:rsidR="00F40448" w:rsidRPr="00F8210B">
        <w:t xml:space="preserve">CAF </w:t>
      </w:r>
      <w:r w:rsidR="00C40999" w:rsidRPr="00F8210B">
        <w:t>cages</w:t>
      </w:r>
      <w:r w:rsidR="00F40448" w:rsidRPr="00F8210B">
        <w:t xml:space="preserve">, </w:t>
      </w:r>
      <w:r w:rsidR="00C40999" w:rsidRPr="00F8210B">
        <w:t xml:space="preserve">or vice versa.  </w:t>
      </w:r>
      <w:r w:rsidR="00A63216" w:rsidRPr="00F8210B">
        <w:t>Gloves should be changed between handling rats from different diet groups.</w:t>
      </w:r>
    </w:p>
    <w:p w14:paraId="57642A50" w14:textId="7A552539" w:rsidR="00C40999" w:rsidRPr="00F8210B" w:rsidRDefault="00C40999" w:rsidP="00F8210B">
      <w:pPr>
        <w:rPr>
          <w:highlight w:val="yellow"/>
        </w:rPr>
      </w:pPr>
    </w:p>
    <w:p w14:paraId="5B81FE2E" w14:textId="3303209D" w:rsidR="00322253" w:rsidRPr="00F8210B" w:rsidRDefault="00C71AE2" w:rsidP="00F8210B">
      <w:pPr>
        <w:rPr>
          <w:highlight w:val="yellow"/>
        </w:rPr>
      </w:pPr>
      <w:r>
        <w:rPr>
          <w:highlight w:val="yellow"/>
        </w:rPr>
        <w:t>3</w:t>
      </w:r>
      <w:r w:rsidR="0080658F" w:rsidRPr="00F8210B">
        <w:rPr>
          <w:highlight w:val="yellow"/>
        </w:rPr>
        <w:t>.</w:t>
      </w:r>
      <w:r>
        <w:rPr>
          <w:highlight w:val="yellow"/>
        </w:rPr>
        <w:t>3</w:t>
      </w:r>
      <w:r w:rsidR="0080658F" w:rsidRPr="00F8210B">
        <w:rPr>
          <w:highlight w:val="yellow"/>
        </w:rPr>
        <w:t xml:space="preserve">. </w:t>
      </w:r>
      <w:r w:rsidR="000B77D9" w:rsidRPr="00F8210B">
        <w:rPr>
          <w:highlight w:val="yellow"/>
        </w:rPr>
        <w:t xml:space="preserve">Top up </w:t>
      </w:r>
      <w:r w:rsidR="00322253" w:rsidRPr="00F8210B">
        <w:rPr>
          <w:highlight w:val="yellow"/>
        </w:rPr>
        <w:t>chow, water and sucrose bottles</w:t>
      </w:r>
      <w:r w:rsidR="000B77D9" w:rsidRPr="00F8210B">
        <w:rPr>
          <w:highlight w:val="yellow"/>
        </w:rPr>
        <w:t xml:space="preserve"> as necessary</w:t>
      </w:r>
      <w:r w:rsidR="00322253" w:rsidRPr="00F8210B">
        <w:rPr>
          <w:highlight w:val="yellow"/>
        </w:rPr>
        <w:t xml:space="preserve">. </w:t>
      </w:r>
      <w:r w:rsidR="000B77D9" w:rsidRPr="00F8210B">
        <w:rPr>
          <w:highlight w:val="yellow"/>
        </w:rPr>
        <w:t>Doing this after other procedures is more efficient</w:t>
      </w:r>
      <w:r w:rsidR="001362BE" w:rsidRPr="00F8210B">
        <w:rPr>
          <w:highlight w:val="yellow"/>
        </w:rPr>
        <w:t xml:space="preserve"> as </w:t>
      </w:r>
      <w:r w:rsidR="00322253" w:rsidRPr="00F8210B">
        <w:rPr>
          <w:highlight w:val="yellow"/>
        </w:rPr>
        <w:t>boxes are heavie</w:t>
      </w:r>
      <w:r w:rsidR="000B77D9" w:rsidRPr="00F8210B">
        <w:rPr>
          <w:highlight w:val="yellow"/>
        </w:rPr>
        <w:t>r after topping up food and water.</w:t>
      </w:r>
      <w:r w:rsidR="00322253" w:rsidRPr="00F8210B">
        <w:rPr>
          <w:highlight w:val="yellow"/>
        </w:rPr>
        <w:t xml:space="preserve">  </w:t>
      </w:r>
    </w:p>
    <w:p w14:paraId="0EB46796" w14:textId="77777777" w:rsidR="002534CD" w:rsidRPr="00F8210B" w:rsidRDefault="002534CD" w:rsidP="00F8210B">
      <w:pPr>
        <w:rPr>
          <w:highlight w:val="yellow"/>
        </w:rPr>
      </w:pPr>
    </w:p>
    <w:p w14:paraId="6115AF21" w14:textId="6F3282C8" w:rsidR="00C40999" w:rsidRPr="00F8210B" w:rsidRDefault="00F8210B" w:rsidP="00F8210B">
      <w:r>
        <w:t xml:space="preserve">NOTE: </w:t>
      </w:r>
      <w:r w:rsidR="00D23BFD" w:rsidRPr="00F8210B">
        <w:t>CAF</w:t>
      </w:r>
      <w:r w:rsidR="00C40999" w:rsidRPr="00F8210B">
        <w:t xml:space="preserve"> boxes</w:t>
      </w:r>
      <w:r w:rsidR="001C68D5" w:rsidRPr="00F8210B">
        <w:t xml:space="preserve"> </w:t>
      </w:r>
      <w:r w:rsidR="00D23BFD" w:rsidRPr="00F8210B">
        <w:t xml:space="preserve">soil more rapidly and </w:t>
      </w:r>
      <w:r w:rsidR="00C40999" w:rsidRPr="00F8210B">
        <w:t xml:space="preserve">need to be changed </w:t>
      </w:r>
      <w:r w:rsidR="000B77CD" w:rsidRPr="00F8210B">
        <w:t xml:space="preserve">more </w:t>
      </w:r>
      <w:r w:rsidR="004444DD" w:rsidRPr="00F8210B">
        <w:t>often</w:t>
      </w:r>
      <w:r w:rsidR="000B77CD" w:rsidRPr="00F8210B">
        <w:t xml:space="preserve"> to avoid stress induced by exposure to wet bedding</w:t>
      </w:r>
      <w:r w:rsidR="003B0C91" w:rsidRPr="00F8210B">
        <w:t xml:space="preserve"> as well as strong smells</w:t>
      </w:r>
      <w:r w:rsidR="00C40999" w:rsidRPr="00F8210B">
        <w:t xml:space="preserve">. </w:t>
      </w:r>
      <w:r w:rsidR="00A63216" w:rsidRPr="00F8210B">
        <w:t xml:space="preserve">Inspect </w:t>
      </w:r>
      <w:r w:rsidR="00D23BFD" w:rsidRPr="00F8210B">
        <w:t>bedding daily and change as appropriate.</w:t>
      </w:r>
      <w:r w:rsidR="00C40999" w:rsidRPr="00F8210B">
        <w:t xml:space="preserve"> </w:t>
      </w:r>
    </w:p>
    <w:p w14:paraId="75BC89C7" w14:textId="77777777" w:rsidR="00A803BB" w:rsidRPr="00F8210B" w:rsidRDefault="00A803BB" w:rsidP="00F8210B">
      <w:pPr>
        <w:pStyle w:val="ListParagraph"/>
        <w:ind w:left="0"/>
        <w:rPr>
          <w:b/>
          <w:color w:val="000000" w:themeColor="text1"/>
          <w:highlight w:val="yellow"/>
        </w:rPr>
      </w:pPr>
    </w:p>
    <w:p w14:paraId="2AF4C23B" w14:textId="23A227AF" w:rsidR="00812A92" w:rsidRDefault="00C71AE2" w:rsidP="00F8210B">
      <w:pPr>
        <w:rPr>
          <w:b/>
          <w:color w:val="000000" w:themeColor="text1"/>
          <w:highlight w:val="yellow"/>
        </w:rPr>
      </w:pPr>
      <w:r>
        <w:rPr>
          <w:b/>
          <w:color w:val="000000" w:themeColor="text1"/>
          <w:highlight w:val="yellow"/>
        </w:rPr>
        <w:t>4</w:t>
      </w:r>
      <w:r w:rsidR="0080658F" w:rsidRPr="00F8210B">
        <w:rPr>
          <w:b/>
          <w:color w:val="000000" w:themeColor="text1"/>
          <w:highlight w:val="yellow"/>
        </w:rPr>
        <w:t xml:space="preserve">. </w:t>
      </w:r>
      <w:r w:rsidRPr="00F8210B">
        <w:rPr>
          <w:b/>
          <w:color w:val="000000" w:themeColor="text1"/>
          <w:highlight w:val="yellow"/>
        </w:rPr>
        <w:t xml:space="preserve">Food intake </w:t>
      </w:r>
      <w:r>
        <w:rPr>
          <w:b/>
          <w:color w:val="000000" w:themeColor="text1"/>
          <w:highlight w:val="yellow"/>
        </w:rPr>
        <w:t xml:space="preserve">over </w:t>
      </w:r>
      <w:r w:rsidR="00322253" w:rsidRPr="00F8210B">
        <w:rPr>
          <w:b/>
          <w:color w:val="000000" w:themeColor="text1"/>
          <w:highlight w:val="yellow"/>
        </w:rPr>
        <w:t>24</w:t>
      </w:r>
      <w:r>
        <w:rPr>
          <w:b/>
          <w:color w:val="000000" w:themeColor="text1"/>
          <w:highlight w:val="yellow"/>
        </w:rPr>
        <w:t xml:space="preserve"> h</w:t>
      </w:r>
      <w:r w:rsidR="00C40999" w:rsidRPr="00F8210B">
        <w:rPr>
          <w:b/>
          <w:color w:val="000000" w:themeColor="text1"/>
          <w:highlight w:val="yellow"/>
        </w:rPr>
        <w:t xml:space="preserve"> </w:t>
      </w:r>
    </w:p>
    <w:p w14:paraId="1ED9228B" w14:textId="77777777" w:rsidR="00CD585A" w:rsidRDefault="00CD585A" w:rsidP="00F8210B">
      <w:pPr>
        <w:rPr>
          <w:b/>
          <w:color w:val="000000" w:themeColor="text1"/>
          <w:highlight w:val="yellow"/>
        </w:rPr>
      </w:pPr>
    </w:p>
    <w:p w14:paraId="02E352D8" w14:textId="1D0FF7D6" w:rsidR="00C71AE2" w:rsidRPr="00F8210B" w:rsidRDefault="00CD585A" w:rsidP="00F8210B">
      <w:pPr>
        <w:rPr>
          <w:b/>
          <w:color w:val="000000" w:themeColor="text1"/>
          <w:highlight w:val="yellow"/>
        </w:rPr>
      </w:pPr>
      <w:r>
        <w:rPr>
          <w:highlight w:val="yellow"/>
        </w:rPr>
        <w:t xml:space="preserve">NOTE: </w:t>
      </w:r>
      <w:r w:rsidRPr="00F8210B">
        <w:rPr>
          <w:highlight w:val="yellow"/>
        </w:rPr>
        <w:t>Food intake measurements are conducted over a discrete 24-hour period several times per week.</w:t>
      </w:r>
    </w:p>
    <w:p w14:paraId="7C50C5C0" w14:textId="77777777" w:rsidR="00CD585A" w:rsidRPr="00CD585A" w:rsidRDefault="00CD585A" w:rsidP="00F8210B">
      <w:pPr>
        <w:rPr>
          <w:bCs/>
          <w:highlight w:val="yellow"/>
        </w:rPr>
      </w:pPr>
    </w:p>
    <w:p w14:paraId="2CEFA476" w14:textId="74C65039" w:rsidR="00FD5CA9" w:rsidRPr="00F8210B" w:rsidRDefault="00CD585A" w:rsidP="00F8210B">
      <w:pPr>
        <w:rPr>
          <w:b/>
          <w:color w:val="000000" w:themeColor="text1"/>
          <w:highlight w:val="yellow"/>
        </w:rPr>
      </w:pPr>
      <w:r w:rsidRPr="00CD585A">
        <w:rPr>
          <w:bCs/>
          <w:highlight w:val="yellow"/>
        </w:rPr>
        <w:t>4.1.</w:t>
      </w:r>
      <w:r w:rsidR="0080658F" w:rsidRPr="00F8210B">
        <w:rPr>
          <w:b/>
          <w:highlight w:val="yellow"/>
        </w:rPr>
        <w:t xml:space="preserve"> </w:t>
      </w:r>
      <w:r w:rsidR="001C1DAF" w:rsidRPr="00F8210B">
        <w:rPr>
          <w:highlight w:val="yellow"/>
        </w:rPr>
        <w:t>W</w:t>
      </w:r>
      <w:r w:rsidR="00A803BB" w:rsidRPr="00F8210B">
        <w:rPr>
          <w:highlight w:val="yellow"/>
        </w:rPr>
        <w:t xml:space="preserve">hen commencing </w:t>
      </w:r>
      <w:r>
        <w:rPr>
          <w:highlight w:val="yellow"/>
        </w:rPr>
        <w:t xml:space="preserve">the </w:t>
      </w:r>
      <w:r w:rsidR="00A803BB" w:rsidRPr="00F8210B">
        <w:rPr>
          <w:highlight w:val="yellow"/>
        </w:rPr>
        <w:t>CAF diet, measure body weight and 24</w:t>
      </w:r>
      <w:r>
        <w:rPr>
          <w:highlight w:val="yellow"/>
        </w:rPr>
        <w:t xml:space="preserve"> </w:t>
      </w:r>
      <w:r w:rsidR="00A803BB" w:rsidRPr="00F8210B">
        <w:rPr>
          <w:highlight w:val="yellow"/>
        </w:rPr>
        <w:t xml:space="preserve">h food intake at least twice per week to monitor </w:t>
      </w:r>
      <w:r w:rsidR="000B07C4" w:rsidRPr="00F8210B">
        <w:rPr>
          <w:highlight w:val="yellow"/>
        </w:rPr>
        <w:t>the effectiveness of the diet</w:t>
      </w:r>
      <w:r w:rsidR="00A803BB" w:rsidRPr="00F8210B">
        <w:rPr>
          <w:highlight w:val="yellow"/>
        </w:rPr>
        <w:t>.</w:t>
      </w:r>
      <w:r w:rsidR="00812A92" w:rsidRPr="00F8210B">
        <w:rPr>
          <w:highlight w:val="yellow"/>
        </w:rPr>
        <w:t xml:space="preserve"> </w:t>
      </w:r>
      <w:r w:rsidR="00FD5CA9" w:rsidRPr="00F8210B">
        <w:rPr>
          <w:highlight w:val="yellow"/>
        </w:rPr>
        <w:t xml:space="preserve">Begin food intake measurements close to the onset of the dark phase. </w:t>
      </w:r>
      <w:r w:rsidR="001C1DAF" w:rsidRPr="00F8210B">
        <w:rPr>
          <w:highlight w:val="yellow"/>
        </w:rPr>
        <w:t xml:space="preserve">Aim to present the same set of CAF foods on </w:t>
      </w:r>
      <w:r w:rsidR="00665CBA" w:rsidRPr="00F8210B">
        <w:rPr>
          <w:highlight w:val="yellow"/>
        </w:rPr>
        <w:t xml:space="preserve">food intake measurement </w:t>
      </w:r>
      <w:r w:rsidR="001C1DAF" w:rsidRPr="00F8210B">
        <w:rPr>
          <w:highlight w:val="yellow"/>
        </w:rPr>
        <w:t xml:space="preserve">days, as equating for flavor and energy densities will permit accurate monitoring of changes over time. </w:t>
      </w:r>
    </w:p>
    <w:p w14:paraId="4F41BC0E" w14:textId="77777777" w:rsidR="000B07C4" w:rsidRPr="00F8210B" w:rsidRDefault="000B07C4" w:rsidP="00F8210B">
      <w:pPr>
        <w:pStyle w:val="ListParagraph"/>
        <w:ind w:left="0"/>
        <w:rPr>
          <w:b/>
          <w:color w:val="000000" w:themeColor="text1"/>
          <w:highlight w:val="yellow"/>
        </w:rPr>
      </w:pPr>
    </w:p>
    <w:p w14:paraId="27F0EF2A" w14:textId="1212F06B" w:rsidR="00812A92" w:rsidRPr="00F8210B" w:rsidRDefault="00F8210B" w:rsidP="00F8210B">
      <w:r>
        <w:t xml:space="preserve">NOTE: </w:t>
      </w:r>
      <w:r w:rsidR="00CD585A">
        <w:t>T</w:t>
      </w:r>
      <w:r w:rsidR="001C1DAF" w:rsidRPr="00F8210B">
        <w:t xml:space="preserve">his may not be possible for studies requiring &gt;2 </w:t>
      </w:r>
      <w:r w:rsidR="00812A92" w:rsidRPr="00F8210B">
        <w:t>measure</w:t>
      </w:r>
      <w:r w:rsidR="00CD585A">
        <w:t>ments</w:t>
      </w:r>
      <w:r w:rsidR="001C1DAF" w:rsidRPr="00F8210B">
        <w:t xml:space="preserve"> of food intake per week, as excessive exposures to the same foods</w:t>
      </w:r>
      <w:r w:rsidR="00812A92" w:rsidRPr="00F8210B">
        <w:t xml:space="preserve"> </w:t>
      </w:r>
      <w:r w:rsidR="00375A92" w:rsidRPr="00F8210B">
        <w:t>may</w:t>
      </w:r>
      <w:r w:rsidR="00812A92" w:rsidRPr="00F8210B">
        <w:t xml:space="preserve"> reduce hyperphagia over time. </w:t>
      </w:r>
    </w:p>
    <w:p w14:paraId="7133100D" w14:textId="77777777" w:rsidR="000B07C4" w:rsidRPr="00F8210B" w:rsidRDefault="000B07C4" w:rsidP="00F8210B">
      <w:pPr>
        <w:rPr>
          <w:b/>
          <w:color w:val="000000" w:themeColor="text1"/>
          <w:highlight w:val="yellow"/>
        </w:rPr>
      </w:pPr>
    </w:p>
    <w:p w14:paraId="4FA2E5A5" w14:textId="0B52F68F" w:rsidR="00322253" w:rsidRPr="00CD585A" w:rsidRDefault="00CD585A" w:rsidP="00F8210B">
      <w:pPr>
        <w:rPr>
          <w:bCs/>
          <w:color w:val="000000" w:themeColor="text1"/>
          <w:highlight w:val="yellow"/>
        </w:rPr>
      </w:pPr>
      <w:r>
        <w:rPr>
          <w:bCs/>
          <w:color w:val="000000" w:themeColor="text1"/>
          <w:highlight w:val="yellow"/>
        </w:rPr>
        <w:t>4</w:t>
      </w:r>
      <w:r w:rsidR="0080658F" w:rsidRPr="00CD585A">
        <w:rPr>
          <w:bCs/>
          <w:color w:val="000000" w:themeColor="text1"/>
          <w:highlight w:val="yellow"/>
        </w:rPr>
        <w:t xml:space="preserve">.2. </w:t>
      </w:r>
      <w:r w:rsidRPr="00CD585A">
        <w:rPr>
          <w:bCs/>
          <w:color w:val="000000" w:themeColor="text1"/>
          <w:highlight w:val="yellow"/>
        </w:rPr>
        <w:t>CAF</w:t>
      </w:r>
      <w:r w:rsidR="00FD5CA9" w:rsidRPr="00CD585A">
        <w:rPr>
          <w:bCs/>
          <w:color w:val="000000" w:themeColor="text1"/>
          <w:highlight w:val="yellow"/>
        </w:rPr>
        <w:t xml:space="preserve"> </w:t>
      </w:r>
      <w:r w:rsidRPr="00CD585A">
        <w:rPr>
          <w:bCs/>
          <w:color w:val="000000" w:themeColor="text1"/>
          <w:highlight w:val="yellow"/>
        </w:rPr>
        <w:t>and control</w:t>
      </w:r>
      <w:r w:rsidR="0079406C" w:rsidRPr="00CD585A">
        <w:rPr>
          <w:bCs/>
          <w:color w:val="000000" w:themeColor="text1"/>
          <w:highlight w:val="yellow"/>
        </w:rPr>
        <w:t xml:space="preserve"> </w:t>
      </w:r>
      <w:r w:rsidRPr="00CD585A">
        <w:rPr>
          <w:bCs/>
          <w:color w:val="000000" w:themeColor="text1"/>
          <w:highlight w:val="yellow"/>
        </w:rPr>
        <w:t>diet intake measures</w:t>
      </w:r>
    </w:p>
    <w:p w14:paraId="66EC7B60" w14:textId="77777777" w:rsidR="0080658F" w:rsidRPr="00F8210B" w:rsidRDefault="0080658F" w:rsidP="00F8210B">
      <w:pPr>
        <w:rPr>
          <w:b/>
          <w:color w:val="000000" w:themeColor="text1"/>
          <w:highlight w:val="yellow"/>
        </w:rPr>
      </w:pPr>
    </w:p>
    <w:p w14:paraId="5C99AE22" w14:textId="5922C942" w:rsidR="00C40999" w:rsidRPr="00F8210B" w:rsidRDefault="00CD585A" w:rsidP="00F8210B">
      <w:pPr>
        <w:rPr>
          <w:color w:val="000000" w:themeColor="text1"/>
          <w:highlight w:val="yellow"/>
        </w:rPr>
      </w:pPr>
      <w:r>
        <w:rPr>
          <w:color w:val="000000" w:themeColor="text1"/>
          <w:highlight w:val="yellow"/>
        </w:rPr>
        <w:t>4</w:t>
      </w:r>
      <w:r w:rsidR="0080658F" w:rsidRPr="00F8210B">
        <w:rPr>
          <w:color w:val="000000" w:themeColor="text1"/>
          <w:highlight w:val="yellow"/>
        </w:rPr>
        <w:t xml:space="preserve">.2.1. </w:t>
      </w:r>
      <w:r w:rsidR="00C40999" w:rsidRPr="00F8210B">
        <w:rPr>
          <w:color w:val="000000" w:themeColor="text1"/>
          <w:highlight w:val="yellow"/>
        </w:rPr>
        <w:t xml:space="preserve">Prepare </w:t>
      </w:r>
      <w:r w:rsidR="00665CBA" w:rsidRPr="00F8210B">
        <w:rPr>
          <w:color w:val="000000" w:themeColor="text1"/>
          <w:highlight w:val="yellow"/>
        </w:rPr>
        <w:t xml:space="preserve">CAF </w:t>
      </w:r>
      <w:r w:rsidR="00C40999" w:rsidRPr="00F8210B">
        <w:rPr>
          <w:color w:val="000000" w:themeColor="text1"/>
          <w:highlight w:val="yellow"/>
        </w:rPr>
        <w:t xml:space="preserve">diet </w:t>
      </w:r>
      <w:r w:rsidR="00A16699" w:rsidRPr="00F8210B">
        <w:rPr>
          <w:color w:val="000000" w:themeColor="text1"/>
          <w:highlight w:val="yellow"/>
        </w:rPr>
        <w:t xml:space="preserve">and place </w:t>
      </w:r>
      <w:r w:rsidR="00C40999" w:rsidRPr="00F8210B">
        <w:rPr>
          <w:color w:val="000000" w:themeColor="text1"/>
          <w:highlight w:val="yellow"/>
        </w:rPr>
        <w:t>into a labeled container</w:t>
      </w:r>
      <w:r w:rsidR="005F4FF0" w:rsidRPr="00F8210B">
        <w:rPr>
          <w:color w:val="000000" w:themeColor="text1"/>
          <w:highlight w:val="yellow"/>
        </w:rPr>
        <w:t xml:space="preserve"> for each cage</w:t>
      </w:r>
      <w:r w:rsidR="00C40999" w:rsidRPr="00F8210B">
        <w:rPr>
          <w:color w:val="000000" w:themeColor="text1"/>
          <w:highlight w:val="yellow"/>
        </w:rPr>
        <w:t xml:space="preserve">, weighing </w:t>
      </w:r>
      <w:r w:rsidR="00A16699" w:rsidRPr="00F8210B">
        <w:rPr>
          <w:color w:val="000000" w:themeColor="text1"/>
          <w:highlight w:val="yellow"/>
        </w:rPr>
        <w:t xml:space="preserve">and recording </w:t>
      </w:r>
      <w:r w:rsidR="00C40999" w:rsidRPr="00F8210B">
        <w:rPr>
          <w:color w:val="000000" w:themeColor="text1"/>
          <w:highlight w:val="yellow"/>
        </w:rPr>
        <w:t>each component</w:t>
      </w:r>
      <w:r w:rsidR="00A16699" w:rsidRPr="00F8210B">
        <w:rPr>
          <w:color w:val="000000" w:themeColor="text1"/>
          <w:highlight w:val="yellow"/>
        </w:rPr>
        <w:t>.</w:t>
      </w:r>
      <w:r w:rsidR="000B07C4" w:rsidRPr="00F8210B">
        <w:rPr>
          <w:color w:val="000000" w:themeColor="text1"/>
          <w:highlight w:val="yellow"/>
        </w:rPr>
        <w:t xml:space="preserve"> </w:t>
      </w:r>
      <w:r w:rsidR="000B07C4" w:rsidRPr="00CD585A">
        <w:rPr>
          <w:b/>
          <w:bCs/>
          <w:color w:val="000000" w:themeColor="text1"/>
          <w:highlight w:val="yellow"/>
        </w:rPr>
        <w:t>Figure 1</w:t>
      </w:r>
      <w:r w:rsidR="000B07C4" w:rsidRPr="00F8210B">
        <w:rPr>
          <w:color w:val="000000" w:themeColor="text1"/>
          <w:highlight w:val="yellow"/>
        </w:rPr>
        <w:t xml:space="preserve"> shows a completed set of CAF foods. </w:t>
      </w:r>
      <w:r w:rsidR="000B07C4" w:rsidRPr="00CD585A">
        <w:rPr>
          <w:b/>
          <w:bCs/>
          <w:color w:val="000000" w:themeColor="text1"/>
          <w:highlight w:val="yellow"/>
        </w:rPr>
        <w:t>Table 3</w:t>
      </w:r>
      <w:r w:rsidR="000B07C4" w:rsidRPr="00F8210B">
        <w:rPr>
          <w:color w:val="000000" w:themeColor="text1"/>
          <w:highlight w:val="yellow"/>
        </w:rPr>
        <w:t xml:space="preserve"> </w:t>
      </w:r>
      <w:r w:rsidR="00ED465B" w:rsidRPr="00F8210B">
        <w:rPr>
          <w:color w:val="000000" w:themeColor="text1"/>
          <w:highlight w:val="yellow"/>
        </w:rPr>
        <w:t xml:space="preserve">consists of </w:t>
      </w:r>
      <w:r w:rsidR="000B07C4" w:rsidRPr="00F8210B">
        <w:rPr>
          <w:color w:val="000000" w:themeColor="text1"/>
          <w:highlight w:val="yellow"/>
        </w:rPr>
        <w:t xml:space="preserve">an example </w:t>
      </w:r>
      <w:r w:rsidR="002E4577" w:rsidRPr="00F8210B">
        <w:rPr>
          <w:color w:val="000000" w:themeColor="text1"/>
          <w:highlight w:val="yellow"/>
        </w:rPr>
        <w:t xml:space="preserve">food intake monitoring </w:t>
      </w:r>
      <w:r w:rsidR="000B07C4" w:rsidRPr="00F8210B">
        <w:rPr>
          <w:color w:val="000000" w:themeColor="text1"/>
          <w:highlight w:val="yellow"/>
        </w:rPr>
        <w:t>sheet.</w:t>
      </w:r>
    </w:p>
    <w:p w14:paraId="1E1291F5" w14:textId="77777777" w:rsidR="0080658F" w:rsidRPr="00F8210B" w:rsidRDefault="0080658F" w:rsidP="00F8210B">
      <w:pPr>
        <w:rPr>
          <w:color w:val="000000" w:themeColor="text1"/>
          <w:highlight w:val="yellow"/>
        </w:rPr>
      </w:pPr>
    </w:p>
    <w:p w14:paraId="18BE94EA" w14:textId="7BD2C196" w:rsidR="00C40999" w:rsidRPr="00F8210B" w:rsidRDefault="00CD585A" w:rsidP="00F8210B">
      <w:pPr>
        <w:rPr>
          <w:color w:val="000000" w:themeColor="text1"/>
          <w:highlight w:val="yellow"/>
        </w:rPr>
      </w:pPr>
      <w:r>
        <w:rPr>
          <w:color w:val="000000" w:themeColor="text1"/>
          <w:highlight w:val="yellow"/>
        </w:rPr>
        <w:t>4</w:t>
      </w:r>
      <w:r w:rsidR="0080658F" w:rsidRPr="00F8210B">
        <w:rPr>
          <w:color w:val="000000" w:themeColor="text1"/>
          <w:highlight w:val="yellow"/>
        </w:rPr>
        <w:t xml:space="preserve">.2.2. </w:t>
      </w:r>
      <w:r w:rsidR="00C40999" w:rsidRPr="00F8210B">
        <w:rPr>
          <w:color w:val="000000" w:themeColor="text1"/>
          <w:highlight w:val="yellow"/>
        </w:rPr>
        <w:t xml:space="preserve">Refill water, sucrose and chow </w:t>
      </w:r>
      <w:r w:rsidR="00A16699" w:rsidRPr="00F8210B">
        <w:rPr>
          <w:color w:val="000000" w:themeColor="text1"/>
          <w:highlight w:val="yellow"/>
        </w:rPr>
        <w:t xml:space="preserve">levels </w:t>
      </w:r>
      <w:r w:rsidR="00127288" w:rsidRPr="00F8210B">
        <w:rPr>
          <w:color w:val="000000" w:themeColor="text1"/>
          <w:highlight w:val="yellow"/>
        </w:rPr>
        <w:t>as</w:t>
      </w:r>
      <w:r w:rsidR="00C40999" w:rsidRPr="00F8210B">
        <w:rPr>
          <w:color w:val="000000" w:themeColor="text1"/>
          <w:highlight w:val="yellow"/>
        </w:rPr>
        <w:t xml:space="preserve"> </w:t>
      </w:r>
      <w:r w:rsidR="00A16699" w:rsidRPr="00F8210B">
        <w:rPr>
          <w:color w:val="000000" w:themeColor="text1"/>
          <w:highlight w:val="yellow"/>
        </w:rPr>
        <w:t>required</w:t>
      </w:r>
      <w:r>
        <w:rPr>
          <w:color w:val="000000" w:themeColor="text1"/>
          <w:highlight w:val="yellow"/>
        </w:rPr>
        <w:t>.</w:t>
      </w:r>
    </w:p>
    <w:p w14:paraId="330D549C" w14:textId="77777777" w:rsidR="0080658F" w:rsidRPr="00F8210B" w:rsidRDefault="0080658F" w:rsidP="00F8210B">
      <w:pPr>
        <w:rPr>
          <w:color w:val="000000" w:themeColor="text1"/>
          <w:highlight w:val="yellow"/>
        </w:rPr>
      </w:pPr>
    </w:p>
    <w:p w14:paraId="59B87AEE" w14:textId="3B299557" w:rsidR="00C40999" w:rsidRPr="00F8210B" w:rsidRDefault="00CD585A" w:rsidP="00F8210B">
      <w:pPr>
        <w:rPr>
          <w:color w:val="000000" w:themeColor="text1"/>
          <w:highlight w:val="yellow"/>
        </w:rPr>
      </w:pPr>
      <w:r>
        <w:rPr>
          <w:color w:val="000000" w:themeColor="text1"/>
          <w:highlight w:val="yellow"/>
        </w:rPr>
        <w:t>4</w:t>
      </w:r>
      <w:r w:rsidR="0080658F" w:rsidRPr="00CD585A">
        <w:rPr>
          <w:color w:val="000000" w:themeColor="text1"/>
          <w:highlight w:val="yellow"/>
        </w:rPr>
        <w:t>.3.</w:t>
      </w:r>
      <w:r w:rsidR="0080658F" w:rsidRPr="00F8210B">
        <w:rPr>
          <w:color w:val="000000" w:themeColor="text1"/>
          <w:highlight w:val="yellow"/>
        </w:rPr>
        <w:t xml:space="preserve"> </w:t>
      </w:r>
      <w:r w:rsidR="00A16699" w:rsidRPr="00F8210B">
        <w:rPr>
          <w:color w:val="000000" w:themeColor="text1"/>
          <w:highlight w:val="yellow"/>
        </w:rPr>
        <w:t xml:space="preserve">For </w:t>
      </w:r>
      <w:r w:rsidR="00661812" w:rsidRPr="00F8210B">
        <w:rPr>
          <w:color w:val="000000" w:themeColor="text1"/>
          <w:highlight w:val="yellow"/>
        </w:rPr>
        <w:t xml:space="preserve">chow </w:t>
      </w:r>
      <w:r w:rsidR="00A16699" w:rsidRPr="00F8210B">
        <w:rPr>
          <w:color w:val="000000" w:themeColor="text1"/>
          <w:highlight w:val="yellow"/>
        </w:rPr>
        <w:t xml:space="preserve">(control) </w:t>
      </w:r>
      <w:r w:rsidR="00661812" w:rsidRPr="00F8210B">
        <w:rPr>
          <w:color w:val="000000" w:themeColor="text1"/>
          <w:highlight w:val="yellow"/>
        </w:rPr>
        <w:t>cages</w:t>
      </w:r>
    </w:p>
    <w:p w14:paraId="59F59F10" w14:textId="77777777" w:rsidR="0080658F" w:rsidRPr="00F8210B" w:rsidRDefault="0080658F" w:rsidP="00F8210B">
      <w:pPr>
        <w:rPr>
          <w:color w:val="000000" w:themeColor="text1"/>
          <w:highlight w:val="yellow"/>
        </w:rPr>
      </w:pPr>
    </w:p>
    <w:p w14:paraId="6C65522C" w14:textId="2078D73E" w:rsidR="00AF5321" w:rsidRPr="00F8210B" w:rsidRDefault="00CD585A" w:rsidP="00F8210B">
      <w:pPr>
        <w:widowControl/>
        <w:autoSpaceDE/>
        <w:autoSpaceDN/>
        <w:adjustRightInd/>
        <w:rPr>
          <w:highlight w:val="yellow"/>
        </w:rPr>
      </w:pPr>
      <w:r>
        <w:rPr>
          <w:highlight w:val="yellow"/>
        </w:rPr>
        <w:t>4</w:t>
      </w:r>
      <w:r w:rsidR="0080658F" w:rsidRPr="00F8210B">
        <w:rPr>
          <w:highlight w:val="yellow"/>
        </w:rPr>
        <w:t xml:space="preserve">.3.1. </w:t>
      </w:r>
      <w:r w:rsidR="00C40999" w:rsidRPr="00F8210B">
        <w:rPr>
          <w:highlight w:val="yellow"/>
        </w:rPr>
        <w:t>Turn water bottles around</w:t>
      </w:r>
      <w:r w:rsidR="00AF5321" w:rsidRPr="00F8210B">
        <w:rPr>
          <w:highlight w:val="yellow"/>
        </w:rPr>
        <w:t xml:space="preserve"> (spouts up), place </w:t>
      </w:r>
      <w:r>
        <w:rPr>
          <w:highlight w:val="yellow"/>
        </w:rPr>
        <w:t xml:space="preserve">the </w:t>
      </w:r>
      <w:r w:rsidR="00AF5321" w:rsidRPr="00F8210B">
        <w:rPr>
          <w:highlight w:val="yellow"/>
        </w:rPr>
        <w:t xml:space="preserve">cage on </w:t>
      </w:r>
      <w:r>
        <w:rPr>
          <w:highlight w:val="yellow"/>
        </w:rPr>
        <w:t xml:space="preserve">the </w:t>
      </w:r>
      <w:r w:rsidR="00AF5321" w:rsidRPr="00F8210B">
        <w:rPr>
          <w:highlight w:val="yellow"/>
        </w:rPr>
        <w:t xml:space="preserve">workspace and remove </w:t>
      </w:r>
      <w:r>
        <w:rPr>
          <w:highlight w:val="yellow"/>
        </w:rPr>
        <w:t xml:space="preserve">the </w:t>
      </w:r>
      <w:r w:rsidR="00AF5321" w:rsidRPr="00F8210B">
        <w:rPr>
          <w:highlight w:val="yellow"/>
        </w:rPr>
        <w:t>lid</w:t>
      </w:r>
      <w:r>
        <w:rPr>
          <w:highlight w:val="yellow"/>
        </w:rPr>
        <w:t>.</w:t>
      </w:r>
      <w:r w:rsidR="00AF5321" w:rsidRPr="00F8210B">
        <w:rPr>
          <w:highlight w:val="yellow"/>
        </w:rPr>
        <w:t xml:space="preserve"> </w:t>
      </w:r>
    </w:p>
    <w:p w14:paraId="788823CF" w14:textId="77777777" w:rsidR="0080658F" w:rsidRPr="00F8210B" w:rsidRDefault="0080658F" w:rsidP="00F8210B">
      <w:pPr>
        <w:widowControl/>
        <w:autoSpaceDE/>
        <w:autoSpaceDN/>
        <w:adjustRightInd/>
        <w:rPr>
          <w:highlight w:val="yellow"/>
        </w:rPr>
      </w:pPr>
    </w:p>
    <w:p w14:paraId="10103AEB" w14:textId="3B56786D" w:rsidR="00C40999" w:rsidRPr="00F8210B" w:rsidRDefault="00CD585A" w:rsidP="00F8210B">
      <w:pPr>
        <w:rPr>
          <w:color w:val="000000" w:themeColor="text1"/>
          <w:highlight w:val="yellow"/>
        </w:rPr>
      </w:pPr>
      <w:r>
        <w:rPr>
          <w:color w:val="000000" w:themeColor="text1"/>
          <w:highlight w:val="yellow"/>
        </w:rPr>
        <w:lastRenderedPageBreak/>
        <w:t>4</w:t>
      </w:r>
      <w:r w:rsidR="0080658F" w:rsidRPr="00F8210B">
        <w:rPr>
          <w:color w:val="000000" w:themeColor="text1"/>
          <w:highlight w:val="yellow"/>
        </w:rPr>
        <w:t xml:space="preserve">.3.2. </w:t>
      </w:r>
      <w:r w:rsidR="00AF5321" w:rsidRPr="00F8210B">
        <w:rPr>
          <w:color w:val="000000" w:themeColor="text1"/>
          <w:highlight w:val="yellow"/>
        </w:rPr>
        <w:t xml:space="preserve">Weigh </w:t>
      </w:r>
      <w:r>
        <w:rPr>
          <w:color w:val="000000" w:themeColor="text1"/>
          <w:highlight w:val="yellow"/>
        </w:rPr>
        <w:t xml:space="preserve">the </w:t>
      </w:r>
      <w:r w:rsidR="00AF5321" w:rsidRPr="00F8210B">
        <w:rPr>
          <w:color w:val="000000" w:themeColor="text1"/>
          <w:highlight w:val="yellow"/>
        </w:rPr>
        <w:t>rats and then transfer</w:t>
      </w:r>
      <w:r>
        <w:rPr>
          <w:color w:val="000000" w:themeColor="text1"/>
          <w:highlight w:val="yellow"/>
        </w:rPr>
        <w:t xml:space="preserve"> them</w:t>
      </w:r>
      <w:r w:rsidR="00AF5321" w:rsidRPr="00F8210B">
        <w:rPr>
          <w:color w:val="000000" w:themeColor="text1"/>
          <w:highlight w:val="yellow"/>
        </w:rPr>
        <w:t xml:space="preserve"> to a </w:t>
      </w:r>
      <w:r w:rsidR="00A16699" w:rsidRPr="00F8210B">
        <w:rPr>
          <w:color w:val="000000" w:themeColor="text1"/>
          <w:highlight w:val="yellow"/>
        </w:rPr>
        <w:t>cage with fresh bedding</w:t>
      </w:r>
      <w:r w:rsidR="00AF5321" w:rsidRPr="00F8210B">
        <w:rPr>
          <w:color w:val="000000" w:themeColor="text1"/>
          <w:highlight w:val="yellow"/>
        </w:rPr>
        <w:t>, together with environmental enrichment</w:t>
      </w:r>
      <w:r w:rsidR="00C40999" w:rsidRPr="00F8210B">
        <w:rPr>
          <w:color w:val="000000" w:themeColor="text1"/>
          <w:highlight w:val="yellow"/>
        </w:rPr>
        <w:t xml:space="preserve">. </w:t>
      </w:r>
    </w:p>
    <w:p w14:paraId="0D64DD97" w14:textId="77777777" w:rsidR="0080658F" w:rsidRPr="00F8210B" w:rsidRDefault="0080658F" w:rsidP="00F8210B">
      <w:pPr>
        <w:rPr>
          <w:color w:val="000000" w:themeColor="text1"/>
          <w:highlight w:val="yellow"/>
        </w:rPr>
      </w:pPr>
    </w:p>
    <w:p w14:paraId="67E72FD2" w14:textId="5836C970" w:rsidR="00C40999" w:rsidRPr="00F8210B" w:rsidRDefault="00CD585A" w:rsidP="00F8210B">
      <w:pPr>
        <w:rPr>
          <w:color w:val="000000" w:themeColor="text1"/>
          <w:highlight w:val="yellow"/>
        </w:rPr>
      </w:pPr>
      <w:r>
        <w:rPr>
          <w:color w:val="000000" w:themeColor="text1"/>
          <w:highlight w:val="yellow"/>
        </w:rPr>
        <w:t>4</w:t>
      </w:r>
      <w:r w:rsidR="0080658F" w:rsidRPr="00F8210B">
        <w:rPr>
          <w:color w:val="000000" w:themeColor="text1"/>
          <w:highlight w:val="yellow"/>
        </w:rPr>
        <w:t xml:space="preserve">.3.3. </w:t>
      </w:r>
      <w:r w:rsidR="005E0B75" w:rsidRPr="00F8210B">
        <w:rPr>
          <w:color w:val="000000" w:themeColor="text1"/>
          <w:highlight w:val="yellow"/>
        </w:rPr>
        <w:t xml:space="preserve">Record weight of </w:t>
      </w:r>
      <w:r w:rsidR="00A16699" w:rsidRPr="00F8210B">
        <w:rPr>
          <w:color w:val="000000" w:themeColor="text1"/>
          <w:highlight w:val="yellow"/>
        </w:rPr>
        <w:t>water bottles and chow</w:t>
      </w:r>
      <w:r>
        <w:rPr>
          <w:color w:val="000000" w:themeColor="text1"/>
          <w:highlight w:val="yellow"/>
        </w:rPr>
        <w:t>.</w:t>
      </w:r>
    </w:p>
    <w:p w14:paraId="6C5EC4ED" w14:textId="77777777" w:rsidR="0080658F" w:rsidRPr="00F8210B" w:rsidRDefault="0080658F" w:rsidP="00F8210B">
      <w:pPr>
        <w:rPr>
          <w:color w:val="000000" w:themeColor="text1"/>
          <w:highlight w:val="yellow"/>
        </w:rPr>
      </w:pPr>
    </w:p>
    <w:p w14:paraId="16F3C38E" w14:textId="7CCF4215" w:rsidR="00125213" w:rsidRPr="00CD585A" w:rsidRDefault="00CD585A" w:rsidP="00CD585A">
      <w:pPr>
        <w:widowControl/>
        <w:autoSpaceDE/>
        <w:autoSpaceDN/>
        <w:adjustRightInd/>
        <w:rPr>
          <w:highlight w:val="yellow"/>
        </w:rPr>
      </w:pPr>
      <w:r>
        <w:rPr>
          <w:highlight w:val="yellow"/>
        </w:rPr>
        <w:t xml:space="preserve">4.3.4. </w:t>
      </w:r>
      <w:r w:rsidR="00AF5321" w:rsidRPr="00CD585A">
        <w:rPr>
          <w:highlight w:val="yellow"/>
        </w:rPr>
        <w:t>Replace</w:t>
      </w:r>
      <w:r w:rsidR="00127288" w:rsidRPr="00CD585A">
        <w:rPr>
          <w:highlight w:val="yellow"/>
        </w:rPr>
        <w:t xml:space="preserve"> </w:t>
      </w:r>
      <w:r w:rsidRPr="00CD585A">
        <w:rPr>
          <w:highlight w:val="yellow"/>
        </w:rPr>
        <w:t xml:space="preserve">the </w:t>
      </w:r>
      <w:r w:rsidR="00C40999" w:rsidRPr="00CD585A">
        <w:rPr>
          <w:highlight w:val="yellow"/>
        </w:rPr>
        <w:t>cage</w:t>
      </w:r>
      <w:r w:rsidR="00127288" w:rsidRPr="00CD585A">
        <w:rPr>
          <w:highlight w:val="yellow"/>
        </w:rPr>
        <w:t xml:space="preserve"> lid</w:t>
      </w:r>
      <w:r w:rsidR="00C40999" w:rsidRPr="00CD585A">
        <w:rPr>
          <w:highlight w:val="yellow"/>
        </w:rPr>
        <w:t>, re</w:t>
      </w:r>
      <w:r w:rsidR="00A16699" w:rsidRPr="00CD585A">
        <w:rPr>
          <w:highlight w:val="yellow"/>
        </w:rPr>
        <w:t xml:space="preserve">turn </w:t>
      </w:r>
      <w:r w:rsidRPr="00CD585A">
        <w:rPr>
          <w:highlight w:val="yellow"/>
        </w:rPr>
        <w:t xml:space="preserve">the </w:t>
      </w:r>
      <w:r w:rsidR="00A16699" w:rsidRPr="00CD585A">
        <w:rPr>
          <w:highlight w:val="yellow"/>
        </w:rPr>
        <w:t>cage</w:t>
      </w:r>
      <w:r w:rsidR="00C40999" w:rsidRPr="00CD585A">
        <w:rPr>
          <w:highlight w:val="yellow"/>
        </w:rPr>
        <w:t xml:space="preserve"> to rack</w:t>
      </w:r>
      <w:r w:rsidR="00A16699" w:rsidRPr="00CD585A">
        <w:rPr>
          <w:highlight w:val="yellow"/>
        </w:rPr>
        <w:t xml:space="preserve">, </w:t>
      </w:r>
      <w:r w:rsidR="00AF5321" w:rsidRPr="00CD585A">
        <w:rPr>
          <w:highlight w:val="yellow"/>
        </w:rPr>
        <w:t>and then</w:t>
      </w:r>
      <w:r w:rsidR="00A16699" w:rsidRPr="00CD585A">
        <w:rPr>
          <w:highlight w:val="yellow"/>
        </w:rPr>
        <w:t xml:space="preserve"> </w:t>
      </w:r>
      <w:r w:rsidR="00AF5321" w:rsidRPr="00CD585A">
        <w:rPr>
          <w:highlight w:val="yellow"/>
        </w:rPr>
        <w:t xml:space="preserve">turn </w:t>
      </w:r>
      <w:r w:rsidRPr="00CD585A">
        <w:rPr>
          <w:highlight w:val="yellow"/>
        </w:rPr>
        <w:t xml:space="preserve">the </w:t>
      </w:r>
      <w:r w:rsidR="00A16699" w:rsidRPr="00CD585A">
        <w:rPr>
          <w:highlight w:val="yellow"/>
        </w:rPr>
        <w:t>water bottles</w:t>
      </w:r>
      <w:r w:rsidR="00AF5321" w:rsidRPr="00CD585A">
        <w:rPr>
          <w:highlight w:val="yellow"/>
        </w:rPr>
        <w:t xml:space="preserve"> around.</w:t>
      </w:r>
      <w:r w:rsidRPr="00CD585A">
        <w:rPr>
          <w:highlight w:val="yellow"/>
        </w:rPr>
        <w:t xml:space="preserve"> </w:t>
      </w:r>
      <w:r w:rsidR="002C3D35" w:rsidRPr="00CD585A">
        <w:rPr>
          <w:highlight w:val="yellow"/>
        </w:rPr>
        <w:t xml:space="preserve">Small signs stating ‘FOOD INTAKE’ can be added to the cage to </w:t>
      </w:r>
      <w:r w:rsidR="00125213" w:rsidRPr="00CD585A">
        <w:rPr>
          <w:highlight w:val="yellow"/>
        </w:rPr>
        <w:t>notify attendants</w:t>
      </w:r>
      <w:r w:rsidR="002C3D35" w:rsidRPr="00CD585A">
        <w:rPr>
          <w:highlight w:val="yellow"/>
        </w:rPr>
        <w:t xml:space="preserve"> and </w:t>
      </w:r>
      <w:r w:rsidR="00125213" w:rsidRPr="00CD585A">
        <w:rPr>
          <w:highlight w:val="yellow"/>
        </w:rPr>
        <w:t xml:space="preserve">researchers </w:t>
      </w:r>
      <w:r w:rsidR="002C3D35" w:rsidRPr="00CD585A">
        <w:rPr>
          <w:highlight w:val="yellow"/>
        </w:rPr>
        <w:t>not to touch bottles and chow</w:t>
      </w:r>
      <w:r w:rsidRPr="00CD585A">
        <w:rPr>
          <w:highlight w:val="yellow"/>
        </w:rPr>
        <w:t>.</w:t>
      </w:r>
    </w:p>
    <w:p w14:paraId="68409849" w14:textId="77777777" w:rsidR="0080658F" w:rsidRPr="00CD585A" w:rsidRDefault="0080658F" w:rsidP="00F8210B">
      <w:pPr>
        <w:widowControl/>
        <w:autoSpaceDE/>
        <w:autoSpaceDN/>
        <w:adjustRightInd/>
        <w:rPr>
          <w:highlight w:val="yellow"/>
        </w:rPr>
      </w:pPr>
    </w:p>
    <w:p w14:paraId="753217A5" w14:textId="3DF8455B" w:rsidR="00CD585A" w:rsidRDefault="00CD585A" w:rsidP="00F8210B">
      <w:pPr>
        <w:rPr>
          <w:color w:val="000000" w:themeColor="text1"/>
          <w:highlight w:val="yellow"/>
        </w:rPr>
      </w:pPr>
      <w:r w:rsidRPr="00CD585A">
        <w:rPr>
          <w:color w:val="000000" w:themeColor="text1"/>
          <w:highlight w:val="yellow"/>
        </w:rPr>
        <w:t xml:space="preserve">4.4. </w:t>
      </w:r>
      <w:r w:rsidR="00A16699" w:rsidRPr="00F8210B">
        <w:rPr>
          <w:color w:val="000000" w:themeColor="text1"/>
          <w:highlight w:val="yellow"/>
        </w:rPr>
        <w:t xml:space="preserve">For the </w:t>
      </w:r>
      <w:r w:rsidR="00127288" w:rsidRPr="00F8210B">
        <w:rPr>
          <w:color w:val="000000" w:themeColor="text1"/>
          <w:highlight w:val="yellow"/>
        </w:rPr>
        <w:t>CAF</w:t>
      </w:r>
      <w:r w:rsidR="00661812" w:rsidRPr="00F8210B">
        <w:rPr>
          <w:color w:val="000000" w:themeColor="text1"/>
          <w:highlight w:val="yellow"/>
        </w:rPr>
        <w:t xml:space="preserve"> cages</w:t>
      </w:r>
      <w:r w:rsidR="00AF5321" w:rsidRPr="00F8210B">
        <w:rPr>
          <w:color w:val="000000" w:themeColor="text1"/>
          <w:highlight w:val="yellow"/>
        </w:rPr>
        <w:t xml:space="preserve">: </w:t>
      </w:r>
    </w:p>
    <w:p w14:paraId="3D0802B5" w14:textId="77777777" w:rsidR="00CD585A" w:rsidRDefault="00CD585A" w:rsidP="00F8210B">
      <w:pPr>
        <w:rPr>
          <w:color w:val="000000" w:themeColor="text1"/>
          <w:highlight w:val="yellow"/>
        </w:rPr>
      </w:pPr>
    </w:p>
    <w:p w14:paraId="74C15034" w14:textId="0BEE65EB" w:rsidR="00C40999" w:rsidRPr="00F8210B" w:rsidRDefault="00CD585A" w:rsidP="00F8210B">
      <w:pPr>
        <w:rPr>
          <w:color w:val="000000" w:themeColor="text1"/>
          <w:highlight w:val="yellow"/>
        </w:rPr>
      </w:pPr>
      <w:r>
        <w:rPr>
          <w:color w:val="000000" w:themeColor="text1"/>
          <w:highlight w:val="yellow"/>
        </w:rPr>
        <w:t xml:space="preserve">4.4.1. Perform the same steps as in step 4.3. </w:t>
      </w:r>
      <w:proofErr w:type="gramStart"/>
      <w:r>
        <w:rPr>
          <w:color w:val="000000" w:themeColor="text1"/>
          <w:highlight w:val="yellow"/>
        </w:rPr>
        <w:t>Additionally</w:t>
      </w:r>
      <w:proofErr w:type="gramEnd"/>
      <w:r>
        <w:rPr>
          <w:color w:val="000000" w:themeColor="text1"/>
          <w:highlight w:val="yellow"/>
        </w:rPr>
        <w:t xml:space="preserve"> scatter</w:t>
      </w:r>
      <w:r w:rsidR="00AF5321" w:rsidRPr="00F8210B">
        <w:rPr>
          <w:color w:val="000000" w:themeColor="text1"/>
          <w:highlight w:val="yellow"/>
        </w:rPr>
        <w:t xml:space="preserve"> the pre-weighed container of CAF foods around the cage with fresh bedding </w:t>
      </w:r>
      <w:r w:rsidR="00125213" w:rsidRPr="00F8210B">
        <w:rPr>
          <w:color w:val="000000" w:themeColor="text1"/>
          <w:highlight w:val="yellow"/>
        </w:rPr>
        <w:t>before rats are transferred.</w:t>
      </w:r>
    </w:p>
    <w:p w14:paraId="21935DD7" w14:textId="77777777" w:rsidR="0080658F" w:rsidRPr="00CD585A" w:rsidRDefault="0080658F" w:rsidP="00F8210B">
      <w:pPr>
        <w:rPr>
          <w:color w:val="000000" w:themeColor="text1"/>
          <w:highlight w:val="yellow"/>
        </w:rPr>
      </w:pPr>
    </w:p>
    <w:p w14:paraId="23598592" w14:textId="4304165D" w:rsidR="00661812" w:rsidRPr="00F8210B" w:rsidRDefault="00CD585A" w:rsidP="00F8210B">
      <w:pPr>
        <w:widowControl/>
        <w:autoSpaceDE/>
        <w:autoSpaceDN/>
        <w:adjustRightInd/>
        <w:rPr>
          <w:highlight w:val="yellow"/>
        </w:rPr>
      </w:pPr>
      <w:r w:rsidRPr="00CD585A">
        <w:rPr>
          <w:highlight w:val="yellow"/>
        </w:rPr>
        <w:t>4.4.2</w:t>
      </w:r>
      <w:r w:rsidR="0080658F" w:rsidRPr="00CD585A">
        <w:rPr>
          <w:highlight w:val="yellow"/>
        </w:rPr>
        <w:t xml:space="preserve">. </w:t>
      </w:r>
      <w:r w:rsidR="004E3F7D" w:rsidRPr="00F8210B">
        <w:rPr>
          <w:highlight w:val="yellow"/>
        </w:rPr>
        <w:t>Leave rats for a 24</w:t>
      </w:r>
      <w:r>
        <w:rPr>
          <w:highlight w:val="yellow"/>
        </w:rPr>
        <w:t xml:space="preserve"> </w:t>
      </w:r>
      <w:r w:rsidR="004E3F7D" w:rsidRPr="00F8210B">
        <w:rPr>
          <w:highlight w:val="yellow"/>
        </w:rPr>
        <w:t>h period</w:t>
      </w:r>
      <w:r w:rsidR="001362BE" w:rsidRPr="00F8210B">
        <w:rPr>
          <w:highlight w:val="yellow"/>
        </w:rPr>
        <w:t xml:space="preserve"> with </w:t>
      </w:r>
      <w:r w:rsidR="004E3F7D" w:rsidRPr="00F8210B">
        <w:rPr>
          <w:highlight w:val="yellow"/>
        </w:rPr>
        <w:t xml:space="preserve">minimal </w:t>
      </w:r>
      <w:r w:rsidR="00125213" w:rsidRPr="00F8210B">
        <w:rPr>
          <w:highlight w:val="yellow"/>
        </w:rPr>
        <w:t>disturbance</w:t>
      </w:r>
      <w:r w:rsidR="00F6674F" w:rsidRPr="00F8210B">
        <w:rPr>
          <w:highlight w:val="yellow"/>
        </w:rPr>
        <w:t xml:space="preserve">. Record </w:t>
      </w:r>
      <w:r w:rsidR="00661812" w:rsidRPr="00F8210B">
        <w:rPr>
          <w:highlight w:val="yellow"/>
        </w:rPr>
        <w:t xml:space="preserve">any </w:t>
      </w:r>
      <w:r w:rsidR="004E3F7D" w:rsidRPr="00F8210B">
        <w:rPr>
          <w:highlight w:val="yellow"/>
        </w:rPr>
        <w:t xml:space="preserve">unanticipated </w:t>
      </w:r>
      <w:r w:rsidR="00661812" w:rsidRPr="00F8210B">
        <w:rPr>
          <w:highlight w:val="yellow"/>
        </w:rPr>
        <w:t>disruptions</w:t>
      </w:r>
      <w:r w:rsidR="004E3F7D" w:rsidRPr="00F8210B">
        <w:rPr>
          <w:highlight w:val="yellow"/>
        </w:rPr>
        <w:t xml:space="preserve"> </w:t>
      </w:r>
      <w:r w:rsidR="00661812" w:rsidRPr="00F8210B">
        <w:rPr>
          <w:highlight w:val="yellow"/>
        </w:rPr>
        <w:t>(e.</w:t>
      </w:r>
      <w:r w:rsidR="004E3F7D" w:rsidRPr="00F8210B">
        <w:rPr>
          <w:highlight w:val="yellow"/>
        </w:rPr>
        <w:t>g.</w:t>
      </w:r>
      <w:r>
        <w:rPr>
          <w:highlight w:val="yellow"/>
        </w:rPr>
        <w:t>,</w:t>
      </w:r>
      <w:r w:rsidR="00661812" w:rsidRPr="00F8210B">
        <w:rPr>
          <w:highlight w:val="yellow"/>
        </w:rPr>
        <w:t xml:space="preserve"> </w:t>
      </w:r>
      <w:r w:rsidR="004E3F7D" w:rsidRPr="00F8210B">
        <w:rPr>
          <w:highlight w:val="yellow"/>
        </w:rPr>
        <w:t xml:space="preserve">arrival of new rats to the colony room, or changes in </w:t>
      </w:r>
      <w:r w:rsidR="00BF0446" w:rsidRPr="00F8210B">
        <w:rPr>
          <w:highlight w:val="yellow"/>
        </w:rPr>
        <w:t>ambient noise</w:t>
      </w:r>
      <w:r w:rsidR="00661812" w:rsidRPr="00F8210B">
        <w:rPr>
          <w:highlight w:val="yellow"/>
        </w:rPr>
        <w:t>)</w:t>
      </w:r>
      <w:r w:rsidR="00125213" w:rsidRPr="00F8210B">
        <w:rPr>
          <w:highlight w:val="yellow"/>
        </w:rPr>
        <w:t>.</w:t>
      </w:r>
      <w:r w:rsidR="004E3F7D" w:rsidRPr="00F8210B">
        <w:rPr>
          <w:highlight w:val="yellow"/>
        </w:rPr>
        <w:t xml:space="preserve"> </w:t>
      </w:r>
    </w:p>
    <w:p w14:paraId="6BDC6FA2" w14:textId="77777777" w:rsidR="0080658F" w:rsidRPr="00F8210B" w:rsidRDefault="0080658F" w:rsidP="00F8210B">
      <w:pPr>
        <w:rPr>
          <w:highlight w:val="yellow"/>
        </w:rPr>
      </w:pPr>
    </w:p>
    <w:p w14:paraId="2636C520" w14:textId="2370390F" w:rsidR="004E3F7D" w:rsidRPr="00F8210B" w:rsidRDefault="00CD585A" w:rsidP="00F8210B">
      <w:pPr>
        <w:widowControl/>
        <w:autoSpaceDE/>
        <w:autoSpaceDN/>
        <w:adjustRightInd/>
        <w:rPr>
          <w:highlight w:val="yellow"/>
        </w:rPr>
      </w:pPr>
      <w:r>
        <w:rPr>
          <w:highlight w:val="yellow"/>
        </w:rPr>
        <w:t>4.5.</w:t>
      </w:r>
      <w:r w:rsidR="0080658F" w:rsidRPr="00F8210B">
        <w:rPr>
          <w:highlight w:val="yellow"/>
        </w:rPr>
        <w:t xml:space="preserve"> </w:t>
      </w:r>
      <w:r w:rsidR="004E3F7D" w:rsidRPr="00F8210B">
        <w:rPr>
          <w:highlight w:val="yellow"/>
        </w:rPr>
        <w:t>Finish food intake measurement</w:t>
      </w:r>
    </w:p>
    <w:p w14:paraId="49273D58" w14:textId="77777777" w:rsidR="0080658F" w:rsidRPr="00F8210B" w:rsidRDefault="0080658F" w:rsidP="00F8210B">
      <w:pPr>
        <w:widowControl/>
        <w:autoSpaceDE/>
        <w:autoSpaceDN/>
        <w:adjustRightInd/>
        <w:rPr>
          <w:highlight w:val="yellow"/>
        </w:rPr>
      </w:pPr>
    </w:p>
    <w:p w14:paraId="4F333A9F" w14:textId="78D81044" w:rsidR="00661812" w:rsidRPr="00F8210B" w:rsidRDefault="00CD585A" w:rsidP="00F8210B">
      <w:pPr>
        <w:widowControl/>
        <w:autoSpaceDE/>
        <w:autoSpaceDN/>
        <w:adjustRightInd/>
        <w:rPr>
          <w:highlight w:val="yellow"/>
        </w:rPr>
      </w:pPr>
      <w:r>
        <w:rPr>
          <w:highlight w:val="yellow"/>
        </w:rPr>
        <w:t>4</w:t>
      </w:r>
      <w:r w:rsidR="0080658F" w:rsidRPr="00F8210B">
        <w:rPr>
          <w:highlight w:val="yellow"/>
        </w:rPr>
        <w:t>.</w:t>
      </w:r>
      <w:r>
        <w:rPr>
          <w:highlight w:val="yellow"/>
        </w:rPr>
        <w:t>5</w:t>
      </w:r>
      <w:r w:rsidR="0080658F" w:rsidRPr="00F8210B">
        <w:rPr>
          <w:highlight w:val="yellow"/>
        </w:rPr>
        <w:t xml:space="preserve">.1. </w:t>
      </w:r>
      <w:r w:rsidR="004E3F7D" w:rsidRPr="00F8210B">
        <w:rPr>
          <w:highlight w:val="yellow"/>
        </w:rPr>
        <w:t xml:space="preserve">Record weight of </w:t>
      </w:r>
      <w:r w:rsidR="002C3D35" w:rsidRPr="00F8210B">
        <w:rPr>
          <w:highlight w:val="yellow"/>
        </w:rPr>
        <w:t xml:space="preserve">water bottles and chow for </w:t>
      </w:r>
      <w:r w:rsidR="00661812" w:rsidRPr="00F8210B">
        <w:rPr>
          <w:highlight w:val="yellow"/>
        </w:rPr>
        <w:t xml:space="preserve">the </w:t>
      </w:r>
      <w:r w:rsidR="00661812" w:rsidRPr="00F8210B">
        <w:rPr>
          <w:b/>
          <w:highlight w:val="yellow"/>
        </w:rPr>
        <w:t xml:space="preserve">chow </w:t>
      </w:r>
      <w:r w:rsidR="002C3D35" w:rsidRPr="00F8210B">
        <w:rPr>
          <w:b/>
          <w:highlight w:val="yellow"/>
        </w:rPr>
        <w:t>cage</w:t>
      </w:r>
      <w:r w:rsidR="00B2437F" w:rsidRPr="00F8210B">
        <w:rPr>
          <w:b/>
          <w:highlight w:val="yellow"/>
        </w:rPr>
        <w:t>s</w:t>
      </w:r>
      <w:r w:rsidR="00B2437F" w:rsidRPr="00F8210B">
        <w:rPr>
          <w:highlight w:val="yellow"/>
        </w:rPr>
        <w:t>,</w:t>
      </w:r>
      <w:r w:rsidR="00B2437F" w:rsidRPr="00F8210B">
        <w:rPr>
          <w:b/>
          <w:highlight w:val="yellow"/>
        </w:rPr>
        <w:t xml:space="preserve"> </w:t>
      </w:r>
      <w:r w:rsidR="002C3D35" w:rsidRPr="00F8210B">
        <w:rPr>
          <w:highlight w:val="yellow"/>
        </w:rPr>
        <w:t>carefully search</w:t>
      </w:r>
      <w:r w:rsidR="00B2437F" w:rsidRPr="00F8210B">
        <w:rPr>
          <w:highlight w:val="yellow"/>
        </w:rPr>
        <w:t>ing</w:t>
      </w:r>
      <w:r w:rsidR="002C3D35" w:rsidRPr="00F8210B">
        <w:rPr>
          <w:highlight w:val="yellow"/>
        </w:rPr>
        <w:t xml:space="preserve"> </w:t>
      </w:r>
      <w:r>
        <w:rPr>
          <w:highlight w:val="yellow"/>
        </w:rPr>
        <w:t xml:space="preserve">the </w:t>
      </w:r>
      <w:r w:rsidR="00661812" w:rsidRPr="00F8210B">
        <w:rPr>
          <w:highlight w:val="yellow"/>
        </w:rPr>
        <w:t>bedding for pieces of chow</w:t>
      </w:r>
      <w:r w:rsidR="00B2437F" w:rsidRPr="00F8210B">
        <w:rPr>
          <w:highlight w:val="yellow"/>
        </w:rPr>
        <w:t>.</w:t>
      </w:r>
      <w:r w:rsidR="004E3F7D" w:rsidRPr="00F8210B">
        <w:rPr>
          <w:highlight w:val="yellow"/>
        </w:rPr>
        <w:t xml:space="preserve"> Remove </w:t>
      </w:r>
      <w:r>
        <w:rPr>
          <w:highlight w:val="yellow"/>
        </w:rPr>
        <w:t xml:space="preserve">the </w:t>
      </w:r>
      <w:r w:rsidR="004E3F7D" w:rsidRPr="00F8210B">
        <w:rPr>
          <w:highlight w:val="yellow"/>
        </w:rPr>
        <w:t>‘food intake’ sign from cages once complete.</w:t>
      </w:r>
      <w:r w:rsidR="00D21BE9" w:rsidRPr="00F8210B">
        <w:rPr>
          <w:highlight w:val="yellow"/>
        </w:rPr>
        <w:t xml:space="preserve"> </w:t>
      </w:r>
    </w:p>
    <w:p w14:paraId="2988CE35" w14:textId="77777777" w:rsidR="0080658F" w:rsidRPr="00F8210B" w:rsidRDefault="0080658F" w:rsidP="00F8210B">
      <w:pPr>
        <w:widowControl/>
        <w:autoSpaceDE/>
        <w:autoSpaceDN/>
        <w:adjustRightInd/>
        <w:rPr>
          <w:highlight w:val="yellow"/>
        </w:rPr>
      </w:pPr>
    </w:p>
    <w:p w14:paraId="46980943" w14:textId="33B44EA3" w:rsidR="00F6674F" w:rsidRPr="00F8210B" w:rsidRDefault="00CD585A" w:rsidP="00F8210B">
      <w:pPr>
        <w:widowControl/>
        <w:autoSpaceDE/>
        <w:autoSpaceDN/>
        <w:adjustRightInd/>
        <w:rPr>
          <w:highlight w:val="yellow"/>
        </w:rPr>
      </w:pPr>
      <w:r>
        <w:rPr>
          <w:highlight w:val="yellow"/>
        </w:rPr>
        <w:t>4</w:t>
      </w:r>
      <w:r w:rsidR="0080658F" w:rsidRPr="00F8210B">
        <w:rPr>
          <w:highlight w:val="yellow"/>
        </w:rPr>
        <w:t>.</w:t>
      </w:r>
      <w:r>
        <w:rPr>
          <w:highlight w:val="yellow"/>
        </w:rPr>
        <w:t>5</w:t>
      </w:r>
      <w:r w:rsidR="0080658F" w:rsidRPr="00F8210B">
        <w:rPr>
          <w:highlight w:val="yellow"/>
        </w:rPr>
        <w:t xml:space="preserve">.2. </w:t>
      </w:r>
      <w:r w:rsidR="00F6674F" w:rsidRPr="00F8210B">
        <w:rPr>
          <w:highlight w:val="yellow"/>
        </w:rPr>
        <w:t>Prepare fresh CAF diet</w:t>
      </w:r>
      <w:r w:rsidR="004E3F7D" w:rsidRPr="00F8210B">
        <w:rPr>
          <w:highlight w:val="yellow"/>
        </w:rPr>
        <w:t xml:space="preserve"> for CAF cages</w:t>
      </w:r>
      <w:r>
        <w:rPr>
          <w:highlight w:val="yellow"/>
        </w:rPr>
        <w:t>.</w:t>
      </w:r>
    </w:p>
    <w:p w14:paraId="3498BE69" w14:textId="77777777" w:rsidR="0080658F" w:rsidRPr="00F8210B" w:rsidRDefault="0080658F" w:rsidP="00F8210B">
      <w:pPr>
        <w:widowControl/>
        <w:autoSpaceDE/>
        <w:autoSpaceDN/>
        <w:adjustRightInd/>
        <w:rPr>
          <w:highlight w:val="yellow"/>
        </w:rPr>
      </w:pPr>
    </w:p>
    <w:p w14:paraId="7B2C7D87" w14:textId="01BE14BA" w:rsidR="004E3F7D" w:rsidRPr="00F8210B" w:rsidRDefault="00CD585A" w:rsidP="00F8210B">
      <w:pPr>
        <w:widowControl/>
        <w:autoSpaceDE/>
        <w:autoSpaceDN/>
        <w:adjustRightInd/>
        <w:rPr>
          <w:highlight w:val="yellow"/>
        </w:rPr>
      </w:pPr>
      <w:r>
        <w:rPr>
          <w:highlight w:val="yellow"/>
        </w:rPr>
        <w:t>4.5</w:t>
      </w:r>
      <w:r w:rsidR="0080658F" w:rsidRPr="00F8210B">
        <w:rPr>
          <w:highlight w:val="yellow"/>
        </w:rPr>
        <w:t xml:space="preserve">.3. </w:t>
      </w:r>
      <w:r w:rsidR="004E3F7D" w:rsidRPr="00F8210B">
        <w:rPr>
          <w:highlight w:val="yellow"/>
        </w:rPr>
        <w:t xml:space="preserve">For each </w:t>
      </w:r>
      <w:r w:rsidR="004E3F7D" w:rsidRPr="00F8210B">
        <w:rPr>
          <w:b/>
          <w:highlight w:val="yellow"/>
        </w:rPr>
        <w:t>CAF cage</w:t>
      </w:r>
    </w:p>
    <w:p w14:paraId="65189DD8" w14:textId="77777777" w:rsidR="0080658F" w:rsidRPr="00F8210B" w:rsidRDefault="0080658F" w:rsidP="00F8210B">
      <w:pPr>
        <w:widowControl/>
        <w:autoSpaceDE/>
        <w:autoSpaceDN/>
        <w:adjustRightInd/>
        <w:rPr>
          <w:highlight w:val="yellow"/>
        </w:rPr>
      </w:pPr>
    </w:p>
    <w:p w14:paraId="72096DE3" w14:textId="776D6959" w:rsidR="004E3F7D" w:rsidRPr="00F8210B" w:rsidRDefault="00CD585A" w:rsidP="00F8210B">
      <w:pPr>
        <w:widowControl/>
        <w:autoSpaceDE/>
        <w:autoSpaceDN/>
        <w:adjustRightInd/>
        <w:rPr>
          <w:highlight w:val="yellow"/>
        </w:rPr>
      </w:pPr>
      <w:r>
        <w:rPr>
          <w:highlight w:val="yellow"/>
        </w:rPr>
        <w:t>4</w:t>
      </w:r>
      <w:r w:rsidR="0080658F" w:rsidRPr="00F8210B">
        <w:rPr>
          <w:highlight w:val="yellow"/>
        </w:rPr>
        <w:t>.</w:t>
      </w:r>
      <w:r>
        <w:rPr>
          <w:highlight w:val="yellow"/>
        </w:rPr>
        <w:t>5</w:t>
      </w:r>
      <w:r w:rsidR="0080658F" w:rsidRPr="00F8210B">
        <w:rPr>
          <w:highlight w:val="yellow"/>
        </w:rPr>
        <w:t xml:space="preserve">.3.1. </w:t>
      </w:r>
      <w:r w:rsidR="004E3F7D" w:rsidRPr="00F8210B">
        <w:rPr>
          <w:highlight w:val="yellow"/>
        </w:rPr>
        <w:t>Record weight of water, chow and sucrose</w:t>
      </w:r>
      <w:r>
        <w:rPr>
          <w:highlight w:val="yellow"/>
        </w:rPr>
        <w:t>.</w:t>
      </w:r>
      <w:r w:rsidR="004E3F7D" w:rsidRPr="00F8210B">
        <w:rPr>
          <w:highlight w:val="yellow"/>
        </w:rPr>
        <w:t xml:space="preserve"> </w:t>
      </w:r>
    </w:p>
    <w:p w14:paraId="09E999AE" w14:textId="77777777" w:rsidR="0080658F" w:rsidRPr="00F8210B" w:rsidRDefault="0080658F" w:rsidP="00F8210B">
      <w:pPr>
        <w:widowControl/>
        <w:autoSpaceDE/>
        <w:autoSpaceDN/>
        <w:adjustRightInd/>
        <w:rPr>
          <w:highlight w:val="yellow"/>
        </w:rPr>
      </w:pPr>
    </w:p>
    <w:p w14:paraId="517DC867" w14:textId="1E60316A" w:rsidR="004E3F7D" w:rsidRPr="00F8210B" w:rsidRDefault="00CD585A" w:rsidP="00F8210B">
      <w:pPr>
        <w:widowControl/>
        <w:autoSpaceDE/>
        <w:autoSpaceDN/>
        <w:adjustRightInd/>
        <w:rPr>
          <w:highlight w:val="yellow"/>
        </w:rPr>
      </w:pPr>
      <w:r>
        <w:rPr>
          <w:highlight w:val="yellow"/>
        </w:rPr>
        <w:t>4</w:t>
      </w:r>
      <w:r w:rsidR="0080658F" w:rsidRPr="00F8210B">
        <w:rPr>
          <w:highlight w:val="yellow"/>
        </w:rPr>
        <w:t>.</w:t>
      </w:r>
      <w:r>
        <w:rPr>
          <w:highlight w:val="yellow"/>
        </w:rPr>
        <w:t>5</w:t>
      </w:r>
      <w:r w:rsidR="0080658F" w:rsidRPr="00F8210B">
        <w:rPr>
          <w:highlight w:val="yellow"/>
        </w:rPr>
        <w:t xml:space="preserve">.3.2. </w:t>
      </w:r>
      <w:r w:rsidR="004E3F7D" w:rsidRPr="00F8210B">
        <w:rPr>
          <w:highlight w:val="yellow"/>
        </w:rPr>
        <w:t>R</w:t>
      </w:r>
      <w:r w:rsidR="00F6674F" w:rsidRPr="00F8210B">
        <w:rPr>
          <w:highlight w:val="yellow"/>
        </w:rPr>
        <w:t>emove cage lid and environmental enrichment</w:t>
      </w:r>
      <w:r>
        <w:rPr>
          <w:highlight w:val="yellow"/>
        </w:rPr>
        <w:t>.</w:t>
      </w:r>
    </w:p>
    <w:p w14:paraId="0BEEDDFA" w14:textId="77777777" w:rsidR="0080658F" w:rsidRPr="00F8210B" w:rsidRDefault="0080658F" w:rsidP="00F8210B">
      <w:pPr>
        <w:widowControl/>
        <w:autoSpaceDE/>
        <w:autoSpaceDN/>
        <w:adjustRightInd/>
        <w:rPr>
          <w:highlight w:val="yellow"/>
        </w:rPr>
      </w:pPr>
    </w:p>
    <w:p w14:paraId="6CF3BCDF" w14:textId="7FEA0772" w:rsidR="00F6674F" w:rsidRPr="00F8210B" w:rsidRDefault="00CD585A" w:rsidP="00F8210B">
      <w:pPr>
        <w:widowControl/>
        <w:autoSpaceDE/>
        <w:autoSpaceDN/>
        <w:adjustRightInd/>
        <w:rPr>
          <w:highlight w:val="yellow"/>
        </w:rPr>
      </w:pPr>
      <w:r>
        <w:rPr>
          <w:highlight w:val="yellow"/>
        </w:rPr>
        <w:t>4</w:t>
      </w:r>
      <w:r w:rsidR="0080658F" w:rsidRPr="00F8210B">
        <w:rPr>
          <w:highlight w:val="yellow"/>
        </w:rPr>
        <w:t>.</w:t>
      </w:r>
      <w:r>
        <w:rPr>
          <w:highlight w:val="yellow"/>
        </w:rPr>
        <w:t>5</w:t>
      </w:r>
      <w:r w:rsidR="0080658F" w:rsidRPr="00F8210B">
        <w:rPr>
          <w:highlight w:val="yellow"/>
        </w:rPr>
        <w:t xml:space="preserve">.3.3. </w:t>
      </w:r>
      <w:r w:rsidR="00F6674F" w:rsidRPr="00F8210B">
        <w:rPr>
          <w:highlight w:val="yellow"/>
        </w:rPr>
        <w:t>C</w:t>
      </w:r>
      <w:r w:rsidR="00661812" w:rsidRPr="00F8210B">
        <w:rPr>
          <w:highlight w:val="yellow"/>
        </w:rPr>
        <w:t xml:space="preserve">arefully </w:t>
      </w:r>
      <w:r w:rsidR="00F6674F" w:rsidRPr="00F8210B">
        <w:rPr>
          <w:highlight w:val="yellow"/>
        </w:rPr>
        <w:t>remove CAF fragments from bedding and place in</w:t>
      </w:r>
      <w:r>
        <w:rPr>
          <w:highlight w:val="yellow"/>
        </w:rPr>
        <w:t>to</w:t>
      </w:r>
      <w:r w:rsidR="00F6674F" w:rsidRPr="00F8210B">
        <w:rPr>
          <w:highlight w:val="yellow"/>
        </w:rPr>
        <w:t xml:space="preserve"> separate </w:t>
      </w:r>
      <w:r w:rsidR="00661812" w:rsidRPr="00F8210B">
        <w:rPr>
          <w:highlight w:val="yellow"/>
        </w:rPr>
        <w:t>container</w:t>
      </w:r>
      <w:r w:rsidR="00F6674F" w:rsidRPr="00F8210B">
        <w:rPr>
          <w:highlight w:val="yellow"/>
        </w:rPr>
        <w:t>s</w:t>
      </w:r>
      <w:r w:rsidR="00661812" w:rsidRPr="00F8210B">
        <w:rPr>
          <w:highlight w:val="yellow"/>
        </w:rPr>
        <w:t>.</w:t>
      </w:r>
      <w:r w:rsidR="004E3F7D" w:rsidRPr="00F8210B">
        <w:rPr>
          <w:highlight w:val="yellow"/>
        </w:rPr>
        <w:t xml:space="preserve"> </w:t>
      </w:r>
      <w:r w:rsidR="00661812" w:rsidRPr="00F8210B">
        <w:rPr>
          <w:highlight w:val="yellow"/>
        </w:rPr>
        <w:t xml:space="preserve">Remove </w:t>
      </w:r>
      <w:r>
        <w:rPr>
          <w:highlight w:val="yellow"/>
        </w:rPr>
        <w:t xml:space="preserve">the </w:t>
      </w:r>
      <w:r w:rsidR="00F6674F" w:rsidRPr="00F8210B">
        <w:rPr>
          <w:highlight w:val="yellow"/>
        </w:rPr>
        <w:t>largest pieces first</w:t>
      </w:r>
      <w:r w:rsidR="004E3F7D" w:rsidRPr="00F8210B">
        <w:rPr>
          <w:highlight w:val="yellow"/>
        </w:rPr>
        <w:t xml:space="preserve"> and then systematically sift all cage bedding from one end to the other u</w:t>
      </w:r>
      <w:r w:rsidR="00F6674F" w:rsidRPr="00F8210B">
        <w:rPr>
          <w:highlight w:val="yellow"/>
        </w:rPr>
        <w:t>sing gentle sweeping motions</w:t>
      </w:r>
      <w:r w:rsidR="004E3F7D" w:rsidRPr="00F8210B">
        <w:rPr>
          <w:highlight w:val="yellow"/>
        </w:rPr>
        <w:t>.</w:t>
      </w:r>
    </w:p>
    <w:p w14:paraId="2400A260" w14:textId="77777777" w:rsidR="0080658F" w:rsidRPr="00F8210B" w:rsidRDefault="0080658F" w:rsidP="00F8210B">
      <w:pPr>
        <w:widowControl/>
        <w:autoSpaceDE/>
        <w:autoSpaceDN/>
        <w:adjustRightInd/>
        <w:rPr>
          <w:highlight w:val="yellow"/>
        </w:rPr>
      </w:pPr>
    </w:p>
    <w:p w14:paraId="3E9702A9" w14:textId="5783CEE7" w:rsidR="001F6418" w:rsidRPr="00F8210B" w:rsidRDefault="00F8210B" w:rsidP="00F8210B">
      <w:r>
        <w:t xml:space="preserve">NOTE: </w:t>
      </w:r>
      <w:r w:rsidR="00CD585A">
        <w:t>A</w:t>
      </w:r>
      <w:r w:rsidR="001F6418" w:rsidRPr="00F8210B">
        <w:t>pply the same degree of care to each cage</w:t>
      </w:r>
      <w:r w:rsidR="0079406C" w:rsidRPr="00F8210B">
        <w:t xml:space="preserve"> when collecting food</w:t>
      </w:r>
      <w:r w:rsidR="001F6418" w:rsidRPr="00F8210B">
        <w:t xml:space="preserve">. </w:t>
      </w:r>
      <w:r w:rsidR="001809C5" w:rsidRPr="00F8210B">
        <w:t xml:space="preserve">Record </w:t>
      </w:r>
      <w:r w:rsidR="001F6418" w:rsidRPr="00F8210B">
        <w:t>where a cage has been particularly messy</w:t>
      </w:r>
      <w:r w:rsidR="00CD585A">
        <w:t>—</w:t>
      </w:r>
      <w:r w:rsidR="00375A92" w:rsidRPr="00F8210B">
        <w:t xml:space="preserve">in some </w:t>
      </w:r>
      <w:proofErr w:type="gramStart"/>
      <w:r w:rsidR="00375A92" w:rsidRPr="00F8210B">
        <w:t>instances</w:t>
      </w:r>
      <w:proofErr w:type="gramEnd"/>
      <w:r w:rsidR="00375A92" w:rsidRPr="00F8210B">
        <w:t xml:space="preserve"> </w:t>
      </w:r>
      <w:r w:rsidR="001F6418" w:rsidRPr="00F8210B">
        <w:t>rats will grind down cake and/or biscuit into a fine powder that is difficult to collect</w:t>
      </w:r>
      <w:r w:rsidR="00375A92" w:rsidRPr="00F8210B">
        <w:t xml:space="preserve">. This can artificially inflate </w:t>
      </w:r>
      <w:r w:rsidR="001F6418" w:rsidRPr="00F8210B">
        <w:t xml:space="preserve">food intake </w:t>
      </w:r>
      <w:r w:rsidR="00375A92" w:rsidRPr="00F8210B">
        <w:t>measures</w:t>
      </w:r>
      <w:r w:rsidR="001F6418" w:rsidRPr="00F8210B">
        <w:t>.</w:t>
      </w:r>
    </w:p>
    <w:p w14:paraId="79FB78EC" w14:textId="77777777" w:rsidR="001F6418" w:rsidRPr="00F8210B" w:rsidRDefault="001F6418" w:rsidP="00F8210B"/>
    <w:p w14:paraId="59818073" w14:textId="3D074264" w:rsidR="0080658F" w:rsidRDefault="00CD585A" w:rsidP="00F8210B">
      <w:pPr>
        <w:widowControl/>
        <w:autoSpaceDE/>
        <w:autoSpaceDN/>
        <w:adjustRightInd/>
        <w:rPr>
          <w:highlight w:val="yellow"/>
        </w:rPr>
      </w:pPr>
      <w:r>
        <w:rPr>
          <w:highlight w:val="yellow"/>
        </w:rPr>
        <w:t>4</w:t>
      </w:r>
      <w:r w:rsidR="0080658F" w:rsidRPr="00F8210B">
        <w:rPr>
          <w:highlight w:val="yellow"/>
        </w:rPr>
        <w:t>.</w:t>
      </w:r>
      <w:r>
        <w:rPr>
          <w:highlight w:val="yellow"/>
        </w:rPr>
        <w:t>5</w:t>
      </w:r>
      <w:r w:rsidR="0080658F" w:rsidRPr="00F8210B">
        <w:rPr>
          <w:highlight w:val="yellow"/>
        </w:rPr>
        <w:t xml:space="preserve">.3.4. </w:t>
      </w:r>
      <w:r w:rsidR="008444E5" w:rsidRPr="00F8210B">
        <w:rPr>
          <w:highlight w:val="yellow"/>
        </w:rPr>
        <w:t>D</w:t>
      </w:r>
      <w:r w:rsidR="00661812" w:rsidRPr="00F8210B">
        <w:rPr>
          <w:highlight w:val="yellow"/>
        </w:rPr>
        <w:t xml:space="preserve">istribute </w:t>
      </w:r>
      <w:r>
        <w:rPr>
          <w:highlight w:val="yellow"/>
        </w:rPr>
        <w:t xml:space="preserve">the </w:t>
      </w:r>
      <w:r w:rsidR="00661812" w:rsidRPr="00F8210B">
        <w:rPr>
          <w:highlight w:val="yellow"/>
        </w:rPr>
        <w:t xml:space="preserve">new </w:t>
      </w:r>
      <w:r w:rsidR="00F6674F" w:rsidRPr="00F8210B">
        <w:rPr>
          <w:highlight w:val="yellow"/>
        </w:rPr>
        <w:t xml:space="preserve">CAF </w:t>
      </w:r>
      <w:r w:rsidR="00661812" w:rsidRPr="00F8210B">
        <w:rPr>
          <w:highlight w:val="yellow"/>
        </w:rPr>
        <w:t xml:space="preserve">diet </w:t>
      </w:r>
      <w:r w:rsidR="008444E5" w:rsidRPr="00F8210B">
        <w:rPr>
          <w:highlight w:val="yellow"/>
        </w:rPr>
        <w:t xml:space="preserve">around </w:t>
      </w:r>
      <w:r w:rsidR="00661812" w:rsidRPr="00F8210B">
        <w:rPr>
          <w:highlight w:val="yellow"/>
        </w:rPr>
        <w:t>the cage</w:t>
      </w:r>
      <w:r w:rsidR="008444E5" w:rsidRPr="00F8210B">
        <w:rPr>
          <w:highlight w:val="yellow"/>
        </w:rPr>
        <w:t xml:space="preserve">, return environmental enrichment, close </w:t>
      </w:r>
      <w:r>
        <w:rPr>
          <w:highlight w:val="yellow"/>
        </w:rPr>
        <w:t xml:space="preserve">the </w:t>
      </w:r>
      <w:r w:rsidR="008444E5" w:rsidRPr="00F8210B">
        <w:rPr>
          <w:highlight w:val="yellow"/>
        </w:rPr>
        <w:t xml:space="preserve">cage lid and return </w:t>
      </w:r>
      <w:r>
        <w:rPr>
          <w:highlight w:val="yellow"/>
        </w:rPr>
        <w:t xml:space="preserve">it </w:t>
      </w:r>
      <w:r w:rsidR="008444E5" w:rsidRPr="00F8210B">
        <w:rPr>
          <w:highlight w:val="yellow"/>
        </w:rPr>
        <w:t xml:space="preserve">to </w:t>
      </w:r>
      <w:r>
        <w:rPr>
          <w:highlight w:val="yellow"/>
        </w:rPr>
        <w:t xml:space="preserve">the </w:t>
      </w:r>
      <w:r w:rsidR="008444E5" w:rsidRPr="00F8210B">
        <w:rPr>
          <w:highlight w:val="yellow"/>
        </w:rPr>
        <w:t>rack</w:t>
      </w:r>
      <w:r w:rsidR="00B2437F" w:rsidRPr="00F8210B">
        <w:rPr>
          <w:highlight w:val="yellow"/>
        </w:rPr>
        <w:t>, removing ‘food intake’ sig</w:t>
      </w:r>
      <w:r w:rsidR="0080658F" w:rsidRPr="00F8210B">
        <w:rPr>
          <w:highlight w:val="yellow"/>
        </w:rPr>
        <w:t>n</w:t>
      </w:r>
      <w:r>
        <w:rPr>
          <w:highlight w:val="yellow"/>
        </w:rPr>
        <w:t>.</w:t>
      </w:r>
    </w:p>
    <w:p w14:paraId="5077FE76" w14:textId="77777777" w:rsidR="00CD585A" w:rsidRPr="00F8210B" w:rsidRDefault="00CD585A" w:rsidP="00F8210B">
      <w:pPr>
        <w:widowControl/>
        <w:autoSpaceDE/>
        <w:autoSpaceDN/>
        <w:adjustRightInd/>
        <w:rPr>
          <w:highlight w:val="yellow"/>
        </w:rPr>
      </w:pPr>
    </w:p>
    <w:p w14:paraId="29208D7C" w14:textId="77CCE6DE" w:rsidR="00CD585A" w:rsidRDefault="00CD585A" w:rsidP="00F8210B">
      <w:pPr>
        <w:widowControl/>
        <w:autoSpaceDE/>
        <w:autoSpaceDN/>
        <w:adjustRightInd/>
        <w:rPr>
          <w:color w:val="auto"/>
        </w:rPr>
      </w:pPr>
      <w:r>
        <w:rPr>
          <w:highlight w:val="yellow"/>
        </w:rPr>
        <w:t>4</w:t>
      </w:r>
      <w:r w:rsidR="0080658F" w:rsidRPr="00F8210B">
        <w:rPr>
          <w:highlight w:val="yellow"/>
        </w:rPr>
        <w:t>.</w:t>
      </w:r>
      <w:r>
        <w:rPr>
          <w:highlight w:val="yellow"/>
        </w:rPr>
        <w:t>5</w:t>
      </w:r>
      <w:r w:rsidR="0080658F" w:rsidRPr="00F8210B">
        <w:rPr>
          <w:highlight w:val="yellow"/>
        </w:rPr>
        <w:t xml:space="preserve">.3.5. </w:t>
      </w:r>
      <w:r w:rsidR="004E3F7D" w:rsidRPr="00F8210B">
        <w:rPr>
          <w:highlight w:val="yellow"/>
        </w:rPr>
        <w:t>Record weight of</w:t>
      </w:r>
      <w:r w:rsidR="00792288" w:rsidRPr="00F8210B">
        <w:rPr>
          <w:highlight w:val="yellow"/>
        </w:rPr>
        <w:t xml:space="preserve"> each </w:t>
      </w:r>
      <w:r w:rsidR="008444E5" w:rsidRPr="00F8210B">
        <w:rPr>
          <w:highlight w:val="yellow"/>
        </w:rPr>
        <w:t>CAF food to nearest 0.1</w:t>
      </w:r>
      <w:r>
        <w:rPr>
          <w:highlight w:val="yellow"/>
        </w:rPr>
        <w:t xml:space="preserve"> </w:t>
      </w:r>
      <w:r w:rsidR="008444E5" w:rsidRPr="00F8210B">
        <w:rPr>
          <w:highlight w:val="yellow"/>
        </w:rPr>
        <w:t>g</w:t>
      </w:r>
      <w:r w:rsidR="0080658F" w:rsidRPr="00F8210B">
        <w:rPr>
          <w:highlight w:val="yellow"/>
        </w:rPr>
        <w:t xml:space="preserve">.  </w:t>
      </w:r>
      <w:bookmarkStart w:id="7" w:name="_Hlk12959836"/>
      <w:r w:rsidR="00AF038E" w:rsidRPr="00CD585A">
        <w:rPr>
          <w:color w:val="auto"/>
        </w:rPr>
        <w:t>Subtract food remaining from the initial food weight to obtain total food consumed per cage, and then divide by the number of rats in each box (</w:t>
      </w:r>
      <w:r w:rsidR="00452652" w:rsidRPr="00CD585A">
        <w:rPr>
          <w:color w:val="auto"/>
        </w:rPr>
        <w:t>t</w:t>
      </w:r>
      <w:r w:rsidR="00AF038E" w:rsidRPr="00CD585A">
        <w:rPr>
          <w:color w:val="auto"/>
        </w:rPr>
        <w:t xml:space="preserve">hus assuming equal intake).  </w:t>
      </w:r>
    </w:p>
    <w:bookmarkEnd w:id="4"/>
    <w:p w14:paraId="70CD0E8F" w14:textId="77777777" w:rsidR="00CD585A" w:rsidRDefault="00CD585A" w:rsidP="00F8210B">
      <w:pPr>
        <w:widowControl/>
        <w:autoSpaceDE/>
        <w:autoSpaceDN/>
        <w:adjustRightInd/>
        <w:rPr>
          <w:color w:val="auto"/>
        </w:rPr>
      </w:pPr>
    </w:p>
    <w:p w14:paraId="6A3A3E86" w14:textId="134E2920" w:rsidR="00CD585A" w:rsidRDefault="00CD585A" w:rsidP="00F8210B">
      <w:pPr>
        <w:widowControl/>
        <w:autoSpaceDE/>
        <w:autoSpaceDN/>
        <w:adjustRightInd/>
        <w:rPr>
          <w:color w:val="auto"/>
        </w:rPr>
      </w:pPr>
      <w:r>
        <w:rPr>
          <w:color w:val="auto"/>
        </w:rPr>
        <w:t xml:space="preserve">4.5.3.6. </w:t>
      </w:r>
      <w:r w:rsidR="00AF038E" w:rsidRPr="00CD585A">
        <w:rPr>
          <w:color w:val="auto"/>
        </w:rPr>
        <w:t xml:space="preserve">Multiply amount </w:t>
      </w:r>
      <w:r w:rsidR="00452652" w:rsidRPr="00CD585A">
        <w:rPr>
          <w:color w:val="auto"/>
        </w:rPr>
        <w:t xml:space="preserve">consumed </w:t>
      </w:r>
      <w:r w:rsidR="00AF038E" w:rsidRPr="00CD585A">
        <w:rPr>
          <w:color w:val="auto"/>
        </w:rPr>
        <w:t xml:space="preserve">(g/rat) by the energy density (kJ/g) of each food provided by the manufacturer. </w:t>
      </w:r>
    </w:p>
    <w:p w14:paraId="23770AAC" w14:textId="77777777" w:rsidR="00CD585A" w:rsidRDefault="00CD585A" w:rsidP="00F8210B">
      <w:pPr>
        <w:widowControl/>
        <w:autoSpaceDE/>
        <w:autoSpaceDN/>
        <w:adjustRightInd/>
        <w:rPr>
          <w:color w:val="auto"/>
        </w:rPr>
      </w:pPr>
    </w:p>
    <w:p w14:paraId="3E07E8C5" w14:textId="39065B42" w:rsidR="0080658F" w:rsidRPr="00F8210B" w:rsidRDefault="00CD585A" w:rsidP="00F8210B">
      <w:pPr>
        <w:widowControl/>
        <w:autoSpaceDE/>
        <w:autoSpaceDN/>
        <w:adjustRightInd/>
        <w:rPr>
          <w:color w:val="FF0000"/>
          <w:highlight w:val="yellow"/>
        </w:rPr>
      </w:pPr>
      <w:r>
        <w:rPr>
          <w:color w:val="auto"/>
        </w:rPr>
        <w:t xml:space="preserve">NOTE: </w:t>
      </w:r>
      <w:r w:rsidR="00AF038E" w:rsidRPr="00CD585A">
        <w:rPr>
          <w:color w:val="auto"/>
        </w:rPr>
        <w:t>To calculate macronutrient intake we use assume energy densities of 16.7 kJ/g for carbohydrates and protein, and 37 kJ/g for fat.</w:t>
      </w:r>
      <w:bookmarkEnd w:id="7"/>
    </w:p>
    <w:bookmarkEnd w:id="6"/>
    <w:p w14:paraId="496AB0B4" w14:textId="77777777" w:rsidR="001C1E49" w:rsidRPr="00F8210B" w:rsidRDefault="001C1E49" w:rsidP="00F8210B">
      <w:pPr>
        <w:pStyle w:val="NormalWeb"/>
        <w:spacing w:before="0" w:beforeAutospacing="0" w:after="0" w:afterAutospacing="0"/>
        <w:rPr>
          <w:b/>
        </w:rPr>
      </w:pPr>
    </w:p>
    <w:p w14:paraId="323D2609" w14:textId="6C16540F" w:rsidR="00195708" w:rsidRPr="00F8210B" w:rsidRDefault="006305D7" w:rsidP="00F8210B">
      <w:pPr>
        <w:pStyle w:val="NormalWeb"/>
        <w:spacing w:before="0" w:beforeAutospacing="0" w:after="0" w:afterAutospacing="0"/>
        <w:rPr>
          <w:color w:val="808080"/>
        </w:rPr>
      </w:pPr>
      <w:r w:rsidRPr="00F8210B">
        <w:rPr>
          <w:b/>
        </w:rPr>
        <w:t>REPRESENTATIVE RESULTS</w:t>
      </w:r>
      <w:r w:rsidR="00EF1462" w:rsidRPr="00F8210B">
        <w:rPr>
          <w:b/>
        </w:rPr>
        <w:t xml:space="preserve">: </w:t>
      </w:r>
    </w:p>
    <w:p w14:paraId="552E3274" w14:textId="3A914C21" w:rsidR="00195708" w:rsidRPr="00F8210B" w:rsidRDefault="0079406C" w:rsidP="00F8210B">
      <w:pPr>
        <w:pStyle w:val="NormalWeb"/>
        <w:spacing w:before="0" w:beforeAutospacing="0" w:after="0" w:afterAutospacing="0"/>
        <w:rPr>
          <w:color w:val="auto"/>
        </w:rPr>
      </w:pPr>
      <w:r w:rsidRPr="00F8210B">
        <w:rPr>
          <w:color w:val="auto"/>
        </w:rPr>
        <w:t xml:space="preserve">As shown in </w:t>
      </w:r>
      <w:r w:rsidR="00C315C0" w:rsidRPr="00AF0146">
        <w:rPr>
          <w:b/>
          <w:bCs/>
          <w:color w:val="auto"/>
        </w:rPr>
        <w:t>Figure 2A</w:t>
      </w:r>
      <w:r w:rsidR="007D6750" w:rsidRPr="00F8210B">
        <w:rPr>
          <w:color w:val="auto"/>
        </w:rPr>
        <w:t>,</w:t>
      </w:r>
      <w:r w:rsidR="00C315C0" w:rsidRPr="00F8210B">
        <w:rPr>
          <w:color w:val="auto"/>
        </w:rPr>
        <w:t xml:space="preserve"> CAF diet feeding produces a 2.5-fold increase in energy intake relative to chow controls, based on data from</w:t>
      </w:r>
      <w:r w:rsidR="00195708" w:rsidRPr="00F8210B">
        <w:rPr>
          <w:color w:val="auto"/>
        </w:rPr>
        <w:t xml:space="preserve"> three cohorts of male Sprague Dawley rats</w:t>
      </w:r>
      <w:r w:rsidR="00593659" w:rsidRPr="00F8210B">
        <w:rPr>
          <w:color w:val="auto"/>
        </w:rPr>
        <w:t xml:space="preserve">, that is consistent over 6 weeks. Other studies have confirmed that this extent of hyperphagia is sustained over </w:t>
      </w:r>
      <w:r w:rsidR="0029544D" w:rsidRPr="00F8210B">
        <w:rPr>
          <w:color w:val="auto"/>
        </w:rPr>
        <w:t>10</w:t>
      </w:r>
      <w:r w:rsidR="0029544D" w:rsidRPr="00F8210B">
        <w:rPr>
          <w:color w:val="auto"/>
        </w:rPr>
        <w:fldChar w:fldCharType="begin"/>
      </w:r>
      <w:r w:rsidR="004B53F5" w:rsidRPr="00F8210B">
        <w:rPr>
          <w:color w:val="auto"/>
        </w:rPr>
        <w:instrText xml:space="preserve"> ADDIN EN.CITE &lt;EndNote&gt;&lt;Cite&gt;&lt;Author&gt;South&lt;/Author&gt;&lt;Year&gt;2014&lt;/Year&gt;&lt;RecNum&gt;558&lt;/RecNum&gt;&lt;DisplayText&gt;&lt;style face="superscript"&gt;21&lt;/style&gt;&lt;/DisplayText&gt;&lt;record&gt;&lt;rec-number&gt;558&lt;/rec-number&gt;&lt;foreign-keys&gt;&lt;key app="EN" db-id="vt0zffesnwfpswev2dkxfr56sxwxae05ze9a" timestamp="1552609097"&gt;558&lt;/key&gt;&lt;key app="ENWeb" db-id=""&gt;0&lt;/key&gt;&lt;/foreign-keys&gt;&lt;ref-type name="Journal Article"&gt;17&lt;/ref-type&gt;&lt;contributors&gt;&lt;authors&gt;&lt;author&gt;South, T.&lt;/author&gt;&lt;author&gt;Holmes, N. M.&lt;/author&gt;&lt;author&gt;Martire, S. I.&lt;/author&gt;&lt;author&gt;Westbrook, R. F.&lt;/author&gt;&lt;author&gt;Morris, M. J.&lt;/author&gt;&lt;/authors&gt;&lt;/contributors&gt;&lt;auth-address&gt;Department of Pharmacology, School of Medical Sciences, University of New South Wales, Sydney, Australia.&amp;#xD;Department of Psychology, University of New South Wales, Sydney, Australia.&lt;/auth-address&gt;&lt;titles&gt;&lt;title&gt;Rats eat a cafeteria-style diet to excess but eat smaller amounts and less frequently when tested with chow&lt;/title&gt;&lt;secondary-title&gt;PLoS One&lt;/secondary-title&gt;&lt;/titles&gt;&lt;periodical&gt;&lt;full-title&gt;PLoS One&lt;/full-title&gt;&lt;abbr-1&gt;PloS one&lt;/abbr-1&gt;&lt;/periodical&gt;&lt;pages&gt;e93506&lt;/pages&gt;&lt;volume&gt;9&lt;/volume&gt;&lt;number&gt;4&lt;/number&gt;&lt;edition&gt;2014/04/23&lt;/edition&gt;&lt;keywords&gt;&lt;keyword&gt;Animals&lt;/keyword&gt;&lt;keyword&gt;Body Weight&lt;/keyword&gt;&lt;keyword&gt;*Diet&lt;/keyword&gt;&lt;keyword&gt;Energy Intake&lt;/keyword&gt;&lt;keyword&gt;*Feeding Behavior&lt;/keyword&gt;&lt;keyword&gt;Male&lt;/keyword&gt;&lt;keyword&gt;Rats, Sprague-Dawley&lt;/keyword&gt;&lt;/keywords&gt;&lt;dates&gt;&lt;year&gt;2014&lt;/year&gt;&lt;/dates&gt;&lt;isbn&gt;1932-6203 (Electronic)&amp;#xD;1932-6203 (Linking)&lt;/isbn&gt;&lt;accession-num&gt;24751610&lt;/accession-num&gt;&lt;urls&gt;&lt;related-urls&gt;&lt;url&gt;https://www.ncbi.nlm.nih.gov/pubmed/24751610&lt;/url&gt;&lt;/related-urls&gt;&lt;/urls&gt;&lt;custom2&gt;PMC3994000&lt;/custom2&gt;&lt;electronic-resource-num&gt;10.1371/journal.pone.0093506&lt;/electronic-resource-num&gt;&lt;/record&gt;&lt;/Cite&gt;&lt;/EndNote&gt;</w:instrText>
      </w:r>
      <w:r w:rsidR="0029544D" w:rsidRPr="00F8210B">
        <w:rPr>
          <w:color w:val="auto"/>
        </w:rPr>
        <w:fldChar w:fldCharType="separate"/>
      </w:r>
      <w:r w:rsidR="004B53F5" w:rsidRPr="00F8210B">
        <w:rPr>
          <w:noProof/>
          <w:color w:val="auto"/>
          <w:vertAlign w:val="superscript"/>
        </w:rPr>
        <w:t>21</w:t>
      </w:r>
      <w:r w:rsidR="0029544D" w:rsidRPr="00F8210B">
        <w:rPr>
          <w:color w:val="auto"/>
        </w:rPr>
        <w:fldChar w:fldCharType="end"/>
      </w:r>
      <w:r w:rsidR="0029544D" w:rsidRPr="00F8210B">
        <w:rPr>
          <w:color w:val="auto"/>
        </w:rPr>
        <w:t xml:space="preserve"> and 16</w:t>
      </w:r>
      <w:r w:rsidR="0029544D" w:rsidRPr="00F8210B">
        <w:rPr>
          <w:color w:val="auto"/>
        </w:rPr>
        <w:fldChar w:fldCharType="begin">
          <w:fldData xml:space="preserve">PEVuZE5vdGU+PENpdGU+PEF1dGhvcj5NYXJ0aXJlPC9BdXRob3I+PFllYXI+MjAxNDwvWWVhcj48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NYXJ0aXJlPC9BdXRob3I+PFllYXI+MjAxNDwvWWVhcj48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0029544D" w:rsidRPr="00F8210B">
        <w:rPr>
          <w:color w:val="auto"/>
        </w:rPr>
      </w:r>
      <w:r w:rsidR="0029544D" w:rsidRPr="00F8210B">
        <w:rPr>
          <w:color w:val="auto"/>
        </w:rPr>
        <w:fldChar w:fldCharType="separate"/>
      </w:r>
      <w:r w:rsidR="004B53F5" w:rsidRPr="00F8210B">
        <w:rPr>
          <w:noProof/>
          <w:color w:val="auto"/>
          <w:vertAlign w:val="superscript"/>
        </w:rPr>
        <w:t>22</w:t>
      </w:r>
      <w:r w:rsidR="0029544D" w:rsidRPr="00F8210B">
        <w:rPr>
          <w:color w:val="auto"/>
        </w:rPr>
        <w:fldChar w:fldCharType="end"/>
      </w:r>
      <w:r w:rsidR="0029544D" w:rsidRPr="00F8210B">
        <w:rPr>
          <w:color w:val="auto"/>
        </w:rPr>
        <w:t xml:space="preserve"> week</w:t>
      </w:r>
      <w:r w:rsidR="00593659" w:rsidRPr="00F8210B">
        <w:rPr>
          <w:color w:val="auto"/>
        </w:rPr>
        <w:t xml:space="preserve"> experiments</w:t>
      </w:r>
      <w:r w:rsidR="0029544D" w:rsidRPr="00F8210B">
        <w:rPr>
          <w:color w:val="auto"/>
        </w:rPr>
        <w:t xml:space="preserve">. </w:t>
      </w:r>
      <w:r w:rsidR="00C315C0" w:rsidRPr="00F8210B">
        <w:rPr>
          <w:color w:val="auto"/>
        </w:rPr>
        <w:t xml:space="preserve"> </w:t>
      </w:r>
      <w:r w:rsidRPr="00F8210B">
        <w:rPr>
          <w:color w:val="auto"/>
        </w:rPr>
        <w:t xml:space="preserve">The weight curve </w:t>
      </w:r>
      <w:r w:rsidR="009E51E3" w:rsidRPr="00F8210B">
        <w:rPr>
          <w:color w:val="auto"/>
        </w:rPr>
        <w:t>(</w:t>
      </w:r>
      <w:r w:rsidR="00C315C0" w:rsidRPr="00AF0146">
        <w:rPr>
          <w:b/>
          <w:bCs/>
          <w:color w:val="auto"/>
        </w:rPr>
        <w:t>Figure 2B</w:t>
      </w:r>
      <w:r w:rsidR="009E51E3" w:rsidRPr="00F8210B">
        <w:rPr>
          <w:color w:val="auto"/>
        </w:rPr>
        <w:t>)</w:t>
      </w:r>
      <w:r w:rsidR="00C315C0" w:rsidRPr="00F8210B">
        <w:rPr>
          <w:color w:val="auto"/>
        </w:rPr>
        <w:t xml:space="preserve"> </w:t>
      </w:r>
      <w:r w:rsidRPr="00F8210B">
        <w:rPr>
          <w:color w:val="auto"/>
        </w:rPr>
        <w:t xml:space="preserve">indicates </w:t>
      </w:r>
      <w:r w:rsidR="00C315C0" w:rsidRPr="00F8210B">
        <w:rPr>
          <w:color w:val="auto"/>
        </w:rPr>
        <w:t xml:space="preserve">CAF diet feeding </w:t>
      </w:r>
      <w:r w:rsidR="00593659" w:rsidRPr="00F8210B">
        <w:rPr>
          <w:color w:val="auto"/>
        </w:rPr>
        <w:t>leads to</w:t>
      </w:r>
      <w:r w:rsidR="00C315C0" w:rsidRPr="00F8210B">
        <w:rPr>
          <w:color w:val="auto"/>
        </w:rPr>
        <w:t xml:space="preserve"> a </w:t>
      </w:r>
      <w:r w:rsidR="00195708" w:rsidRPr="00F8210B">
        <w:rPr>
          <w:color w:val="auto"/>
        </w:rPr>
        <w:t xml:space="preserve">20% difference </w:t>
      </w:r>
      <w:r w:rsidR="00C315C0" w:rsidRPr="00F8210B">
        <w:rPr>
          <w:color w:val="auto"/>
        </w:rPr>
        <w:t xml:space="preserve">in mean body weight compared with </w:t>
      </w:r>
      <w:r w:rsidR="00195708" w:rsidRPr="00F8210B">
        <w:rPr>
          <w:color w:val="auto"/>
        </w:rPr>
        <w:t>control</w:t>
      </w:r>
      <w:r w:rsidR="00C315C0" w:rsidRPr="00F8210B">
        <w:rPr>
          <w:color w:val="auto"/>
        </w:rPr>
        <w:t xml:space="preserve"> after 3</w:t>
      </w:r>
      <w:r w:rsidR="00AF0146">
        <w:rPr>
          <w:color w:val="auto"/>
        </w:rPr>
        <w:t>–</w:t>
      </w:r>
      <w:r w:rsidR="00C315C0" w:rsidRPr="00F8210B">
        <w:rPr>
          <w:color w:val="auto"/>
        </w:rPr>
        <w:t>4 weeks of diet</w:t>
      </w:r>
      <w:r w:rsidR="00DD5781" w:rsidRPr="00F8210B">
        <w:rPr>
          <w:color w:val="auto"/>
        </w:rPr>
        <w:t xml:space="preserve">, </w:t>
      </w:r>
      <w:r w:rsidR="00C62A91" w:rsidRPr="00F8210B">
        <w:rPr>
          <w:color w:val="auto"/>
        </w:rPr>
        <w:t xml:space="preserve">comparable to the body weight gain </w:t>
      </w:r>
      <w:r w:rsidR="00ED465B" w:rsidRPr="00F8210B">
        <w:rPr>
          <w:color w:val="auto"/>
        </w:rPr>
        <w:t>consistent with</w:t>
      </w:r>
      <w:r w:rsidR="003E043A" w:rsidRPr="00F8210B">
        <w:rPr>
          <w:color w:val="auto"/>
        </w:rPr>
        <w:t xml:space="preserve"> the onset of</w:t>
      </w:r>
      <w:r w:rsidR="00C62A91" w:rsidRPr="00F8210B">
        <w:rPr>
          <w:color w:val="auto"/>
        </w:rPr>
        <w:t xml:space="preserve"> obesity in humans</w:t>
      </w:r>
      <w:r w:rsidR="00195708" w:rsidRPr="00F8210B">
        <w:rPr>
          <w:color w:val="auto"/>
        </w:rPr>
        <w:t xml:space="preserve">. </w:t>
      </w:r>
      <w:r w:rsidR="008142A9" w:rsidRPr="00F8210B">
        <w:rPr>
          <w:color w:val="auto"/>
        </w:rPr>
        <w:t xml:space="preserve">At 6 weeks, </w:t>
      </w:r>
      <w:r w:rsidR="00593659" w:rsidRPr="00F8210B">
        <w:rPr>
          <w:color w:val="auto"/>
        </w:rPr>
        <w:t>mean difference in body weight</w:t>
      </w:r>
      <w:r w:rsidR="009E51E3" w:rsidRPr="00F8210B">
        <w:rPr>
          <w:color w:val="auto"/>
        </w:rPr>
        <w:t xml:space="preserve"> gain</w:t>
      </w:r>
      <w:r w:rsidR="00593659" w:rsidRPr="00F8210B">
        <w:rPr>
          <w:color w:val="auto"/>
        </w:rPr>
        <w:t xml:space="preserve"> between CAF and control groups is </w:t>
      </w:r>
      <w:r w:rsidR="008142A9" w:rsidRPr="00F8210B">
        <w:rPr>
          <w:color w:val="auto"/>
        </w:rPr>
        <w:t>67% (</w:t>
      </w:r>
      <w:r w:rsidR="008142A9" w:rsidRPr="00AF0146">
        <w:rPr>
          <w:b/>
          <w:bCs/>
          <w:color w:val="auto"/>
        </w:rPr>
        <w:t>Figure 2C</w:t>
      </w:r>
      <w:r w:rsidR="008142A9" w:rsidRPr="00F8210B">
        <w:rPr>
          <w:color w:val="auto"/>
        </w:rPr>
        <w:t xml:space="preserve">) and </w:t>
      </w:r>
      <w:r w:rsidR="00593659" w:rsidRPr="00F8210B">
        <w:rPr>
          <w:color w:val="auto"/>
        </w:rPr>
        <w:t xml:space="preserve">adiposity, determined by </w:t>
      </w:r>
      <w:proofErr w:type="spellStart"/>
      <w:r w:rsidR="00593659" w:rsidRPr="00F8210B">
        <w:rPr>
          <w:color w:val="auto"/>
        </w:rPr>
        <w:t>EchoMRI</w:t>
      </w:r>
      <w:proofErr w:type="spellEnd"/>
      <w:r w:rsidR="00593659" w:rsidRPr="00F8210B">
        <w:rPr>
          <w:color w:val="auto"/>
        </w:rPr>
        <w:t>, is approximately doubled</w:t>
      </w:r>
      <w:r w:rsidR="008142A9" w:rsidRPr="00F8210B">
        <w:rPr>
          <w:color w:val="auto"/>
        </w:rPr>
        <w:t xml:space="preserve"> (</w:t>
      </w:r>
      <w:r w:rsidR="008142A9" w:rsidRPr="00AF0146">
        <w:rPr>
          <w:b/>
          <w:bCs/>
          <w:color w:val="auto"/>
        </w:rPr>
        <w:t>Figure 2D</w:t>
      </w:r>
      <w:r w:rsidR="008142A9" w:rsidRPr="00F8210B">
        <w:rPr>
          <w:color w:val="auto"/>
        </w:rPr>
        <w:t>).</w:t>
      </w:r>
      <w:r w:rsidR="00AF038E" w:rsidRPr="00F8210B">
        <w:rPr>
          <w:color w:val="auto"/>
        </w:rPr>
        <w:t xml:space="preserve">  </w:t>
      </w:r>
      <w:r w:rsidR="003B0C91" w:rsidRPr="00F8210B">
        <w:rPr>
          <w:color w:val="auto"/>
        </w:rPr>
        <w:t>Cafeteria-fed</w:t>
      </w:r>
      <w:r w:rsidR="00AF038E" w:rsidRPr="00F8210B">
        <w:rPr>
          <w:color w:val="auto"/>
        </w:rPr>
        <w:t xml:space="preserve"> rats typically eat 5</w:t>
      </w:r>
      <w:r w:rsidR="00AF0146">
        <w:rPr>
          <w:color w:val="auto"/>
        </w:rPr>
        <w:t>–</w:t>
      </w:r>
      <w:r w:rsidR="00AF038E" w:rsidRPr="00F8210B">
        <w:rPr>
          <w:color w:val="auto"/>
        </w:rPr>
        <w:t>10% of their daily energy as chow (~5</w:t>
      </w:r>
      <w:r w:rsidR="00AF0146">
        <w:rPr>
          <w:color w:val="auto"/>
        </w:rPr>
        <w:t xml:space="preserve"> </w:t>
      </w:r>
      <w:r w:rsidR="00AF038E" w:rsidRPr="00F8210B">
        <w:rPr>
          <w:color w:val="auto"/>
        </w:rPr>
        <w:t>g/rat/day).</w:t>
      </w:r>
    </w:p>
    <w:p w14:paraId="5E2264EE" w14:textId="6708FF78" w:rsidR="008142A9" w:rsidRPr="00F8210B" w:rsidRDefault="008142A9" w:rsidP="00F8210B">
      <w:pPr>
        <w:pStyle w:val="NormalWeb"/>
        <w:spacing w:before="0" w:beforeAutospacing="0" w:after="0" w:afterAutospacing="0"/>
        <w:rPr>
          <w:color w:val="auto"/>
        </w:rPr>
      </w:pPr>
    </w:p>
    <w:p w14:paraId="5F3D90B5" w14:textId="111341D1" w:rsidR="008142A9" w:rsidRPr="00F8210B" w:rsidRDefault="00593659" w:rsidP="00F8210B">
      <w:pPr>
        <w:pStyle w:val="NormalWeb"/>
        <w:spacing w:before="0" w:beforeAutospacing="0" w:after="0" w:afterAutospacing="0"/>
        <w:rPr>
          <w:color w:val="auto"/>
        </w:rPr>
      </w:pPr>
      <w:bookmarkStart w:id="8" w:name="_Hlk13212742"/>
      <w:r w:rsidRPr="00F8210B">
        <w:rPr>
          <w:color w:val="auto"/>
        </w:rPr>
        <w:t>Macronutrient intake profiles can be calculated on food intake measurement days using nutritional information from the product manufacturers. We observe consistent macronutrient intakes across sexes and ages, with</w:t>
      </w:r>
      <w:r w:rsidR="00183485" w:rsidRPr="00F8210B">
        <w:rPr>
          <w:color w:val="auto"/>
        </w:rPr>
        <w:t xml:space="preserve"> CAF-fed</w:t>
      </w:r>
      <w:r w:rsidRPr="00F8210B">
        <w:rPr>
          <w:color w:val="auto"/>
        </w:rPr>
        <w:t xml:space="preserve"> rats consuming approximately </w:t>
      </w:r>
      <w:r w:rsidR="00DD5781" w:rsidRPr="00F8210B">
        <w:rPr>
          <w:color w:val="auto"/>
        </w:rPr>
        <w:t>8%</w:t>
      </w:r>
      <w:r w:rsidR="00183485" w:rsidRPr="00F8210B">
        <w:rPr>
          <w:color w:val="auto"/>
        </w:rPr>
        <w:t xml:space="preserve"> of energy as</w:t>
      </w:r>
      <w:r w:rsidR="00DD5781" w:rsidRPr="00F8210B">
        <w:rPr>
          <w:color w:val="auto"/>
        </w:rPr>
        <w:t xml:space="preserve"> protein, 34% </w:t>
      </w:r>
      <w:r w:rsidR="00183485" w:rsidRPr="00F8210B">
        <w:rPr>
          <w:color w:val="auto"/>
        </w:rPr>
        <w:t xml:space="preserve">as </w:t>
      </w:r>
      <w:r w:rsidR="00DD5781" w:rsidRPr="00F8210B">
        <w:rPr>
          <w:color w:val="auto"/>
        </w:rPr>
        <w:t xml:space="preserve">fat and 58% </w:t>
      </w:r>
      <w:r w:rsidR="00183485" w:rsidRPr="00F8210B">
        <w:rPr>
          <w:color w:val="auto"/>
        </w:rPr>
        <w:t xml:space="preserve">as </w:t>
      </w:r>
      <w:r w:rsidR="00DD5781" w:rsidRPr="00F8210B">
        <w:rPr>
          <w:color w:val="auto"/>
        </w:rPr>
        <w:t>carbohydrate</w:t>
      </w:r>
      <w:r w:rsidR="00183485" w:rsidRPr="00F8210B">
        <w:rPr>
          <w:color w:val="auto"/>
        </w:rPr>
        <w:t xml:space="preserve">. Our </w:t>
      </w:r>
      <w:r w:rsidRPr="00F8210B">
        <w:rPr>
          <w:color w:val="auto"/>
        </w:rPr>
        <w:t xml:space="preserve">maintenance chow provides </w:t>
      </w:r>
      <w:r w:rsidR="00DD5781" w:rsidRPr="00F8210B">
        <w:rPr>
          <w:color w:val="auto"/>
        </w:rPr>
        <w:t>22% protein, 13% fat and 65% carbohydrate.</w:t>
      </w:r>
      <w:r w:rsidR="00C648A4" w:rsidRPr="00F8210B">
        <w:rPr>
          <w:color w:val="auto"/>
        </w:rPr>
        <w:t xml:space="preserve">  </w:t>
      </w:r>
      <w:bookmarkStart w:id="9" w:name="_Hlk13209821"/>
      <w:r w:rsidR="00C648A4" w:rsidRPr="00F8210B">
        <w:rPr>
          <w:color w:val="auto"/>
        </w:rPr>
        <w:t xml:space="preserve">Relative to </w:t>
      </w:r>
      <w:r w:rsidR="00BD0AE3" w:rsidRPr="00F8210B">
        <w:rPr>
          <w:color w:val="auto"/>
        </w:rPr>
        <w:t>estimates of</w:t>
      </w:r>
      <w:r w:rsidR="00C648A4" w:rsidRPr="00F8210B">
        <w:rPr>
          <w:color w:val="auto"/>
        </w:rPr>
        <w:t xml:space="preserve"> macronutrient consumption in human populations</w:t>
      </w:r>
      <w:r w:rsidR="00441324" w:rsidRPr="00F8210B">
        <w:rPr>
          <w:color w:val="auto"/>
        </w:rPr>
        <w:t xml:space="preserve"> (18.3% protein, 44.9% carbohydrate and 30.9% fat in Australia</w:t>
      </w:r>
      <w:r w:rsidR="00441324" w:rsidRPr="00F8210B">
        <w:rPr>
          <w:color w:val="auto"/>
        </w:rPr>
        <w:fldChar w:fldCharType="begin">
          <w:fldData xml:space="preserve">PEVuZE5vdGU+PENpdGU+PEF1dGhvcj5HcmVjaDwvQXV0aG9yPjxZZWFyPjIwMTg8L1llYXI+PFJl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A8L3ZvbHVtZT48bnVtYmVyPjg8L251bWJlcj48ZWRpdGlvbj4yMDE4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HcmVjaDwvQXV0aG9yPjxZZWFyPjIwMTg8L1llYXI+PFJl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A8L3ZvbHVtZT48bnVtYmVyPjg8L251bWJlcj48ZWRpdGlvbj4yMDE4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00441324" w:rsidRPr="00F8210B">
        <w:rPr>
          <w:color w:val="auto"/>
        </w:rPr>
      </w:r>
      <w:r w:rsidR="00441324" w:rsidRPr="00F8210B">
        <w:rPr>
          <w:color w:val="auto"/>
        </w:rPr>
        <w:fldChar w:fldCharType="separate"/>
      </w:r>
      <w:r w:rsidR="004B53F5" w:rsidRPr="00F8210B">
        <w:rPr>
          <w:noProof/>
          <w:color w:val="auto"/>
          <w:vertAlign w:val="superscript"/>
        </w:rPr>
        <w:t>23</w:t>
      </w:r>
      <w:r w:rsidR="00441324" w:rsidRPr="00F8210B">
        <w:rPr>
          <w:color w:val="auto"/>
        </w:rPr>
        <w:fldChar w:fldCharType="end"/>
      </w:r>
      <w:r w:rsidR="00441324" w:rsidRPr="00F8210B">
        <w:rPr>
          <w:color w:val="auto"/>
        </w:rPr>
        <w:t>; 15.7% protein, 48.7% carbohydrate and 33.7% fat in</w:t>
      </w:r>
      <w:r w:rsidR="00183485" w:rsidRPr="00F8210B">
        <w:rPr>
          <w:color w:val="auto"/>
        </w:rPr>
        <w:t xml:space="preserve"> the</w:t>
      </w:r>
      <w:r w:rsidR="00441324" w:rsidRPr="00F8210B">
        <w:rPr>
          <w:color w:val="auto"/>
        </w:rPr>
        <w:t xml:space="preserve"> United States of America</w:t>
      </w:r>
      <w:r w:rsidR="00441324" w:rsidRPr="00F8210B">
        <w:rPr>
          <w:color w:val="auto"/>
        </w:rPr>
        <w:fldChar w:fldCharType="begin"/>
      </w:r>
      <w:r w:rsidR="004B53F5" w:rsidRPr="00F8210B">
        <w:rPr>
          <w:color w:val="auto"/>
        </w:rPr>
        <w:instrText xml:space="preserve"> ADDIN EN.CITE &lt;EndNote&gt;&lt;Cite&gt;&lt;Author&gt;Austin&lt;/Author&gt;&lt;Year&gt;2011&lt;/Year&gt;&lt;RecNum&gt;2360&lt;/RecNum&gt;&lt;DisplayText&gt;&lt;style face="superscript"&gt;24&lt;/style&gt;&lt;/DisplayText&gt;&lt;record&gt;&lt;rec-number&gt;2360&lt;/rec-number&gt;&lt;foreign-keys&gt;&lt;key app="EN" db-id="vt0zffesnwfpswev2dkxfr56sxwxae05ze9a" timestamp="1562028723"&gt;2360&lt;/key&gt;&lt;/foreign-keys&gt;&lt;ref-type name="Journal Article"&gt;17&lt;/ref-type&gt;&lt;contributors&gt;&lt;authors&gt;&lt;author&gt;Austin, G. L.&lt;/author&gt;&lt;author&gt;Ogden, L. G.&lt;/author&gt;&lt;author&gt;Hill, J. O.&lt;/author&gt;&lt;/authors&gt;&lt;/contributors&gt;&lt;auth-address&gt;Division of Gastroenterology and Hepatology, University of Colorado Denver, Aurora, 80045, USA. gregory.austin@ucdenver.edu&lt;/auth-address&gt;&lt;titles&gt;&lt;title&gt;Trends in carbohydrate, fat, and protein intakes and association with energy intake in normal-weight, overweight, and obese individuals: 1971-2006&lt;/title&gt;&lt;secondary-title&gt;American Journal of Clinical Nutrition&lt;/secondary-title&gt;&lt;alt-title&gt;The American journal of clinical nutrition&lt;/alt-title&gt;&lt;/titles&gt;&lt;periodical&gt;&lt;full-title&gt;American Journal of Clinical Nutrition&lt;/full-title&gt;&lt;/periodical&gt;&lt;alt-periodical&gt;&lt;full-title&gt;Am J Clin Nutr&lt;/full-title&gt;&lt;abbr-1&gt;The American journal of clinical nutrition&lt;/abbr-1&gt;&lt;/alt-periodical&gt;&lt;pages&gt;836-43&lt;/pages&gt;&lt;volume&gt;93&lt;/volume&gt;&lt;number&gt;4&lt;/number&gt;&lt;edition&gt;2011/02/12&lt;/edition&gt;&lt;keywords&gt;&lt;keyword&gt;Adult&lt;/keyword&gt;&lt;keyword&gt;*Body Mass Index&lt;/keyword&gt;&lt;keyword&gt;Diet/*trends&lt;/keyword&gt;&lt;keyword&gt;*Energy Intake&lt;/keyword&gt;&lt;keyword&gt;Female&lt;/keyword&gt;&lt;keyword&gt;Humans&lt;/keyword&gt;&lt;keyword&gt;Male&lt;/keyword&gt;&lt;keyword&gt;Middle Aged&lt;/keyword&gt;&lt;keyword&gt;Nutrition Surveys&lt;/keyword&gt;&lt;keyword&gt;Obesity/*epidemiology&lt;/keyword&gt;&lt;keyword&gt;Prevalence&lt;/keyword&gt;&lt;keyword&gt;Reference Values&lt;/keyword&gt;&lt;keyword&gt;Regression Analysis&lt;/keyword&gt;&lt;keyword&gt;United States/epidemiology&lt;/keyword&gt;&lt;/keywords&gt;&lt;dates&gt;&lt;year&gt;2011&lt;/year&gt;&lt;pub-dates&gt;&lt;date&gt;Apr&lt;/date&gt;&lt;/pub-dates&gt;&lt;/dates&gt;&lt;isbn&gt;0002-9165&lt;/isbn&gt;&lt;accession-num&gt;21310830&lt;/accession-num&gt;&lt;urls&gt;&lt;/urls&gt;&lt;electronic-resource-num&gt;10.3945/ajcn.110.000141&lt;/electronic-resource-num&gt;&lt;remote-database-provider&gt;NLM&lt;/remote-database-provider&gt;&lt;language&gt;eng&lt;/language&gt;&lt;/record&gt;&lt;/Cite&gt;&lt;/EndNote&gt;</w:instrText>
      </w:r>
      <w:r w:rsidR="00441324" w:rsidRPr="00F8210B">
        <w:rPr>
          <w:color w:val="auto"/>
        </w:rPr>
        <w:fldChar w:fldCharType="separate"/>
      </w:r>
      <w:r w:rsidR="004B53F5" w:rsidRPr="00F8210B">
        <w:rPr>
          <w:noProof/>
          <w:color w:val="auto"/>
          <w:vertAlign w:val="superscript"/>
        </w:rPr>
        <w:t>24</w:t>
      </w:r>
      <w:r w:rsidR="00441324" w:rsidRPr="00F8210B">
        <w:rPr>
          <w:color w:val="auto"/>
        </w:rPr>
        <w:fldChar w:fldCharType="end"/>
      </w:r>
      <w:r w:rsidR="00441324" w:rsidRPr="00F8210B">
        <w:rPr>
          <w:color w:val="auto"/>
        </w:rPr>
        <w:t xml:space="preserve">), </w:t>
      </w:r>
      <w:r w:rsidR="00BD0AE3" w:rsidRPr="00F8210B">
        <w:rPr>
          <w:color w:val="auto"/>
        </w:rPr>
        <w:t>our CAF-fed rats consume a lower proportion of energy as protein, a higher proportion as carbohydrate, and a comparable proportion from fat</w:t>
      </w:r>
      <w:r w:rsidR="00441324" w:rsidRPr="00F8210B">
        <w:rPr>
          <w:color w:val="auto"/>
        </w:rPr>
        <w:t>.</w:t>
      </w:r>
      <w:bookmarkEnd w:id="9"/>
      <w:r w:rsidR="00441324" w:rsidRPr="00F8210B">
        <w:rPr>
          <w:color w:val="auto"/>
        </w:rPr>
        <w:t xml:space="preserve">  However, w</w:t>
      </w:r>
      <w:r w:rsidRPr="00F8210B">
        <w:rPr>
          <w:color w:val="auto"/>
        </w:rPr>
        <w:t xml:space="preserve">hen </w:t>
      </w:r>
      <w:r w:rsidR="00B8664B" w:rsidRPr="00F8210B">
        <w:rPr>
          <w:color w:val="auto"/>
        </w:rPr>
        <w:t xml:space="preserve">considering </w:t>
      </w:r>
      <w:r w:rsidRPr="00F8210B">
        <w:rPr>
          <w:color w:val="auto"/>
        </w:rPr>
        <w:t>absolute</w:t>
      </w:r>
      <w:r w:rsidR="00B8664B" w:rsidRPr="00F8210B">
        <w:rPr>
          <w:color w:val="auto"/>
        </w:rPr>
        <w:t xml:space="preserve"> intake</w:t>
      </w:r>
      <w:r w:rsidR="00DD5781" w:rsidRPr="00F8210B">
        <w:rPr>
          <w:color w:val="auto"/>
        </w:rPr>
        <w:t xml:space="preserve">, </w:t>
      </w:r>
      <w:r w:rsidR="00B8664B" w:rsidRPr="00F8210B">
        <w:rPr>
          <w:color w:val="auto"/>
        </w:rPr>
        <w:t>CAF</w:t>
      </w:r>
      <w:r w:rsidR="00DD5781" w:rsidRPr="00F8210B">
        <w:rPr>
          <w:color w:val="auto"/>
        </w:rPr>
        <w:t>-fed rats overeat</w:t>
      </w:r>
      <w:r w:rsidR="00B8664B" w:rsidRPr="00F8210B">
        <w:rPr>
          <w:color w:val="auto"/>
        </w:rPr>
        <w:t xml:space="preserve"> all three macronutrients</w:t>
      </w:r>
      <w:r w:rsidR="00543F0D" w:rsidRPr="00F8210B">
        <w:rPr>
          <w:color w:val="auto"/>
        </w:rPr>
        <w:t xml:space="preserve"> relative to controls</w:t>
      </w:r>
      <w:r w:rsidR="00B8664B" w:rsidRPr="00F8210B">
        <w:rPr>
          <w:color w:val="auto"/>
        </w:rPr>
        <w:t xml:space="preserve"> </w:t>
      </w:r>
      <w:r w:rsidR="00DD5781" w:rsidRPr="00F8210B">
        <w:rPr>
          <w:color w:val="auto"/>
        </w:rPr>
        <w:t>(</w:t>
      </w:r>
      <w:r w:rsidR="00DD5781" w:rsidRPr="00AF0146">
        <w:rPr>
          <w:b/>
          <w:bCs/>
          <w:color w:val="auto"/>
        </w:rPr>
        <w:t>Figure 3</w:t>
      </w:r>
      <w:r w:rsidR="00B8664B" w:rsidRPr="00AF0146">
        <w:rPr>
          <w:b/>
          <w:bCs/>
          <w:color w:val="auto"/>
        </w:rPr>
        <w:t>A</w:t>
      </w:r>
      <w:r w:rsidR="00AF0146">
        <w:rPr>
          <w:b/>
          <w:bCs/>
          <w:color w:val="auto"/>
        </w:rPr>
        <w:t>–</w:t>
      </w:r>
      <w:r w:rsidR="00DD5781" w:rsidRPr="00AF0146">
        <w:rPr>
          <w:b/>
          <w:bCs/>
          <w:color w:val="auto"/>
        </w:rPr>
        <w:t>C</w:t>
      </w:r>
      <w:r w:rsidR="003B0C91" w:rsidRPr="00F8210B">
        <w:rPr>
          <w:color w:val="auto"/>
        </w:rPr>
        <w:t xml:space="preserve"> for males, </w:t>
      </w:r>
      <w:r w:rsidR="003B0C91" w:rsidRPr="00AF0146">
        <w:rPr>
          <w:b/>
          <w:bCs/>
          <w:color w:val="auto"/>
        </w:rPr>
        <w:t>Figure 3D</w:t>
      </w:r>
      <w:r w:rsidR="00AF0146">
        <w:rPr>
          <w:b/>
          <w:bCs/>
          <w:color w:val="auto"/>
        </w:rPr>
        <w:t>–</w:t>
      </w:r>
      <w:r w:rsidR="003B0C91" w:rsidRPr="00AF0146">
        <w:rPr>
          <w:b/>
          <w:bCs/>
          <w:color w:val="auto"/>
        </w:rPr>
        <w:t>F</w:t>
      </w:r>
      <w:r w:rsidR="003B0C91" w:rsidRPr="00F8210B">
        <w:rPr>
          <w:color w:val="auto"/>
        </w:rPr>
        <w:t xml:space="preserve"> for females</w:t>
      </w:r>
      <w:r w:rsidR="00DD5781" w:rsidRPr="00F8210B">
        <w:rPr>
          <w:color w:val="auto"/>
        </w:rPr>
        <w:t>)</w:t>
      </w:r>
      <w:r w:rsidR="007D69D3" w:rsidRPr="00F8210B">
        <w:rPr>
          <w:color w:val="auto"/>
        </w:rPr>
        <w:t>, indicating that they are not protein deficient.  Rather</w:t>
      </w:r>
      <w:r w:rsidR="00AF0146">
        <w:rPr>
          <w:color w:val="auto"/>
        </w:rPr>
        <w:t>,</w:t>
      </w:r>
      <w:r w:rsidR="007D69D3" w:rsidRPr="00F8210B">
        <w:rPr>
          <w:color w:val="auto"/>
        </w:rPr>
        <w:t xml:space="preserve"> the macronutrient composition results from the dramatic hyperphagia evoked, which is driven predominantly by excess carbohydrate and fat intake</w:t>
      </w:r>
      <w:r w:rsidR="004F7258" w:rsidRPr="00F8210B">
        <w:rPr>
          <w:color w:val="auto"/>
        </w:rPr>
        <w:t xml:space="preserve">, not usually observed in human subjects who tend to </w:t>
      </w:r>
      <w:r w:rsidR="00AF0146">
        <w:rPr>
          <w:color w:val="auto"/>
        </w:rPr>
        <w:t>become overweight</w:t>
      </w:r>
      <w:r w:rsidR="004F7258" w:rsidRPr="00F8210B">
        <w:rPr>
          <w:color w:val="auto"/>
        </w:rPr>
        <w:t xml:space="preserve"> and </w:t>
      </w:r>
      <w:r w:rsidR="00AF0146">
        <w:rPr>
          <w:color w:val="auto"/>
        </w:rPr>
        <w:t xml:space="preserve">develop </w:t>
      </w:r>
      <w:r w:rsidR="004F7258" w:rsidRPr="00F8210B">
        <w:rPr>
          <w:color w:val="auto"/>
        </w:rPr>
        <w:t>obesity more gradually</w:t>
      </w:r>
      <w:r w:rsidR="007D69D3" w:rsidRPr="00F8210B">
        <w:rPr>
          <w:color w:val="auto"/>
        </w:rPr>
        <w:t>.</w:t>
      </w:r>
    </w:p>
    <w:bookmarkEnd w:id="8"/>
    <w:p w14:paraId="4B0B2574" w14:textId="47CA5630" w:rsidR="0029544D" w:rsidRPr="00F8210B" w:rsidRDefault="0029544D" w:rsidP="00F8210B">
      <w:pPr>
        <w:pStyle w:val="NormalWeb"/>
        <w:spacing w:before="0" w:beforeAutospacing="0" w:after="0" w:afterAutospacing="0"/>
        <w:rPr>
          <w:color w:val="auto"/>
        </w:rPr>
      </w:pPr>
    </w:p>
    <w:p w14:paraId="38595784" w14:textId="74E41162" w:rsidR="0029544D" w:rsidRPr="00F8210B" w:rsidRDefault="0029544D" w:rsidP="00F8210B">
      <w:pPr>
        <w:pStyle w:val="NormalWeb"/>
        <w:spacing w:before="0" w:beforeAutospacing="0" w:after="0" w:afterAutospacing="0"/>
        <w:rPr>
          <w:color w:val="auto"/>
        </w:rPr>
      </w:pPr>
      <w:bookmarkStart w:id="10" w:name="_Hlk12956195"/>
      <w:r w:rsidRPr="00F8210B">
        <w:rPr>
          <w:color w:val="auto"/>
        </w:rPr>
        <w:t xml:space="preserve">A recent study </w:t>
      </w:r>
      <w:r w:rsidR="002E3E5E" w:rsidRPr="00F8210B">
        <w:rPr>
          <w:color w:val="auto"/>
        </w:rPr>
        <w:t xml:space="preserve">we conducted </w:t>
      </w:r>
      <w:r w:rsidR="00543F0D" w:rsidRPr="00F8210B">
        <w:rPr>
          <w:color w:val="auto"/>
        </w:rPr>
        <w:t>suggests</w:t>
      </w:r>
      <w:r w:rsidRPr="00F8210B">
        <w:rPr>
          <w:color w:val="auto"/>
        </w:rPr>
        <w:t xml:space="preserve"> that female</w:t>
      </w:r>
      <w:r w:rsidR="00371FF8" w:rsidRPr="00F8210B">
        <w:rPr>
          <w:color w:val="auto"/>
        </w:rPr>
        <w:t xml:space="preserve"> rats</w:t>
      </w:r>
      <w:r w:rsidRPr="00F8210B">
        <w:rPr>
          <w:color w:val="auto"/>
        </w:rPr>
        <w:t xml:space="preserve"> may be particularly vulnerable to the obesogenic effects of </w:t>
      </w:r>
      <w:r w:rsidR="00371FF8" w:rsidRPr="00F8210B">
        <w:rPr>
          <w:color w:val="auto"/>
        </w:rPr>
        <w:t xml:space="preserve">CAF </w:t>
      </w:r>
      <w:r w:rsidRPr="00F8210B">
        <w:rPr>
          <w:color w:val="auto"/>
        </w:rPr>
        <w:t>diet</w:t>
      </w:r>
      <w:r w:rsidR="00371FF8" w:rsidRPr="00F8210B">
        <w:rPr>
          <w:color w:val="auto"/>
        </w:rPr>
        <w:t xml:space="preserve">. </w:t>
      </w:r>
      <w:bookmarkEnd w:id="10"/>
      <w:r w:rsidR="007D6750" w:rsidRPr="00F8210B">
        <w:rPr>
          <w:color w:val="auto"/>
        </w:rPr>
        <w:t>Energy intake was 3.8 times greater in CAF-fed f</w:t>
      </w:r>
      <w:r w:rsidR="000710B9" w:rsidRPr="00F8210B">
        <w:rPr>
          <w:color w:val="auto"/>
        </w:rPr>
        <w:t>emale</w:t>
      </w:r>
      <w:r w:rsidR="00FF2945" w:rsidRPr="00F8210B">
        <w:rPr>
          <w:color w:val="auto"/>
        </w:rPr>
        <w:t>s</w:t>
      </w:r>
      <w:r w:rsidR="000710B9" w:rsidRPr="00F8210B">
        <w:rPr>
          <w:color w:val="auto"/>
        </w:rPr>
        <w:t xml:space="preserve"> </w:t>
      </w:r>
      <w:r w:rsidR="007D6750" w:rsidRPr="00F8210B">
        <w:rPr>
          <w:color w:val="auto"/>
        </w:rPr>
        <w:t>relative to controls</w:t>
      </w:r>
      <w:r w:rsidRPr="00F8210B">
        <w:rPr>
          <w:color w:val="auto"/>
        </w:rPr>
        <w:t xml:space="preserve">, which </w:t>
      </w:r>
      <w:r w:rsidR="00FF2945" w:rsidRPr="00F8210B">
        <w:rPr>
          <w:color w:val="auto"/>
        </w:rPr>
        <w:t>wa</w:t>
      </w:r>
      <w:r w:rsidRPr="00F8210B">
        <w:rPr>
          <w:color w:val="auto"/>
        </w:rPr>
        <w:t xml:space="preserve">s </w:t>
      </w:r>
      <w:r w:rsidR="00371FF8" w:rsidRPr="00F8210B">
        <w:rPr>
          <w:color w:val="auto"/>
        </w:rPr>
        <w:t xml:space="preserve">sustained </w:t>
      </w:r>
      <w:r w:rsidRPr="00F8210B">
        <w:rPr>
          <w:color w:val="auto"/>
        </w:rPr>
        <w:t>over 6 weeks (</w:t>
      </w:r>
      <w:r w:rsidRPr="00AF0146">
        <w:rPr>
          <w:b/>
          <w:bCs/>
          <w:color w:val="auto"/>
        </w:rPr>
        <w:t>Figure 4A</w:t>
      </w:r>
      <w:r w:rsidR="00E02736" w:rsidRPr="00F8210B">
        <w:rPr>
          <w:color w:val="auto"/>
        </w:rPr>
        <w:t>)</w:t>
      </w:r>
      <w:r w:rsidR="007D6750" w:rsidRPr="00F8210B">
        <w:rPr>
          <w:color w:val="auto"/>
        </w:rPr>
        <w:t xml:space="preserve">. A </w:t>
      </w:r>
      <w:r w:rsidR="000710B9" w:rsidRPr="00F8210B">
        <w:rPr>
          <w:color w:val="auto"/>
        </w:rPr>
        <w:t xml:space="preserve">20% weight difference </w:t>
      </w:r>
      <w:r w:rsidR="007D6750" w:rsidRPr="00F8210B">
        <w:rPr>
          <w:color w:val="auto"/>
        </w:rPr>
        <w:t>between groups was observed after only</w:t>
      </w:r>
      <w:r w:rsidR="000710B9" w:rsidRPr="00F8210B">
        <w:rPr>
          <w:color w:val="auto"/>
        </w:rPr>
        <w:t xml:space="preserve"> 2 weeks of </w:t>
      </w:r>
      <w:r w:rsidR="007D6750" w:rsidRPr="00F8210B">
        <w:rPr>
          <w:color w:val="auto"/>
        </w:rPr>
        <w:t>CAF</w:t>
      </w:r>
      <w:r w:rsidR="000710B9" w:rsidRPr="00F8210B">
        <w:rPr>
          <w:color w:val="auto"/>
        </w:rPr>
        <w:t xml:space="preserve"> exposure (</w:t>
      </w:r>
      <w:r w:rsidR="000710B9" w:rsidRPr="00AF0146">
        <w:rPr>
          <w:b/>
          <w:bCs/>
          <w:color w:val="auto"/>
        </w:rPr>
        <w:t>Figure 4B</w:t>
      </w:r>
      <w:r w:rsidR="000710B9" w:rsidRPr="00F8210B">
        <w:rPr>
          <w:color w:val="auto"/>
        </w:rPr>
        <w:t xml:space="preserve">). </w:t>
      </w:r>
      <w:r w:rsidR="00705876" w:rsidRPr="00F8210B">
        <w:rPr>
          <w:color w:val="auto"/>
        </w:rPr>
        <w:t>After</w:t>
      </w:r>
      <w:r w:rsidR="000710B9" w:rsidRPr="00F8210B">
        <w:rPr>
          <w:color w:val="auto"/>
        </w:rPr>
        <w:t xml:space="preserve"> 6 weeks of diet exposure</w:t>
      </w:r>
      <w:r w:rsidR="00FF2945" w:rsidRPr="00F8210B">
        <w:rPr>
          <w:color w:val="auto"/>
        </w:rPr>
        <w:t>, body weight gain was 12 times greater in CAF rats</w:t>
      </w:r>
      <w:r w:rsidR="00CF2376" w:rsidRPr="00F8210B">
        <w:rPr>
          <w:color w:val="auto"/>
        </w:rPr>
        <w:t xml:space="preserve"> </w:t>
      </w:r>
      <w:r w:rsidR="000710B9" w:rsidRPr="00F8210B">
        <w:rPr>
          <w:color w:val="auto"/>
        </w:rPr>
        <w:t>(</w:t>
      </w:r>
      <w:r w:rsidR="000710B9" w:rsidRPr="00AF0146">
        <w:rPr>
          <w:b/>
          <w:bCs/>
          <w:color w:val="auto"/>
        </w:rPr>
        <w:t>Figure 4C</w:t>
      </w:r>
      <w:r w:rsidR="000710B9" w:rsidRPr="00F8210B">
        <w:rPr>
          <w:color w:val="auto"/>
        </w:rPr>
        <w:t xml:space="preserve">) and </w:t>
      </w:r>
      <w:r w:rsidR="00CF2376" w:rsidRPr="00F8210B">
        <w:rPr>
          <w:color w:val="auto"/>
        </w:rPr>
        <w:t>fat mass was doubled</w:t>
      </w:r>
      <w:r w:rsidR="000710B9" w:rsidRPr="00F8210B">
        <w:rPr>
          <w:color w:val="auto"/>
        </w:rPr>
        <w:t xml:space="preserve"> (</w:t>
      </w:r>
      <w:r w:rsidR="000710B9" w:rsidRPr="00AF0146">
        <w:rPr>
          <w:b/>
          <w:bCs/>
          <w:color w:val="auto"/>
        </w:rPr>
        <w:t>Figure 4D</w:t>
      </w:r>
      <w:r w:rsidR="000710B9" w:rsidRPr="00F8210B">
        <w:rPr>
          <w:color w:val="auto"/>
        </w:rPr>
        <w:t xml:space="preserve">) compared </w:t>
      </w:r>
      <w:r w:rsidR="00CF2376" w:rsidRPr="00F8210B">
        <w:rPr>
          <w:color w:val="auto"/>
        </w:rPr>
        <w:t xml:space="preserve">with </w:t>
      </w:r>
      <w:r w:rsidR="000710B9" w:rsidRPr="00F8210B">
        <w:rPr>
          <w:color w:val="auto"/>
        </w:rPr>
        <w:t>healthy controls.</w:t>
      </w:r>
      <w:r w:rsidR="00245624" w:rsidRPr="00F8210B">
        <w:rPr>
          <w:color w:val="auto"/>
        </w:rPr>
        <w:t xml:space="preserve"> </w:t>
      </w:r>
      <w:bookmarkStart w:id="11" w:name="_Hlk13208420"/>
      <w:r w:rsidR="00245624" w:rsidRPr="00F8210B">
        <w:rPr>
          <w:color w:val="auto"/>
        </w:rPr>
        <w:t xml:space="preserve">The suggestion of greater susceptibility to diet-induced weight gain in females is supported by an earlier study by </w:t>
      </w:r>
      <w:proofErr w:type="spellStart"/>
      <w:r w:rsidR="00245624" w:rsidRPr="00F8210B">
        <w:rPr>
          <w:color w:val="auto"/>
        </w:rPr>
        <w:t>Sclafani</w:t>
      </w:r>
      <w:proofErr w:type="spellEnd"/>
      <w:r w:rsidR="00245624" w:rsidRPr="00F8210B">
        <w:rPr>
          <w:color w:val="auto"/>
        </w:rPr>
        <w:t xml:space="preserve"> and Gorman, which showed that a cafeteria diet induced significantly greater weight gain in females than in males</w:t>
      </w:r>
      <w:r w:rsidR="00245624" w:rsidRPr="00F8210B">
        <w:rPr>
          <w:color w:val="auto"/>
          <w:vertAlign w:val="superscript"/>
        </w:rPr>
        <w:fldChar w:fldCharType="begin"/>
      </w:r>
      <w:r w:rsidR="004B53F5" w:rsidRPr="00F8210B">
        <w:rPr>
          <w:color w:val="auto"/>
          <w:vertAlign w:val="superscript"/>
        </w:rPr>
        <w:instrText xml:space="preserve"> ADDIN EN.CITE &lt;EndNote&gt;&lt;Cite&gt;&lt;Author&gt;Sclafani&lt;/Author&gt;&lt;Year&gt;1977&lt;/Year&gt;&lt;RecNum&gt;2358&lt;/RecNum&gt;&lt;DisplayText&gt;&lt;style face="superscript"&gt;25&lt;/style&gt;&lt;/DisplayText&gt;&lt;record&gt;&lt;rec-number&gt;2358&lt;/rec-number&gt;&lt;foreign-keys&gt;&lt;key app="EN" db-id="vt0zffesnwfpswev2dkxfr56sxwxae05ze9a" timestamp="1562027729"&gt;2358&lt;/key&gt;&lt;/foreign-keys&gt;&lt;ref-type name="Journal Article"&gt;17&lt;/ref-type&gt;&lt;contributors&gt;&lt;authors&gt;&lt;author&gt;Sclafani, A.&lt;/author&gt;&lt;author&gt;Gorman, A. N.&lt;/author&gt;&lt;/authors&gt;&lt;/contributors&gt;&lt;titles&gt;&lt;title&gt;Effects of age, sex, and prior body weight on the development of dietary obesity in adult rats&lt;/title&gt;&lt;secondary-title&gt;Physiology &amp;amp; Behavior&lt;/secondary-title&gt;&lt;alt-title&gt;Physiology &amp;amp; behavior&lt;/alt-title&gt;&lt;/titles&gt;&lt;periodical&gt;&lt;full-title&gt;Physiology &amp;amp; Behavior&lt;/full-title&gt;&lt;abbr-1&gt;Physiol Behav&lt;/abbr-1&gt;&lt;/periodical&gt;&lt;alt-periodical&gt;&lt;full-title&gt;Physiology &amp;amp; Behavior&lt;/full-title&gt;&lt;abbr-1&gt;Physiol Behav&lt;/abbr-1&gt;&lt;/alt-periodical&gt;&lt;pages&gt;1021-6&lt;/pages&gt;&lt;volume&gt;18&lt;/volume&gt;&lt;number&gt;6&lt;/number&gt;&lt;edition&gt;1977/06/01&lt;/edition&gt;&lt;keywords&gt;&lt;keyword&gt;Age Factors&lt;/keyword&gt;&lt;keyword&gt;Animals&lt;/keyword&gt;&lt;keyword&gt;*Body Weight&lt;/keyword&gt;&lt;keyword&gt;Diet&lt;/keyword&gt;&lt;keyword&gt;Female&lt;/keyword&gt;&lt;keyword&gt;Male&lt;/keyword&gt;&lt;keyword&gt;Obesity/*etiology&lt;/keyword&gt;&lt;keyword&gt;Rats&lt;/keyword&gt;&lt;keyword&gt;Sex Factors&lt;/keyword&gt;&lt;/keywords&gt;&lt;dates&gt;&lt;year&gt;1977&lt;/year&gt;&lt;pub-dates&gt;&lt;date&gt;Jun&lt;/date&gt;&lt;/pub-dates&gt;&lt;/dates&gt;&lt;isbn&gt;0031-9384 (Print)&amp;#xD;0031-9384&lt;/isbn&gt;&lt;accession-num&gt;928523&lt;/accession-num&gt;&lt;urls&gt;&lt;/urls&gt;&lt;remote-database-provider&gt;NLM&lt;/remote-database-provider&gt;&lt;language&gt;eng&lt;/language&gt;&lt;/record&gt;&lt;/Cite&gt;&lt;/EndNote&gt;</w:instrText>
      </w:r>
      <w:r w:rsidR="00245624" w:rsidRPr="00F8210B">
        <w:rPr>
          <w:color w:val="auto"/>
          <w:vertAlign w:val="superscript"/>
        </w:rPr>
        <w:fldChar w:fldCharType="separate"/>
      </w:r>
      <w:r w:rsidR="004B53F5" w:rsidRPr="00F8210B">
        <w:rPr>
          <w:noProof/>
          <w:color w:val="auto"/>
          <w:vertAlign w:val="superscript"/>
        </w:rPr>
        <w:t>25</w:t>
      </w:r>
      <w:r w:rsidR="00245624" w:rsidRPr="00F8210B">
        <w:rPr>
          <w:color w:val="auto"/>
          <w:vertAlign w:val="superscript"/>
        </w:rPr>
        <w:fldChar w:fldCharType="end"/>
      </w:r>
      <w:r w:rsidR="00245624" w:rsidRPr="00F8210B">
        <w:rPr>
          <w:color w:val="auto"/>
        </w:rPr>
        <w:t xml:space="preserve">. </w:t>
      </w:r>
    </w:p>
    <w:bookmarkEnd w:id="11"/>
    <w:p w14:paraId="7F5815FC" w14:textId="0E18DDFD" w:rsidR="004A71E4" w:rsidRPr="00F8210B" w:rsidRDefault="004A71E4" w:rsidP="00F8210B">
      <w:pPr>
        <w:rPr>
          <w:color w:val="808080" w:themeColor="background1" w:themeShade="80"/>
        </w:rPr>
      </w:pPr>
    </w:p>
    <w:p w14:paraId="62EE5F51" w14:textId="38072AF1" w:rsidR="008E2846" w:rsidRPr="00F8210B" w:rsidRDefault="005F2482" w:rsidP="00F8210B">
      <w:pPr>
        <w:rPr>
          <w:color w:val="auto"/>
        </w:rPr>
      </w:pPr>
      <w:r w:rsidRPr="00F8210B">
        <w:rPr>
          <w:color w:val="auto"/>
        </w:rPr>
        <w:t xml:space="preserve">Providing too little of each CAF food may artificially constrain measurements of energy intake. </w:t>
      </w:r>
      <w:r w:rsidR="004E7342" w:rsidRPr="00F8210B">
        <w:rPr>
          <w:color w:val="auto"/>
        </w:rPr>
        <w:t xml:space="preserve">  </w:t>
      </w:r>
      <w:r w:rsidR="00ED465B" w:rsidRPr="00F8210B">
        <w:rPr>
          <w:color w:val="auto"/>
        </w:rPr>
        <w:t xml:space="preserve">This is most easily addressed by </w:t>
      </w:r>
      <w:r w:rsidR="007D6750" w:rsidRPr="00F8210B">
        <w:rPr>
          <w:color w:val="auto"/>
        </w:rPr>
        <w:t>checking</w:t>
      </w:r>
      <w:r w:rsidR="00ED465B" w:rsidRPr="00F8210B">
        <w:rPr>
          <w:color w:val="auto"/>
        </w:rPr>
        <w:t xml:space="preserve"> that there is some food remaining in the CAF cages 24 </w:t>
      </w:r>
      <w:r w:rsidR="00ED465B" w:rsidRPr="00F8210B">
        <w:rPr>
          <w:color w:val="auto"/>
        </w:rPr>
        <w:lastRenderedPageBreak/>
        <w:t xml:space="preserve">h after feeding (when the food is refreshed). </w:t>
      </w:r>
      <w:r w:rsidR="00ED465B" w:rsidRPr="00AF0146">
        <w:rPr>
          <w:b/>
          <w:bCs/>
          <w:color w:val="auto"/>
        </w:rPr>
        <w:t>Figure 5</w:t>
      </w:r>
      <w:r w:rsidR="00956C15" w:rsidRPr="00AF0146">
        <w:rPr>
          <w:b/>
          <w:bCs/>
          <w:color w:val="auto"/>
        </w:rPr>
        <w:t xml:space="preserve"> </w:t>
      </w:r>
      <w:r w:rsidR="00956C15" w:rsidRPr="00F8210B">
        <w:rPr>
          <w:color w:val="auto"/>
        </w:rPr>
        <w:t>shows how</w:t>
      </w:r>
      <w:r w:rsidR="00ED465B" w:rsidRPr="00F8210B">
        <w:rPr>
          <w:color w:val="auto"/>
        </w:rPr>
        <w:t xml:space="preserve"> the use of multiple food sets for food intake can lead to </w:t>
      </w:r>
      <w:r w:rsidR="00367DE9" w:rsidRPr="00F8210B">
        <w:rPr>
          <w:color w:val="auto"/>
        </w:rPr>
        <w:t xml:space="preserve">substantial shifts in macronutrient intake despite comparable overall energy intake. In this instance, the variability was due primarily to the balance of fat and carbohydrate against a backdrop of consistent protein intake. </w:t>
      </w:r>
      <w:r w:rsidR="00956C15" w:rsidRPr="00F8210B">
        <w:rPr>
          <w:color w:val="auto"/>
        </w:rPr>
        <w:t>A</w:t>
      </w:r>
      <w:r w:rsidR="00367DE9" w:rsidRPr="00F8210B">
        <w:rPr>
          <w:color w:val="auto"/>
        </w:rPr>
        <w:t xml:space="preserve">nalyses of the food sets used indicated that </w:t>
      </w:r>
      <w:r w:rsidR="00ED465B" w:rsidRPr="00F8210B">
        <w:rPr>
          <w:color w:val="auto"/>
        </w:rPr>
        <w:t xml:space="preserve">high </w:t>
      </w:r>
      <w:r w:rsidR="00705876" w:rsidRPr="00F8210B">
        <w:rPr>
          <w:color w:val="auto"/>
        </w:rPr>
        <w:t>carbohydrate</w:t>
      </w:r>
      <w:r w:rsidR="00ED465B" w:rsidRPr="00F8210B">
        <w:rPr>
          <w:color w:val="auto"/>
        </w:rPr>
        <w:t xml:space="preserve"> intakes were observed when </w:t>
      </w:r>
      <w:r w:rsidR="00367DE9" w:rsidRPr="00F8210B">
        <w:rPr>
          <w:color w:val="auto"/>
        </w:rPr>
        <w:t xml:space="preserve">a </w:t>
      </w:r>
      <w:proofErr w:type="gramStart"/>
      <w:r w:rsidR="00367DE9" w:rsidRPr="00F8210B">
        <w:rPr>
          <w:color w:val="auto"/>
        </w:rPr>
        <w:t>highly-</w:t>
      </w:r>
      <w:r w:rsidR="00ED465B" w:rsidRPr="00F8210B">
        <w:rPr>
          <w:color w:val="auto"/>
        </w:rPr>
        <w:t>preferred</w:t>
      </w:r>
      <w:proofErr w:type="gramEnd"/>
      <w:r w:rsidR="00ED465B" w:rsidRPr="00F8210B">
        <w:rPr>
          <w:color w:val="auto"/>
        </w:rPr>
        <w:t xml:space="preserve"> cake was provided</w:t>
      </w:r>
      <w:r w:rsidR="00367DE9" w:rsidRPr="00F8210B">
        <w:rPr>
          <w:color w:val="auto"/>
        </w:rPr>
        <w:t xml:space="preserve">; </w:t>
      </w:r>
      <w:r w:rsidR="00ED465B" w:rsidRPr="00F8210B">
        <w:rPr>
          <w:color w:val="auto"/>
        </w:rPr>
        <w:t>higher fat intakes were observed when this cake was absent.</w:t>
      </w:r>
    </w:p>
    <w:p w14:paraId="072E7194" w14:textId="77777777" w:rsidR="005F2482" w:rsidRPr="00F8210B" w:rsidRDefault="005F2482" w:rsidP="00F8210B">
      <w:pPr>
        <w:rPr>
          <w:color w:val="808080" w:themeColor="background1" w:themeShade="80"/>
        </w:rPr>
      </w:pPr>
    </w:p>
    <w:p w14:paraId="1FA02458" w14:textId="60938FF0" w:rsidR="008142A9" w:rsidRDefault="00B32616" w:rsidP="00F8210B">
      <w:pPr>
        <w:rPr>
          <w:color w:val="808080"/>
        </w:rPr>
      </w:pPr>
      <w:r w:rsidRPr="00F8210B">
        <w:rPr>
          <w:b/>
        </w:rPr>
        <w:t xml:space="preserve">FIGURE </w:t>
      </w:r>
      <w:r w:rsidR="0013621E" w:rsidRPr="00F8210B">
        <w:rPr>
          <w:b/>
        </w:rPr>
        <w:t xml:space="preserve">AND TABLE </w:t>
      </w:r>
      <w:r w:rsidRPr="00F8210B">
        <w:rPr>
          <w:b/>
        </w:rPr>
        <w:t>LEGENDS:</w:t>
      </w:r>
      <w:r w:rsidRPr="00F8210B">
        <w:rPr>
          <w:color w:val="808080"/>
        </w:rPr>
        <w:t xml:space="preserve"> </w:t>
      </w:r>
    </w:p>
    <w:p w14:paraId="1805D88F" w14:textId="77777777" w:rsidR="00D013DC" w:rsidRDefault="00D013DC" w:rsidP="00F8210B">
      <w:pPr>
        <w:rPr>
          <w:color w:val="808080"/>
        </w:rPr>
      </w:pPr>
    </w:p>
    <w:p w14:paraId="3BC84F37" w14:textId="1F952715" w:rsidR="00D013DC" w:rsidRDefault="00D013DC" w:rsidP="00D013DC">
      <w:r w:rsidRPr="00F8210B">
        <w:rPr>
          <w:b/>
        </w:rPr>
        <w:t>Figure 1: Example of cafeteria diet across three days</w:t>
      </w:r>
      <w:r>
        <w:t xml:space="preserve">. </w:t>
      </w:r>
      <w:r w:rsidRPr="00F8210B">
        <w:t xml:space="preserve">CAF diet should consist of varied food each day to induce sustained hyperphagia. Preparing CAF foods can be streamlined by placing each cage’s food into a designated container. This allows for easy, well-timed delivery into each cage.  Day 1: chicken nuggets, beef-flavored dog food, chocolate cream biscuits, jam roll, high-fat purified diet.  Day 2: meat pie, chicken nuggets, scotch finger biscuits, caramel mud cake.  Day 3: dim </w:t>
      </w:r>
      <w:r w:rsidRPr="00F8210B">
        <w:t>sum</w:t>
      </w:r>
      <w:r w:rsidRPr="00F8210B">
        <w:t>, chicken-flavored dog food, custard cream biscuits, blueberry cheesecake.</w:t>
      </w:r>
    </w:p>
    <w:p w14:paraId="1BBB126A" w14:textId="77777777" w:rsidR="00D013DC" w:rsidRPr="00F8210B" w:rsidRDefault="00D013DC" w:rsidP="00D013DC"/>
    <w:p w14:paraId="596E5D20" w14:textId="2CC127D1" w:rsidR="00D013DC" w:rsidRPr="00D013DC" w:rsidRDefault="00D013DC" w:rsidP="00D013DC">
      <w:pPr>
        <w:rPr>
          <w:b/>
        </w:rPr>
      </w:pPr>
      <w:r w:rsidRPr="00F8210B">
        <w:rPr>
          <w:b/>
        </w:rPr>
        <w:t>Figure 2: Representative results in multiple male cohorts</w:t>
      </w:r>
      <w:r>
        <w:rPr>
          <w:b/>
        </w:rPr>
        <w:t xml:space="preserve">. </w:t>
      </w:r>
      <w:r w:rsidRPr="00F8210B">
        <w:t>CAF diet produces a consistent increase in energy intake (</w:t>
      </w:r>
      <w:r w:rsidRPr="00D013DC">
        <w:rPr>
          <w:b/>
          <w:bCs/>
        </w:rPr>
        <w:t>A</w:t>
      </w:r>
      <w:r w:rsidRPr="00F8210B">
        <w:t>), and body weight (</w:t>
      </w:r>
      <w:r w:rsidRPr="00D013DC">
        <w:rPr>
          <w:b/>
          <w:bCs/>
        </w:rPr>
        <w:t>B</w:t>
      </w:r>
      <w:r w:rsidRPr="00F8210B">
        <w:t>) over 6 weeks in male adult rats.  This is accompanied by significant increases in body weight gain (</w:t>
      </w:r>
      <w:r w:rsidRPr="00D013DC">
        <w:rPr>
          <w:b/>
          <w:bCs/>
        </w:rPr>
        <w:t>C</w:t>
      </w:r>
      <w:r w:rsidRPr="00F8210B">
        <w:t>) and fat mass (</w:t>
      </w:r>
      <w:r w:rsidRPr="00D013DC">
        <w:rPr>
          <w:b/>
          <w:bCs/>
        </w:rPr>
        <w:t>D</w:t>
      </w:r>
      <w:r w:rsidRPr="00F8210B">
        <w:t xml:space="preserve">) when assessed by </w:t>
      </w:r>
      <w:proofErr w:type="spellStart"/>
      <w:r w:rsidRPr="00F8210B">
        <w:t>EchoMRI</w:t>
      </w:r>
      <w:proofErr w:type="spellEnd"/>
      <w:r w:rsidRPr="00F8210B">
        <w:t xml:space="preserve"> at 4 weeks of diet. Data </w:t>
      </w:r>
      <w:r>
        <w:t>are</w:t>
      </w:r>
      <w:r w:rsidRPr="00F8210B">
        <w:t xml:space="preserve"> represented as mean ± SEM; n</w:t>
      </w:r>
      <w:r>
        <w:t xml:space="preserve"> </w:t>
      </w:r>
      <w:r w:rsidRPr="00F8210B">
        <w:t>=</w:t>
      </w:r>
      <w:r>
        <w:t xml:space="preserve"> </w:t>
      </w:r>
      <w:r w:rsidRPr="00F8210B">
        <w:t>48 for individual data; n</w:t>
      </w:r>
      <w:r>
        <w:t xml:space="preserve"> </w:t>
      </w:r>
      <w:r w:rsidRPr="00F8210B">
        <w:t>=</w:t>
      </w:r>
      <w:r>
        <w:t xml:space="preserve"> </w:t>
      </w:r>
      <w:r w:rsidRPr="00F8210B">
        <w:t>12 for energy intake data (cage as the unit of analysis).</w:t>
      </w:r>
    </w:p>
    <w:p w14:paraId="79F77C53" w14:textId="77777777" w:rsidR="00D013DC" w:rsidRPr="00F8210B" w:rsidRDefault="00D013DC" w:rsidP="00D013DC"/>
    <w:p w14:paraId="3453A928" w14:textId="3BD0AEDB" w:rsidR="00D013DC" w:rsidRPr="00D013DC" w:rsidRDefault="00D013DC" w:rsidP="00D013DC">
      <w:pPr>
        <w:rPr>
          <w:b/>
        </w:rPr>
      </w:pPr>
      <w:r w:rsidRPr="00F8210B">
        <w:rPr>
          <w:b/>
        </w:rPr>
        <w:t>Figure 3: Macronutrient intake in multiple male cohorts</w:t>
      </w:r>
      <w:r>
        <w:rPr>
          <w:b/>
        </w:rPr>
        <w:t xml:space="preserve">. </w:t>
      </w:r>
      <w:r w:rsidRPr="00F8210B">
        <w:t>CAF diet exposure increases total intake of carbohydrate (</w:t>
      </w:r>
      <w:r w:rsidRPr="00D013DC">
        <w:rPr>
          <w:b/>
          <w:bCs/>
        </w:rPr>
        <w:t>A</w:t>
      </w:r>
      <w:r w:rsidRPr="00F8210B">
        <w:t>), fat (</w:t>
      </w:r>
      <w:r w:rsidRPr="00D013DC">
        <w:rPr>
          <w:b/>
          <w:bCs/>
        </w:rPr>
        <w:t>B</w:t>
      </w:r>
      <w:r w:rsidRPr="00F8210B">
        <w:t>) and protein (</w:t>
      </w:r>
      <w:r w:rsidRPr="00D013DC">
        <w:rPr>
          <w:b/>
          <w:bCs/>
        </w:rPr>
        <w:t>C</w:t>
      </w:r>
      <w:r w:rsidRPr="00F8210B">
        <w:t>) for male rats.  These increases are comparable in female rats for carbohydrate (</w:t>
      </w:r>
      <w:r w:rsidRPr="00D013DC">
        <w:rPr>
          <w:b/>
          <w:bCs/>
        </w:rPr>
        <w:t>D</w:t>
      </w:r>
      <w:r w:rsidRPr="00F8210B">
        <w:t>), fat (</w:t>
      </w:r>
      <w:r w:rsidRPr="00D013DC">
        <w:rPr>
          <w:b/>
          <w:bCs/>
        </w:rPr>
        <w:t>E</w:t>
      </w:r>
      <w:r w:rsidRPr="00F8210B">
        <w:t>) and protein (</w:t>
      </w:r>
      <w:r w:rsidRPr="00D013DC">
        <w:rPr>
          <w:b/>
          <w:bCs/>
        </w:rPr>
        <w:t>F</w:t>
      </w:r>
      <w:r w:rsidRPr="00F8210B">
        <w:t xml:space="preserve">) intakes.  Data </w:t>
      </w:r>
      <w:r>
        <w:t>are</w:t>
      </w:r>
      <w:r w:rsidRPr="00F8210B">
        <w:t xml:space="preserve"> represented as mean ± SEM; n</w:t>
      </w:r>
      <w:r>
        <w:t xml:space="preserve"> </w:t>
      </w:r>
      <w:r w:rsidRPr="00F8210B">
        <w:t>=</w:t>
      </w:r>
      <w:r>
        <w:t xml:space="preserve"> </w:t>
      </w:r>
      <w:r w:rsidRPr="00F8210B">
        <w:t>12 or n</w:t>
      </w:r>
      <w:r>
        <w:t xml:space="preserve"> </w:t>
      </w:r>
      <w:r w:rsidRPr="00F8210B">
        <w:t>=</w:t>
      </w:r>
      <w:r>
        <w:t xml:space="preserve"> </w:t>
      </w:r>
      <w:r w:rsidRPr="00F8210B">
        <w:t>4 cages (males and females respectively) averaged over 6 weeks.</w:t>
      </w:r>
    </w:p>
    <w:p w14:paraId="088D314F" w14:textId="77777777" w:rsidR="00D013DC" w:rsidRPr="00F8210B" w:rsidRDefault="00D013DC" w:rsidP="00D013DC"/>
    <w:p w14:paraId="1DA14712" w14:textId="61996599" w:rsidR="00D013DC" w:rsidRPr="00D013DC" w:rsidRDefault="00D013DC" w:rsidP="00D013DC">
      <w:pPr>
        <w:rPr>
          <w:b/>
        </w:rPr>
      </w:pPr>
      <w:r w:rsidRPr="00F8210B">
        <w:rPr>
          <w:b/>
        </w:rPr>
        <w:t>Figure 4: Representative results in a female cohort</w:t>
      </w:r>
      <w:r>
        <w:rPr>
          <w:b/>
        </w:rPr>
        <w:t xml:space="preserve">. </w:t>
      </w:r>
      <w:r w:rsidRPr="00F8210B">
        <w:t>Cafeteria diet produces a consistent increase in energy intake (</w:t>
      </w:r>
      <w:r w:rsidRPr="00D013DC">
        <w:rPr>
          <w:b/>
          <w:bCs/>
        </w:rPr>
        <w:t>A</w:t>
      </w:r>
      <w:r w:rsidRPr="00F8210B">
        <w:t>) and body weight (</w:t>
      </w:r>
      <w:r w:rsidRPr="00D013DC">
        <w:rPr>
          <w:b/>
          <w:bCs/>
        </w:rPr>
        <w:t>B</w:t>
      </w:r>
      <w:r w:rsidRPr="00F8210B">
        <w:t>) over 6 weeks in female adult rats.  After 6 weeks of diet a substantial difference in body weight gain (</w:t>
      </w:r>
      <w:r w:rsidRPr="00D013DC">
        <w:rPr>
          <w:b/>
          <w:bCs/>
        </w:rPr>
        <w:t>C</w:t>
      </w:r>
      <w:r w:rsidRPr="00F8210B">
        <w:t>) and fat mass (</w:t>
      </w:r>
      <w:r w:rsidRPr="00D013DC">
        <w:rPr>
          <w:b/>
          <w:bCs/>
        </w:rPr>
        <w:t>D</w:t>
      </w:r>
      <w:r w:rsidRPr="00F8210B">
        <w:t xml:space="preserve">) is also observed. Data </w:t>
      </w:r>
      <w:r>
        <w:t>are</w:t>
      </w:r>
      <w:r w:rsidRPr="00F8210B">
        <w:t xml:space="preserve"> represented as mean ± SEM; n</w:t>
      </w:r>
      <w:r>
        <w:t xml:space="preserve"> </w:t>
      </w:r>
      <w:r w:rsidRPr="00F8210B">
        <w:t>=</w:t>
      </w:r>
      <w:r>
        <w:t xml:space="preserve"> </w:t>
      </w:r>
      <w:r w:rsidRPr="00F8210B">
        <w:t>12 for individual data; n</w:t>
      </w:r>
      <w:r>
        <w:t xml:space="preserve"> </w:t>
      </w:r>
      <w:r w:rsidRPr="00F8210B">
        <w:t>=</w:t>
      </w:r>
      <w:r>
        <w:t xml:space="preserve"> </w:t>
      </w:r>
      <w:r w:rsidRPr="00F8210B">
        <w:t>4 for energy intake data.</w:t>
      </w:r>
    </w:p>
    <w:p w14:paraId="4F3035CF" w14:textId="77777777" w:rsidR="00D013DC" w:rsidRPr="00F8210B" w:rsidRDefault="00D013DC" w:rsidP="00D013DC"/>
    <w:p w14:paraId="4E717604" w14:textId="10F8C971" w:rsidR="00D013DC" w:rsidRPr="00F8210B" w:rsidRDefault="00D013DC" w:rsidP="00D013DC">
      <w:pPr>
        <w:pStyle w:val="NormalWeb"/>
        <w:shd w:val="clear" w:color="auto" w:fill="FFFFFF"/>
        <w:spacing w:before="0" w:beforeAutospacing="0" w:after="0" w:afterAutospacing="0"/>
        <w:rPr>
          <w:lang w:val="en-AU" w:eastAsia="en-AU"/>
        </w:rPr>
      </w:pPr>
      <w:r w:rsidRPr="00F8210B">
        <w:rPr>
          <w:b/>
        </w:rPr>
        <w:t>F</w:t>
      </w:r>
      <w:r w:rsidRPr="00F8210B">
        <w:rPr>
          <w:b/>
          <w:bCs/>
          <w:lang w:eastAsia="en-AU"/>
        </w:rPr>
        <w:t>igure 5: Macronutrient intake over time</w:t>
      </w:r>
      <w:r>
        <w:rPr>
          <w:b/>
          <w:bCs/>
          <w:lang w:eastAsia="en-AU"/>
        </w:rPr>
        <w:t xml:space="preserve">. </w:t>
      </w:r>
      <w:r w:rsidRPr="00F8210B">
        <w:rPr>
          <w:lang w:eastAsia="en-AU"/>
        </w:rPr>
        <w:t>Using multiple food sets to assess food intake can lead to differences in macronutrient intake over time given differences in individual preferences in a cohort of male rats. Data</w:t>
      </w:r>
      <w:r>
        <w:rPr>
          <w:lang w:eastAsia="en-AU"/>
        </w:rPr>
        <w:t xml:space="preserve"> are</w:t>
      </w:r>
      <w:r w:rsidRPr="00F8210B">
        <w:rPr>
          <w:lang w:eastAsia="en-AU"/>
        </w:rPr>
        <w:t xml:space="preserve"> represented as </w:t>
      </w:r>
      <w:proofErr w:type="spellStart"/>
      <w:r w:rsidRPr="00F8210B">
        <w:rPr>
          <w:lang w:eastAsia="en-AU"/>
        </w:rPr>
        <w:t>mean</w:t>
      </w:r>
      <w:proofErr w:type="spellEnd"/>
      <w:r w:rsidRPr="00F8210B">
        <w:rPr>
          <w:lang w:eastAsia="en-AU"/>
        </w:rPr>
        <w:t xml:space="preserve"> ± SEM; n</w:t>
      </w:r>
      <w:r>
        <w:rPr>
          <w:lang w:eastAsia="en-AU"/>
        </w:rPr>
        <w:t xml:space="preserve"> </w:t>
      </w:r>
      <w:r w:rsidRPr="00F8210B">
        <w:rPr>
          <w:lang w:eastAsia="en-AU"/>
        </w:rPr>
        <w:t>=</w:t>
      </w:r>
      <w:r>
        <w:rPr>
          <w:lang w:eastAsia="en-AU"/>
        </w:rPr>
        <w:t xml:space="preserve"> </w:t>
      </w:r>
      <w:r w:rsidRPr="00F8210B">
        <w:rPr>
          <w:lang w:eastAsia="en-AU"/>
        </w:rPr>
        <w:t>4</w:t>
      </w:r>
      <w:r>
        <w:rPr>
          <w:lang w:eastAsia="en-AU"/>
        </w:rPr>
        <w:t xml:space="preserve"> </w:t>
      </w:r>
      <w:r w:rsidRPr="00F8210B">
        <w:rPr>
          <w:lang w:eastAsia="en-AU"/>
        </w:rPr>
        <w:t>cages.  Note that overall macronutrient intake matches the pattern usually observed; CAF-fed rats consumed 60% energy as carbohydrates, 33% fat and 8% protein, as energy.</w:t>
      </w:r>
    </w:p>
    <w:p w14:paraId="11EA49B2" w14:textId="77777777" w:rsidR="00AF0146" w:rsidRPr="00F8210B" w:rsidRDefault="00AF0146" w:rsidP="00F8210B">
      <w:pPr>
        <w:rPr>
          <w:color w:val="808080"/>
        </w:rPr>
      </w:pPr>
    </w:p>
    <w:p w14:paraId="067DE688" w14:textId="6874702B" w:rsidR="005A187D" w:rsidRPr="00D013DC" w:rsidRDefault="008142A9" w:rsidP="00F8210B">
      <w:pPr>
        <w:rPr>
          <w:b/>
        </w:rPr>
      </w:pPr>
      <w:r w:rsidRPr="00F8210B">
        <w:rPr>
          <w:b/>
          <w:color w:val="auto"/>
        </w:rPr>
        <w:t>Ta</w:t>
      </w:r>
      <w:r w:rsidR="002534CD" w:rsidRPr="00F8210B">
        <w:rPr>
          <w:b/>
          <w:color w:val="auto"/>
        </w:rPr>
        <w:t>ble</w:t>
      </w:r>
      <w:r w:rsidR="002534CD" w:rsidRPr="00F8210B">
        <w:rPr>
          <w:b/>
        </w:rPr>
        <w:t xml:space="preserve"> 1: Example </w:t>
      </w:r>
      <w:r w:rsidR="005A187D" w:rsidRPr="00F8210B">
        <w:rPr>
          <w:b/>
        </w:rPr>
        <w:t>weekly food plan</w:t>
      </w:r>
      <w:r w:rsidR="002534CD" w:rsidRPr="00F8210B">
        <w:rPr>
          <w:b/>
        </w:rPr>
        <w:t xml:space="preserve"> for the cafeteria diet</w:t>
      </w:r>
      <w:r w:rsidR="00D013DC">
        <w:rPr>
          <w:b/>
        </w:rPr>
        <w:t xml:space="preserve">. </w:t>
      </w:r>
      <w:r w:rsidR="005A187D" w:rsidRPr="00F8210B">
        <w:t xml:space="preserve">The </w:t>
      </w:r>
      <w:r w:rsidR="00AA2981" w:rsidRPr="00F8210B">
        <w:t>CAF</w:t>
      </w:r>
      <w:r w:rsidR="005A187D" w:rsidRPr="00F8210B">
        <w:t xml:space="preserve"> diet promotes hyperphagia</w:t>
      </w:r>
      <w:r w:rsidR="00AA2981" w:rsidRPr="00F8210B">
        <w:t xml:space="preserve"> </w:t>
      </w:r>
      <w:r w:rsidR="005A187D" w:rsidRPr="00F8210B">
        <w:t xml:space="preserve">by providing </w:t>
      </w:r>
      <w:r w:rsidR="00AA2981" w:rsidRPr="00F8210B">
        <w:t xml:space="preserve">a </w:t>
      </w:r>
      <w:r w:rsidR="005A187D" w:rsidRPr="00F8210B">
        <w:t>variety</w:t>
      </w:r>
      <w:r w:rsidR="00AA2981" w:rsidRPr="00F8210B">
        <w:t xml:space="preserve"> of palatable foods that are varied daily,</w:t>
      </w:r>
      <w:r w:rsidR="005A187D" w:rsidRPr="00F8210B">
        <w:t xml:space="preserve"> as shown in this example weekly food plan</w:t>
      </w:r>
      <w:r w:rsidR="000506A4" w:rsidRPr="00F8210B">
        <w:t xml:space="preserve">. Letters A-E denote unique foods for that food group (for example, Cake A </w:t>
      </w:r>
      <w:r w:rsidR="0038659C" w:rsidRPr="00F8210B">
        <w:t xml:space="preserve">might </w:t>
      </w:r>
      <w:r w:rsidR="000506A4" w:rsidRPr="00F8210B">
        <w:t xml:space="preserve">denote chocolate mud cake </w:t>
      </w:r>
      <w:r w:rsidR="0038659C" w:rsidRPr="00F8210B">
        <w:t xml:space="preserve">and </w:t>
      </w:r>
      <w:r w:rsidR="000506A4" w:rsidRPr="00F8210B">
        <w:t>Cake B vanilla sponge)</w:t>
      </w:r>
      <w:r w:rsidR="005A187D" w:rsidRPr="00F8210B">
        <w:t>. Food intake days</w:t>
      </w:r>
      <w:r w:rsidR="00F0476B" w:rsidRPr="00F8210B">
        <w:t xml:space="preserve">, </w:t>
      </w:r>
      <w:r w:rsidR="005A187D" w:rsidRPr="00F8210B">
        <w:t>shaded in grey</w:t>
      </w:r>
      <w:r w:rsidR="00F0476B" w:rsidRPr="00F8210B">
        <w:t>,</w:t>
      </w:r>
      <w:r w:rsidR="00AA2981" w:rsidRPr="00F8210B">
        <w:t xml:space="preserve"> should be positioned evenly across the week </w:t>
      </w:r>
      <w:r w:rsidR="005A187D" w:rsidRPr="00F8210B">
        <w:t xml:space="preserve">and </w:t>
      </w:r>
      <w:r w:rsidR="00AA2981" w:rsidRPr="00F8210B">
        <w:t xml:space="preserve">ideally </w:t>
      </w:r>
      <w:r w:rsidR="005A187D" w:rsidRPr="00F8210B">
        <w:t>are kept as consistent as possible.</w:t>
      </w:r>
      <w:r w:rsidR="00AA2981" w:rsidRPr="00F8210B">
        <w:t xml:space="preserve"> While</w:t>
      </w:r>
      <w:r w:rsidR="005A187D" w:rsidRPr="00F8210B">
        <w:t xml:space="preserve"> </w:t>
      </w:r>
      <w:r w:rsidR="00AA2981" w:rsidRPr="00F8210B">
        <w:t xml:space="preserve">CAF </w:t>
      </w:r>
      <w:r w:rsidR="005A187D" w:rsidRPr="00F8210B">
        <w:t>di</w:t>
      </w:r>
      <w:r w:rsidR="00D013DC" w:rsidRPr="00D013DC">
        <w:t>et al</w:t>
      </w:r>
      <w:r w:rsidR="005A187D" w:rsidRPr="00F8210B">
        <w:t xml:space="preserve">ways </w:t>
      </w:r>
      <w:r w:rsidR="00AA2981" w:rsidRPr="00F8210B">
        <w:t xml:space="preserve">includes continuous </w:t>
      </w:r>
      <w:r w:rsidR="005A187D" w:rsidRPr="00F8210B">
        <w:t xml:space="preserve">access to healthy chow and water, optional </w:t>
      </w:r>
      <w:r w:rsidR="000506A4" w:rsidRPr="00F8210B">
        <w:t xml:space="preserve">additional daily foods can </w:t>
      </w:r>
      <w:r w:rsidR="005A187D" w:rsidRPr="00F8210B">
        <w:lastRenderedPageBreak/>
        <w:t xml:space="preserve">include </w:t>
      </w:r>
      <w:r w:rsidR="00F0476B" w:rsidRPr="00F8210B">
        <w:t>HF</w:t>
      </w:r>
      <w:r w:rsidR="00AA2981" w:rsidRPr="00F8210B">
        <w:t xml:space="preserve"> or </w:t>
      </w:r>
      <w:r w:rsidR="00F0476B" w:rsidRPr="00F8210B">
        <w:t xml:space="preserve">HFHS </w:t>
      </w:r>
      <w:r w:rsidR="005A187D" w:rsidRPr="00F8210B">
        <w:t xml:space="preserve">chows, </w:t>
      </w:r>
      <w:r w:rsidR="00F0476B" w:rsidRPr="00F8210B">
        <w:t>and</w:t>
      </w:r>
      <w:r w:rsidR="005A187D" w:rsidRPr="00F8210B">
        <w:t xml:space="preserve"> 10% sucrose</w:t>
      </w:r>
      <w:r w:rsidR="000506A4" w:rsidRPr="00F8210B">
        <w:t xml:space="preserve"> solution</w:t>
      </w:r>
      <w:r w:rsidR="005A187D" w:rsidRPr="00F8210B">
        <w:t>.</w:t>
      </w:r>
      <w:r w:rsidR="004A4CCA">
        <w:t xml:space="preserve"> </w:t>
      </w:r>
    </w:p>
    <w:p w14:paraId="305BBCE3" w14:textId="77777777" w:rsidR="005A187D" w:rsidRPr="00F8210B" w:rsidRDefault="005A187D" w:rsidP="00F8210B"/>
    <w:p w14:paraId="51F8E4C3" w14:textId="3BF0CD62" w:rsidR="005A187D" w:rsidRPr="00D013DC" w:rsidRDefault="002534CD" w:rsidP="00F8210B">
      <w:pPr>
        <w:rPr>
          <w:b/>
        </w:rPr>
      </w:pPr>
      <w:r w:rsidRPr="00F8210B">
        <w:rPr>
          <w:b/>
        </w:rPr>
        <w:t xml:space="preserve">Table 2: Nutritional information for selected cafeteria </w:t>
      </w:r>
      <w:r w:rsidR="000506A4" w:rsidRPr="00F8210B">
        <w:rPr>
          <w:b/>
        </w:rPr>
        <w:t>food items</w:t>
      </w:r>
      <w:r w:rsidR="00D013DC">
        <w:rPr>
          <w:b/>
        </w:rPr>
        <w:t xml:space="preserve">. </w:t>
      </w:r>
      <w:r w:rsidR="005A187D" w:rsidRPr="00F8210B">
        <w:t>This table depicts the nutritional information</w:t>
      </w:r>
      <w:r w:rsidR="000506A4" w:rsidRPr="00F8210B">
        <w:t xml:space="preserve"> obtained</w:t>
      </w:r>
      <w:r w:rsidR="005A187D" w:rsidRPr="00F8210B">
        <w:t xml:space="preserve"> </w:t>
      </w:r>
      <w:r w:rsidR="009475B7" w:rsidRPr="00F8210B">
        <w:t>for</w:t>
      </w:r>
      <w:r w:rsidR="005A187D" w:rsidRPr="00F8210B">
        <w:t xml:space="preserve"> </w:t>
      </w:r>
      <w:r w:rsidR="00857E26" w:rsidRPr="00F8210B">
        <w:t>several</w:t>
      </w:r>
      <w:r w:rsidR="005A187D" w:rsidRPr="00F8210B">
        <w:t xml:space="preserve"> </w:t>
      </w:r>
      <w:r w:rsidR="000506A4" w:rsidRPr="00F8210B">
        <w:t xml:space="preserve">core </w:t>
      </w:r>
      <w:r w:rsidR="005A187D" w:rsidRPr="00F8210B">
        <w:t xml:space="preserve">items in </w:t>
      </w:r>
      <w:r w:rsidR="00AA2981" w:rsidRPr="00F8210B">
        <w:t>the CAF</w:t>
      </w:r>
      <w:r w:rsidR="005A187D" w:rsidRPr="00F8210B">
        <w:t xml:space="preserve"> diet.  It is important to ensure that the daily options provide similar macronutrient availabilities, and that rats have access to adequate protein. </w:t>
      </w:r>
      <w:r w:rsidR="00AA2981" w:rsidRPr="00F8210B">
        <w:t>For each daily set of foods used, it is helpful to calculate the overall energy density and the macronutrient content.</w:t>
      </w:r>
      <w:r w:rsidR="00F0229C" w:rsidRPr="00F8210B">
        <w:t xml:space="preserve">  The final column contains the recommended starting volume of each food (as energy per rat) for male Sprague Dawley rats at 200</w:t>
      </w:r>
      <w:r w:rsidR="00D013DC">
        <w:t xml:space="preserve"> </w:t>
      </w:r>
      <w:r w:rsidR="00F0229C" w:rsidRPr="00F8210B">
        <w:t>g.</w:t>
      </w:r>
    </w:p>
    <w:p w14:paraId="7929C574" w14:textId="77777777" w:rsidR="005A187D" w:rsidRPr="00F8210B" w:rsidRDefault="005A187D" w:rsidP="00F8210B"/>
    <w:p w14:paraId="0C6912A8" w14:textId="5000128E" w:rsidR="005A187D" w:rsidRPr="00D013DC" w:rsidRDefault="002534CD" w:rsidP="00F8210B">
      <w:pPr>
        <w:rPr>
          <w:b/>
        </w:rPr>
      </w:pPr>
      <w:r w:rsidRPr="00F8210B">
        <w:rPr>
          <w:b/>
        </w:rPr>
        <w:t>Table 3: Example food intake sheet</w:t>
      </w:r>
      <w:r w:rsidR="00D013DC">
        <w:rPr>
          <w:b/>
        </w:rPr>
        <w:t xml:space="preserve">. </w:t>
      </w:r>
      <w:r w:rsidR="0087705A" w:rsidRPr="00F8210B">
        <w:t>The weights of each CAF food item (in grams, per cage) should be carefully recorded on a</w:t>
      </w:r>
      <w:r w:rsidR="00FE254A" w:rsidRPr="00F8210B">
        <w:t xml:space="preserve"> spreadsheet.</w:t>
      </w:r>
      <w:r w:rsidR="0087705A" w:rsidRPr="00F8210B">
        <w:t xml:space="preserve"> </w:t>
      </w:r>
    </w:p>
    <w:p w14:paraId="2EFC5E6E" w14:textId="77777777" w:rsidR="005A187D" w:rsidRPr="00F8210B" w:rsidRDefault="005A187D" w:rsidP="00F8210B"/>
    <w:p w14:paraId="3F1B0095" w14:textId="48C0667C" w:rsidR="003670D6" w:rsidRPr="00F8210B" w:rsidRDefault="003670D6" w:rsidP="00F8210B">
      <w:pPr>
        <w:rPr>
          <w:b/>
        </w:rPr>
      </w:pPr>
      <w:r w:rsidRPr="00F8210B">
        <w:rPr>
          <w:b/>
        </w:rPr>
        <w:t>DISCUSSION:</w:t>
      </w:r>
    </w:p>
    <w:p w14:paraId="26AAA4C2" w14:textId="2E307F1B" w:rsidR="00543BAB" w:rsidRPr="00F8210B" w:rsidRDefault="00543BAB" w:rsidP="00F8210B">
      <w:r w:rsidRPr="00F8210B">
        <w:t>By exposing rats to a variety of highly</w:t>
      </w:r>
      <w:r w:rsidR="00C96F55" w:rsidRPr="00F8210B">
        <w:t xml:space="preserve"> </w:t>
      </w:r>
      <w:r w:rsidRPr="00F8210B">
        <w:t>palatable foods high in fat and sugar, t</w:t>
      </w:r>
      <w:r w:rsidR="00686884" w:rsidRPr="00F8210B">
        <w:t xml:space="preserve">he CAF diet protocol described here </w:t>
      </w:r>
      <w:r w:rsidRPr="00F8210B">
        <w:t xml:space="preserve">provides a reliable and robust model of the so-called ‘western diet’ eaten by many people.  </w:t>
      </w:r>
      <w:r w:rsidR="00C96F55" w:rsidRPr="00F8210B">
        <w:t>Hyperphagia</w:t>
      </w:r>
      <w:r w:rsidR="00D013DC">
        <w:t>—</w:t>
      </w:r>
      <w:r w:rsidR="00C96F55" w:rsidRPr="00F8210B">
        <w:t>assessed as a significant increase in energy intake relative to controls</w:t>
      </w:r>
      <w:r w:rsidR="00D013DC">
        <w:t>—</w:t>
      </w:r>
      <w:r w:rsidR="00C96F55" w:rsidRPr="00F8210B">
        <w:t>is observed within the first 24</w:t>
      </w:r>
      <w:r w:rsidR="00D013DC">
        <w:t xml:space="preserve"> </w:t>
      </w:r>
      <w:r w:rsidR="00C96F55" w:rsidRPr="00F8210B">
        <w:t xml:space="preserve">h of exposure, with statistically significant body weight differences seen within weeks. </w:t>
      </w:r>
      <w:r w:rsidR="00DE559E" w:rsidRPr="00F8210B">
        <w:t>Thus, CAF is an effective model of diet-induced obesity</w:t>
      </w:r>
      <w:r w:rsidR="00547463" w:rsidRPr="00F8210B">
        <w:t xml:space="preserve"> </w:t>
      </w:r>
      <w:r w:rsidR="00DE559E" w:rsidRPr="00F8210B">
        <w:t>for rodents.</w:t>
      </w:r>
    </w:p>
    <w:p w14:paraId="167815B7" w14:textId="60BF1B01" w:rsidR="00AD049A" w:rsidRPr="00F8210B" w:rsidRDefault="00AD049A" w:rsidP="00F8210B"/>
    <w:p w14:paraId="1914EF81" w14:textId="0DC39774" w:rsidR="0003204A" w:rsidRPr="00F8210B" w:rsidRDefault="0003204A" w:rsidP="00F8210B">
      <w:pPr>
        <w:rPr>
          <w:color w:val="auto"/>
        </w:rPr>
      </w:pPr>
      <w:r w:rsidRPr="00F8210B">
        <w:t xml:space="preserve">Several studies have reported that CAF-style diets produce a more exaggerated obesity phenotype than purified HF or HFHS diets. </w:t>
      </w:r>
      <w:proofErr w:type="spellStart"/>
      <w:r w:rsidRPr="00F8210B">
        <w:rPr>
          <w:color w:val="auto"/>
        </w:rPr>
        <w:t>Sampey</w:t>
      </w:r>
      <w:proofErr w:type="spellEnd"/>
      <w:r w:rsidRPr="00F8210B">
        <w:rPr>
          <w:color w:val="auto"/>
        </w:rPr>
        <w:t xml:space="preserve"> </w:t>
      </w:r>
      <w:r w:rsidR="00D013DC" w:rsidRPr="00D013DC">
        <w:rPr>
          <w:color w:val="auto"/>
        </w:rPr>
        <w:t>et al</w:t>
      </w:r>
      <w:r w:rsidRPr="00F8210B">
        <w:rPr>
          <w:color w:val="auto"/>
        </w:rPr>
        <w:t>.</w:t>
      </w:r>
      <w:r w:rsidRPr="00F8210B">
        <w:rPr>
          <w:color w:val="auto"/>
        </w:rPr>
        <w:fldChar w:fldCharType="begin">
          <w:fldData xml:space="preserve">PEVuZE5vdGU+PENpdGU+PEF1dGhvcj5TYW1wZXk8L0F1dGhvcj48WWVhcj4yMDExPC9ZZWFyPjxS
ZWNOdW0+MTkyNzwvUmVjTnVtPjxEaXNwbGF5VGV4dD48c3R5bGUgZmFjZT0ic3VwZXJzY3JpcHQi
PjI2PC9zdHlsZT48L0Rpc3BsYXlUZXh0PjxyZWNvcmQ+PHJlYy1udW1iZXI+MTkyNzwvcmVjLW51
bWJlcj48Zm9yZWlnbi1rZXlzPjxrZXkgYXBwPSJFTiIgZGItaWQ9InZ0MHpmZmVzbndmcHN3ZXYy
ZGt4ZnI1NnN4d3hhZTA1emU5YSIgdGltZXN0YW1wPSIxNTUyNjE1MzQ0Ij4xOTI3PC9rZXk+PGtl
eSBhcHA9IkVOV2ViIiBkYi1pZD0iIj4w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wvdGl0bGVz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TYW1wZXk8L0F1dGhvcj48WWVhcj4yMDExPC9ZZWFyPjxS
ZWNOdW0+MTkyNzwvUmVjTnVtPjxEaXNwbGF5VGV4dD48c3R5bGUgZmFjZT0ic3VwZXJzY3JpcHQi
PjI2PC9zdHlsZT48L0Rpc3BsYXlUZXh0PjxyZWNvcmQ+PHJlYy1udW1iZXI+MTkyNzwvcmVjLW51
bWJlcj48Zm9yZWlnbi1rZXlzPjxrZXkgYXBwPSJFTiIgZGItaWQ9InZ0MHpmZmVzbndmcHN3ZXYy
ZGt4ZnI1NnN4d3hhZTA1emU5YSIgdGltZXN0YW1wPSIxNTUyNjE1MzQ0Ij4xOTI3PC9rZXk+PGtl
eSBhcHA9IkVOV2ViIiBkYi1pZD0iIj4w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wvdGl0bGVz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Pr="00F8210B">
        <w:rPr>
          <w:color w:val="auto"/>
        </w:rPr>
      </w:r>
      <w:r w:rsidRPr="00F8210B">
        <w:rPr>
          <w:color w:val="auto"/>
        </w:rPr>
        <w:fldChar w:fldCharType="separate"/>
      </w:r>
      <w:r w:rsidR="004B53F5" w:rsidRPr="00F8210B">
        <w:rPr>
          <w:noProof/>
          <w:color w:val="auto"/>
          <w:vertAlign w:val="superscript"/>
        </w:rPr>
        <w:t>26</w:t>
      </w:r>
      <w:r w:rsidRPr="00F8210B">
        <w:rPr>
          <w:color w:val="auto"/>
        </w:rPr>
        <w:fldChar w:fldCharType="end"/>
      </w:r>
      <w:r w:rsidRPr="00F8210B">
        <w:rPr>
          <w:color w:val="auto"/>
        </w:rPr>
        <w:t xml:space="preserve"> showed that relative to rats fed a HF diet, CAF exposure led to greater liver and adipose tissue inflammation, poorer glucose tolerance and more insulin resistance. While that study used a lard-based HFD, two other experiments found that CAF diets increased adiposity relative to HFDs based on butter</w:t>
      </w:r>
      <w:r w:rsidRPr="00F8210B">
        <w:rPr>
          <w:color w:val="auto"/>
        </w:rPr>
        <w:fldChar w:fldCharType="begin"/>
      </w:r>
      <w:r w:rsidR="004B53F5" w:rsidRPr="00F8210B">
        <w:rPr>
          <w:color w:val="auto"/>
        </w:rPr>
        <w:instrText xml:space="preserve"> ADDIN EN.CITE &lt;EndNote&gt;&lt;Cite&gt;&lt;Author&gt;Buyukdere&lt;/Author&gt;&lt;Year&gt;2019&lt;/Year&gt;&lt;RecNum&gt;2213&lt;/RecNum&gt;&lt;DisplayText&gt;&lt;style face="superscript"&gt;27&lt;/style&gt;&lt;/DisplayText&gt;&lt;record&gt;&lt;rec-number&gt;2213&lt;/rec-number&gt;&lt;foreign-keys&gt;&lt;key app="EN" db-id="vt0zffesnwfpswev2dkxfr56sxwxae05ze9a" timestamp="1555369734"&gt;2213&lt;/key&gt;&lt;/foreign-keys&gt;&lt;ref-type name="Journal Article"&gt;17&lt;/ref-type&gt;&lt;contributors&gt;&lt;authors&gt;&lt;author&gt;Buyukdere, Yucel&lt;/author&gt;&lt;author&gt;Gulec, Atila&lt;/author&gt;&lt;author&gt;Akyol, Asli&lt;/author&gt;&lt;/authors&gt;&lt;/contributors&gt;&lt;titles&gt;&lt;title&gt;Cafeteria diet increased adiposity in comparison to high fat diet in young male rats&lt;/title&gt;&lt;secondary-title&gt;PeerJ&lt;/secondary-title&gt;&lt;/titles&gt;&lt;periodical&gt;&lt;full-title&gt;PeerJ&lt;/full-title&gt;&lt;/periodical&gt;&lt;pages&gt;e6656&lt;/pages&gt;&lt;volume&gt;7&lt;/volume&gt;&lt;dates&gt;&lt;year&gt;2019&lt;/year&gt;&lt;/dates&gt;&lt;urls&gt;&lt;/urls&gt;&lt;/record&gt;&lt;/Cite&gt;&lt;/EndNote&gt;</w:instrText>
      </w:r>
      <w:r w:rsidRPr="00F8210B">
        <w:rPr>
          <w:color w:val="auto"/>
        </w:rPr>
        <w:fldChar w:fldCharType="separate"/>
      </w:r>
      <w:r w:rsidR="004B53F5" w:rsidRPr="00F8210B">
        <w:rPr>
          <w:noProof/>
          <w:color w:val="auto"/>
          <w:vertAlign w:val="superscript"/>
        </w:rPr>
        <w:t>27</w:t>
      </w:r>
      <w:r w:rsidRPr="00F8210B">
        <w:rPr>
          <w:color w:val="auto"/>
        </w:rPr>
        <w:fldChar w:fldCharType="end"/>
      </w:r>
      <w:r w:rsidRPr="00F8210B">
        <w:rPr>
          <w:color w:val="auto"/>
        </w:rPr>
        <w:t xml:space="preserve"> and coconut oil</w:t>
      </w:r>
      <w:r w:rsidRPr="00F8210B">
        <w:rPr>
          <w:color w:val="auto"/>
        </w:rPr>
        <w:fldChar w:fldCharType="begin"/>
      </w:r>
      <w:r w:rsidR="004B53F5" w:rsidRPr="00F8210B">
        <w:rPr>
          <w:color w:val="auto"/>
        </w:rPr>
        <w:instrText xml:space="preserve"> ADDIN EN.CITE &lt;EndNote&gt;&lt;Cite&gt;&lt;Author&gt;Oliva&lt;/Author&gt;&lt;Year&gt;2017&lt;/Year&gt;&lt;RecNum&gt;2395&lt;/RecNum&gt;&lt;DisplayText&gt;&lt;style face="superscript"&gt;28&lt;/style&gt;&lt;/DisplayText&gt;&lt;record&gt;&lt;rec-number&gt;2395&lt;/rec-number&gt;&lt;foreign-keys&gt;&lt;key app="EN" db-id="vt0zffesnwfpswev2dkxfr56sxwxae05ze9a" timestamp="1562892186"&gt;2395&lt;/key&gt;&lt;/foreign-keys&gt;&lt;ref-type name="Journal Article"&gt;17&lt;/ref-type&gt;&lt;contributors&gt;&lt;authors&gt;&lt;author&gt;Oliva, L.&lt;/author&gt;&lt;author&gt;Aranda, T.&lt;/author&gt;&lt;author&gt;Caviola, G.&lt;/author&gt;&lt;author&gt;Fernandez-Bernal, A.&lt;/author&gt;&lt;author&gt;Alemany, M.&lt;/author&gt;&lt;author&gt;Fernandez-Lopez, J. A.&lt;/author&gt;&lt;author&gt;Remesar, X.&lt;/author&gt;&lt;/authors&gt;&lt;/contributors&gt;&lt;auth-address&gt;Department of Biochemistry and Molecular Biomedicine, University of Barcelona, Faculty of Biology, Barcelona, Spain.&amp;#xD;Institute of Biomedicine, University of Barcelona, Barcelona, Spain.&amp;#xD;CIBER OBN, Centro de Investigaciones Biomedicas en Red, Barcelona, Spain.&lt;/auth-address&gt;&lt;titles&gt;&lt;title&gt;In rats fed high-energy diets, taste, rather than fat content, is the key factor increasing food intake: a comparison of a cafeteria and a lipid-supplemented standard diet&lt;/title&gt;&lt;secondary-title&gt;PeerJ&lt;/secondary-title&gt;&lt;alt-title&gt;PeerJ&lt;/alt-title&gt;&lt;/titles&gt;&lt;periodical&gt;&lt;full-title&gt;PeerJ&lt;/full-title&gt;&lt;/periodical&gt;&lt;alt-periodical&gt;&lt;full-title&gt;PeerJ&lt;/full-title&gt;&lt;/alt-periodical&gt;&lt;pages&gt;e3697&lt;/pages&gt;&lt;volume&gt;5&lt;/volume&gt;&lt;edition&gt;2017/09/21&lt;/edition&gt;&lt;keywords&gt;&lt;keyword&gt;Cafeteria diet&lt;/keyword&gt;&lt;keyword&gt;Food intake&lt;/keyword&gt;&lt;keyword&gt;High-fat diet&lt;/keyword&gt;&lt;keyword&gt;Rat&lt;/keyword&gt;&lt;keyword&gt;Taste&lt;/keyword&gt;&lt;/keywords&gt;&lt;dates&gt;&lt;year&gt;2017&lt;/year&gt;&lt;/dates&gt;&lt;isbn&gt;2167-8359 (Print)&amp;#xD;2167-8359&lt;/isbn&gt;&lt;accession-num&gt;28929011&lt;/accession-num&gt;&lt;urls&gt;&lt;/urls&gt;&lt;custom2&gt;PMC5600723&lt;/custom2&gt;&lt;electronic-resource-num&gt;10.7717/peerj.3697&lt;/electronic-resource-num&gt;&lt;remote-database-provider&gt;NLM&lt;/remote-database-provider&gt;&lt;language&gt;eng&lt;/language&gt;&lt;/record&gt;&lt;/Cite&gt;&lt;/EndNote&gt;</w:instrText>
      </w:r>
      <w:r w:rsidRPr="00F8210B">
        <w:rPr>
          <w:color w:val="auto"/>
        </w:rPr>
        <w:fldChar w:fldCharType="separate"/>
      </w:r>
      <w:r w:rsidR="004B53F5" w:rsidRPr="00F8210B">
        <w:rPr>
          <w:noProof/>
          <w:color w:val="auto"/>
          <w:vertAlign w:val="superscript"/>
        </w:rPr>
        <w:t>28</w:t>
      </w:r>
      <w:r w:rsidRPr="00F8210B">
        <w:rPr>
          <w:color w:val="auto"/>
        </w:rPr>
        <w:fldChar w:fldCharType="end"/>
      </w:r>
      <w:r w:rsidRPr="00F8210B">
        <w:rPr>
          <w:color w:val="auto"/>
        </w:rPr>
        <w:t xml:space="preserve">. Similarly, </w:t>
      </w:r>
      <w:proofErr w:type="spellStart"/>
      <w:r w:rsidRPr="00F8210B">
        <w:rPr>
          <w:color w:val="auto"/>
        </w:rPr>
        <w:t>Higa</w:t>
      </w:r>
      <w:proofErr w:type="spellEnd"/>
      <w:r w:rsidRPr="00F8210B">
        <w:rPr>
          <w:color w:val="auto"/>
        </w:rPr>
        <w:t xml:space="preserve"> </w:t>
      </w:r>
      <w:r w:rsidR="00D013DC" w:rsidRPr="00D013DC">
        <w:rPr>
          <w:color w:val="auto"/>
        </w:rPr>
        <w:t>et al</w:t>
      </w:r>
      <w:r w:rsidRPr="00F8210B">
        <w:rPr>
          <w:color w:val="auto"/>
        </w:rPr>
        <w:t>. found that while both HF and CAF diets increased visceral fat relative to control diet in mice, only CAF increased food intake and accelerated the onset of hyperglycemia, glucose intolerance and insulin resistance</w:t>
      </w:r>
      <w:r w:rsidRPr="00F8210B">
        <w:rPr>
          <w:color w:val="auto"/>
        </w:rPr>
        <w:fldChar w:fldCharType="begin"/>
      </w:r>
      <w:r w:rsidR="004B53F5" w:rsidRPr="00F8210B">
        <w:rPr>
          <w:color w:val="auto"/>
        </w:rPr>
        <w:instrText xml:space="preserve"> ADDIN EN.CITE &lt;EndNote&gt;&lt;Cite&gt;&lt;Author&gt;Higa&lt;/Author&gt;&lt;Year&gt;2014&lt;/Year&gt;&lt;RecNum&gt;2250&lt;/RecNum&gt;&lt;DisplayText&gt;&lt;style face="superscript"&gt;29&lt;/style&gt;&lt;/DisplayText&gt;&lt;record&gt;&lt;rec-number&gt;2250&lt;/rec-number&gt;&lt;foreign-keys&gt;&lt;key app="EN" db-id="vt0zffesnwfpswev2dkxfr56sxwxae05ze9a" timestamp="1557716448"&gt;2250&lt;/key&gt;&lt;/foreign-keys&gt;&lt;ref-type name="Journal Article"&gt;17&lt;/ref-type&gt;&lt;contributors&gt;&lt;authors&gt;&lt;author&gt;Higa, T. S.&lt;/author&gt;&lt;author&gt;Spinola, A. V.&lt;/author&gt;&lt;author&gt;Fonseca-Alaniz, M. H.&lt;/author&gt;&lt;author&gt;Evangelista, F. S.&lt;/author&gt;&lt;/authors&gt;&lt;/contributors&gt;&lt;auth-address&gt;School of Physical Education and Sport, University of Sao Paulo Brazil.&amp;#xD;Heart Institute (InCor), Department of Medicine-LIM13, University of Sao Paulo Medical School Brazil.&amp;#xD;School of Arts, Science and Humanity, University of Sao Paulo Brazil.&lt;/auth-address&gt;&lt;titles&gt;&lt;title&gt;Comparison between cafeteria and high-fat diets in the induction of metabolic dysfunction in mice&lt;/title&gt;&lt;secondary-title&gt;International Journal of Physiology, Pathophysiololgy and Pharmacology&lt;/secondary-title&gt;&lt;/titles&gt;&lt;periodical&gt;&lt;full-title&gt;International Journal of Physiology, Pathophysiololgy and Pharmacology&lt;/full-title&gt;&lt;/periodical&gt;&lt;pages&gt;47-54&lt;/pages&gt;&lt;volume&gt;6&lt;/volume&gt;&lt;number&gt;1&lt;/number&gt;&lt;keywords&gt;&lt;keyword&gt;Diet&lt;/keyword&gt;&lt;keyword&gt;adiposity&lt;/keyword&gt;&lt;keyword&gt;insulin resistance&lt;/keyword&gt;&lt;keyword&gt;leptin&lt;/keyword&gt;&lt;keyword&gt;lipid profile&lt;/keyword&gt;&lt;keyword&gt;mice&lt;/keyword&gt;&lt;/keywords&gt;&lt;dates&gt;&lt;year&gt;2014&lt;/year&gt;&lt;/dates&gt;&lt;isbn&gt;1944-8171 (Print)&amp;#xD;1944-8171 (Linking)&lt;/isbn&gt;&lt;accession-num&gt;24665358&lt;/accession-num&gt;&lt;urls&gt;&lt;related-urls&gt;&lt;url&gt;&lt;style face="underline" font="default" size="100%"&gt;https://www.ncbi.nlm.nih.gov/pubmed/24665358&lt;/style&gt;&lt;/url&gt;&lt;/related-urls&gt;&lt;/urls&gt;&lt;custom2&gt;PMC3961101&lt;/custom2&gt;&lt;/record&gt;&lt;/Cite&gt;&lt;/EndNote&gt;</w:instrText>
      </w:r>
      <w:r w:rsidRPr="00F8210B">
        <w:rPr>
          <w:color w:val="auto"/>
        </w:rPr>
        <w:fldChar w:fldCharType="separate"/>
      </w:r>
      <w:r w:rsidR="004B53F5" w:rsidRPr="00F8210B">
        <w:rPr>
          <w:noProof/>
          <w:color w:val="auto"/>
          <w:vertAlign w:val="superscript"/>
        </w:rPr>
        <w:t>29</w:t>
      </w:r>
      <w:r w:rsidRPr="00F8210B">
        <w:rPr>
          <w:color w:val="auto"/>
        </w:rPr>
        <w:fldChar w:fldCharType="end"/>
      </w:r>
      <w:r w:rsidRPr="00F8210B">
        <w:rPr>
          <w:color w:val="auto"/>
        </w:rPr>
        <w:t>. Another study in mice reported that in addition to more pronounced metabolic effects, CAF exposure increased the incidence of liver and heart pathologies (fibrosis, steatosis and apoptosis measures) relative to a purified HFD</w:t>
      </w:r>
      <w:r w:rsidRPr="00F8210B">
        <w:rPr>
          <w:color w:val="auto"/>
        </w:rPr>
        <w:fldChar w:fldCharType="begin">
          <w:fldData xml:space="preserve">PEVuZE5vdGU+PENpdGU+PEF1dGhvcj5aZWVuaTwvQXV0aG9yPjxZZWFyPjIwMTU8L1llYXI+PFJl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aZWVuaTwvQXV0aG9yPjxZZWFyPjIwMTU8L1llYXI+PFJl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Pr="00F8210B">
        <w:rPr>
          <w:color w:val="auto"/>
        </w:rPr>
      </w:r>
      <w:r w:rsidRPr="00F8210B">
        <w:rPr>
          <w:color w:val="auto"/>
        </w:rPr>
        <w:fldChar w:fldCharType="separate"/>
      </w:r>
      <w:r w:rsidR="004B53F5" w:rsidRPr="00F8210B">
        <w:rPr>
          <w:noProof/>
          <w:color w:val="auto"/>
          <w:vertAlign w:val="superscript"/>
        </w:rPr>
        <w:t>30</w:t>
      </w:r>
      <w:r w:rsidRPr="00F8210B">
        <w:rPr>
          <w:color w:val="auto"/>
        </w:rPr>
        <w:fldChar w:fldCharType="end"/>
      </w:r>
      <w:r w:rsidRPr="00F8210B">
        <w:rPr>
          <w:color w:val="auto"/>
        </w:rPr>
        <w:t>. However, recent work has shown that a specifically formulated ‘western diet’ produced stronger effects on metabolic, adipose and inflammatory measures than a traditional CAF diet</w:t>
      </w:r>
      <w:r w:rsidRPr="00F8210B">
        <w:rPr>
          <w:color w:val="auto"/>
        </w:rPr>
        <w:fldChar w:fldCharType="begin">
          <w:fldData xml:space="preserve">PEVuZE5vdGU+PENpdGU+PEF1dGhvcj5Cb3J0b2xpbjwvQXV0aG9yPjxZZWFyPjIwMTg8L1llYXI+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Cb3J0b2xpbjwvQXV0aG9yPjxZZWFyPjIwMTg8L1llYXI+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Pr="00F8210B">
        <w:rPr>
          <w:color w:val="auto"/>
        </w:rPr>
      </w:r>
      <w:r w:rsidRPr="00F8210B">
        <w:rPr>
          <w:color w:val="auto"/>
        </w:rPr>
        <w:fldChar w:fldCharType="separate"/>
      </w:r>
      <w:r w:rsidR="004B53F5" w:rsidRPr="00F8210B">
        <w:rPr>
          <w:noProof/>
          <w:color w:val="auto"/>
          <w:vertAlign w:val="superscript"/>
        </w:rPr>
        <w:t>31</w:t>
      </w:r>
      <w:r w:rsidRPr="00F8210B">
        <w:rPr>
          <w:color w:val="auto"/>
        </w:rPr>
        <w:fldChar w:fldCharType="end"/>
      </w:r>
      <w:r w:rsidRPr="00F8210B">
        <w:rPr>
          <w:color w:val="auto"/>
        </w:rPr>
        <w:t xml:space="preserve">. </w:t>
      </w:r>
      <w:r w:rsidR="001D3ECB" w:rsidRPr="00F8210B">
        <w:rPr>
          <w:color w:val="auto"/>
        </w:rPr>
        <w:t xml:space="preserve"> Further work identifying how different types of obesogenic diets affect metabolic outcomes is needed, as there </w:t>
      </w:r>
      <w:r w:rsidR="00D013DC">
        <w:rPr>
          <w:color w:val="auto"/>
        </w:rPr>
        <w:t>are</w:t>
      </w:r>
      <w:r w:rsidR="001D3ECB" w:rsidRPr="00F8210B">
        <w:rPr>
          <w:color w:val="auto"/>
        </w:rPr>
        <w:t xml:space="preserve"> limited data comparing cafeteria diets with purified diets high in sugar</w:t>
      </w:r>
      <w:r w:rsidR="00DE559E" w:rsidRPr="00F8210B">
        <w:rPr>
          <w:color w:val="auto"/>
        </w:rPr>
        <w:t>,</w:t>
      </w:r>
      <w:r w:rsidR="001D3ECB" w:rsidRPr="00F8210B">
        <w:rPr>
          <w:color w:val="auto"/>
        </w:rPr>
        <w:t xml:space="preserve"> or high in both sugar and fat.</w:t>
      </w:r>
    </w:p>
    <w:p w14:paraId="7032FD21" w14:textId="4201BCBC" w:rsidR="00C96F55" w:rsidRPr="00F8210B" w:rsidRDefault="00C96F55" w:rsidP="00F8210B"/>
    <w:p w14:paraId="37CEC1BB" w14:textId="76408FD9" w:rsidR="00981124" w:rsidRPr="00F8210B" w:rsidRDefault="002D3054" w:rsidP="00F8210B">
      <w:pPr>
        <w:pStyle w:val="NormalWeb"/>
        <w:spacing w:before="0" w:beforeAutospacing="0" w:after="0" w:afterAutospacing="0"/>
        <w:rPr>
          <w:color w:val="auto"/>
        </w:rPr>
      </w:pPr>
      <w:r w:rsidRPr="00F8210B">
        <w:t xml:space="preserve">Most of our work with this model has been with </w:t>
      </w:r>
      <w:r w:rsidR="00547463" w:rsidRPr="00F8210B">
        <w:t xml:space="preserve">outbred </w:t>
      </w:r>
      <w:r w:rsidRPr="00F8210B">
        <w:t>Sprague-Dawley rats</w:t>
      </w:r>
      <w:r w:rsidR="00B74540" w:rsidRPr="00F8210B">
        <w:t>. The CAF protocol</w:t>
      </w:r>
      <w:r w:rsidR="00981124" w:rsidRPr="00F8210B">
        <w:t xml:space="preserve"> </w:t>
      </w:r>
      <w:r w:rsidR="00981124" w:rsidRPr="00F8210B">
        <w:rPr>
          <w:color w:val="auto"/>
        </w:rPr>
        <w:t>has been optimized for investigating the metabolic effects</w:t>
      </w:r>
      <w:r w:rsidR="00005F16" w:rsidRPr="00F8210B">
        <w:rPr>
          <w:color w:val="auto"/>
        </w:rPr>
        <w:fldChar w:fldCharType="begin">
          <w:fldData xml:space="preserve">PEVuZE5vdGU+PENpdGU+PEF1dGhvcj5IYW5zZW48L0F1dGhvcj48WWVhcj4yMDA0PC9ZZWFyPjxS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</w:fldData>
        </w:fldChar>
      </w:r>
      <w:r w:rsidR="00F0639B" w:rsidRPr="00F8210B">
        <w:rPr>
          <w:color w:val="auto"/>
        </w:rPr>
        <w:instrText xml:space="preserve"> ADDIN EN.CITE </w:instrText>
      </w:r>
      <w:r w:rsidR="00F0639B" w:rsidRPr="00F8210B">
        <w:rPr>
          <w:color w:val="auto"/>
        </w:rPr>
        <w:fldChar w:fldCharType="begin">
          <w:fldData xml:space="preserve">PEVuZE5vdGU+PENpdGU+PEF1dGhvcj5IYW5zZW48L0F1dGhvcj48WWVhcj4yMDA0PC9ZZWFyPjxS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</w:fldData>
        </w:fldChar>
      </w:r>
      <w:r w:rsidR="00F0639B" w:rsidRPr="00F8210B">
        <w:rPr>
          <w:color w:val="auto"/>
        </w:rPr>
        <w:instrText xml:space="preserve"> ADDIN EN.CITE.DATA </w:instrText>
      </w:r>
      <w:r w:rsidR="00F0639B" w:rsidRPr="00F8210B">
        <w:rPr>
          <w:color w:val="auto"/>
        </w:rPr>
      </w:r>
      <w:r w:rsidR="00F0639B" w:rsidRPr="00F8210B">
        <w:rPr>
          <w:color w:val="auto"/>
        </w:rPr>
        <w:fldChar w:fldCharType="end"/>
      </w:r>
      <w:r w:rsidR="00005F16" w:rsidRPr="00F8210B">
        <w:rPr>
          <w:color w:val="auto"/>
        </w:rPr>
      </w:r>
      <w:r w:rsidR="00005F16" w:rsidRPr="00F8210B">
        <w:rPr>
          <w:color w:val="auto"/>
        </w:rPr>
        <w:fldChar w:fldCharType="separate"/>
      </w:r>
      <w:r w:rsidR="0003204A" w:rsidRPr="00F8210B">
        <w:rPr>
          <w:noProof/>
          <w:color w:val="auto"/>
          <w:vertAlign w:val="superscript"/>
        </w:rPr>
        <w:t>32</w:t>
      </w:r>
      <w:r w:rsidR="00005F16" w:rsidRPr="00F8210B">
        <w:rPr>
          <w:color w:val="auto"/>
        </w:rPr>
        <w:fldChar w:fldCharType="end"/>
      </w:r>
      <w:r w:rsidR="00ED6113" w:rsidRPr="00F8210B">
        <w:rPr>
          <w:color w:val="auto"/>
        </w:rPr>
        <w:t xml:space="preserve"> </w:t>
      </w:r>
      <w:r w:rsidR="00981124" w:rsidRPr="00F8210B">
        <w:rPr>
          <w:color w:val="auto"/>
        </w:rPr>
        <w:t>of the modern food environment. We have used</w:t>
      </w:r>
      <w:r w:rsidR="00976220" w:rsidRPr="00F8210B">
        <w:rPr>
          <w:color w:val="auto"/>
        </w:rPr>
        <w:t xml:space="preserve"> this model</w:t>
      </w:r>
      <w:r w:rsidR="00981124" w:rsidRPr="00F8210B">
        <w:rPr>
          <w:color w:val="auto"/>
        </w:rPr>
        <w:t xml:space="preserve"> to study the microstructure of feeding across the day</w:t>
      </w:r>
      <w:r w:rsidR="00B64A2D" w:rsidRPr="00F8210B">
        <w:rPr>
          <w:color w:val="auto"/>
        </w:rPr>
        <w:fldChar w:fldCharType="begin">
          <w:fldData xml:space="preserve">PEVuZE5vdGU+PENpdGU+PEF1dGhvcj5NYXJ0aXJlPC9BdXRob3I+PFllYXI+MjAxNDwvWWVhcj48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NYXJ0aXJlPC9BdXRob3I+PFllYXI+MjAxNDwvWWVhcj48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00B64A2D" w:rsidRPr="00F8210B">
        <w:rPr>
          <w:color w:val="auto"/>
        </w:rPr>
      </w:r>
      <w:r w:rsidR="00B64A2D" w:rsidRPr="00F8210B">
        <w:rPr>
          <w:color w:val="auto"/>
        </w:rPr>
        <w:fldChar w:fldCharType="separate"/>
      </w:r>
      <w:r w:rsidR="004B53F5" w:rsidRPr="00F8210B">
        <w:rPr>
          <w:noProof/>
          <w:color w:val="auto"/>
          <w:vertAlign w:val="superscript"/>
        </w:rPr>
        <w:t>22</w:t>
      </w:r>
      <w:r w:rsidR="00B64A2D" w:rsidRPr="00F8210B">
        <w:rPr>
          <w:color w:val="auto"/>
        </w:rPr>
        <w:fldChar w:fldCharType="end"/>
      </w:r>
      <w:r w:rsidR="00981124" w:rsidRPr="00F8210B">
        <w:rPr>
          <w:color w:val="auto"/>
        </w:rPr>
        <w:t>, intermittent access models of ‘bingeing’</w:t>
      </w:r>
      <w:r w:rsidR="00B64A2D" w:rsidRPr="00F8210B">
        <w:rPr>
          <w:color w:val="auto"/>
        </w:rPr>
        <w:fldChar w:fldCharType="begin">
          <w:fldData xml:space="preserve">PEVuZE5vdGU+PENpdGU+PEF1dGhvcj5NYXJ0aXJlPC9BdXRob3I+PFllYXI+MjAxNTwvWWVhcj48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</w:fldData>
        </w:fldChar>
      </w:r>
      <w:r w:rsidR="008E37CC" w:rsidRPr="00F8210B">
        <w:rPr>
          <w:color w:val="auto"/>
        </w:rPr>
        <w:instrText xml:space="preserve"> ADDIN EN.CITE </w:instrText>
      </w:r>
      <w:r w:rsidR="008E37CC" w:rsidRPr="00F8210B">
        <w:rPr>
          <w:color w:val="auto"/>
        </w:rPr>
        <w:fldChar w:fldCharType="begin">
          <w:fldData xml:space="preserve">PEVuZE5vdGU+PENpdGU+PEF1dGhvcj5NYXJ0aXJlPC9BdXRob3I+PFllYXI+MjAxNTwvWWVhcj48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</w:fldData>
        </w:fldChar>
      </w:r>
      <w:r w:rsidR="008E37CC" w:rsidRPr="00F8210B">
        <w:rPr>
          <w:color w:val="auto"/>
        </w:rPr>
        <w:instrText xml:space="preserve"> ADDIN EN.CITE.DATA </w:instrText>
      </w:r>
      <w:r w:rsidR="008E37CC" w:rsidRPr="00F8210B">
        <w:rPr>
          <w:color w:val="auto"/>
        </w:rPr>
      </w:r>
      <w:r w:rsidR="008E37CC" w:rsidRPr="00F8210B">
        <w:rPr>
          <w:color w:val="auto"/>
        </w:rPr>
        <w:fldChar w:fldCharType="end"/>
      </w:r>
      <w:r w:rsidR="00B64A2D" w:rsidRPr="00F8210B">
        <w:rPr>
          <w:color w:val="auto"/>
        </w:rPr>
      </w:r>
      <w:r w:rsidR="00B64A2D" w:rsidRPr="00F8210B">
        <w:rPr>
          <w:color w:val="auto"/>
        </w:rPr>
        <w:fldChar w:fldCharType="separate"/>
      </w:r>
      <w:r w:rsidR="0003204A" w:rsidRPr="00F8210B">
        <w:rPr>
          <w:noProof/>
          <w:color w:val="auto"/>
          <w:vertAlign w:val="superscript"/>
        </w:rPr>
        <w:t>33</w:t>
      </w:r>
      <w:r w:rsidR="00B64A2D" w:rsidRPr="00F8210B">
        <w:rPr>
          <w:color w:val="auto"/>
        </w:rPr>
        <w:fldChar w:fldCharType="end"/>
      </w:r>
      <w:r w:rsidR="005E6926" w:rsidRPr="00F8210B">
        <w:rPr>
          <w:color w:val="auto"/>
        </w:rPr>
        <w:t xml:space="preserve"> </w:t>
      </w:r>
      <w:r w:rsidR="00AE1D46" w:rsidRPr="00F8210B">
        <w:rPr>
          <w:color w:val="auto"/>
        </w:rPr>
        <w:t>and</w:t>
      </w:r>
      <w:r w:rsidR="00356C8E" w:rsidRPr="00F8210B">
        <w:rPr>
          <w:color w:val="auto"/>
        </w:rPr>
        <w:t xml:space="preserve"> </w:t>
      </w:r>
      <w:r w:rsidR="005E6926" w:rsidRPr="00F8210B">
        <w:rPr>
          <w:color w:val="auto"/>
        </w:rPr>
        <w:t xml:space="preserve"> in experiments where </w:t>
      </w:r>
      <w:r w:rsidR="00C60253" w:rsidRPr="00F8210B">
        <w:rPr>
          <w:color w:val="auto"/>
        </w:rPr>
        <w:t xml:space="preserve">energy intake </w:t>
      </w:r>
      <w:r w:rsidR="005E6926" w:rsidRPr="00F8210B">
        <w:rPr>
          <w:color w:val="auto"/>
        </w:rPr>
        <w:t xml:space="preserve">is yoked </w:t>
      </w:r>
      <w:r w:rsidR="00C60253" w:rsidRPr="00F8210B">
        <w:rPr>
          <w:color w:val="auto"/>
        </w:rPr>
        <w:t>to control levels</w:t>
      </w:r>
      <w:r w:rsidR="00005F16" w:rsidRPr="00F8210B">
        <w:rPr>
          <w:color w:val="auto"/>
        </w:rPr>
        <w:fldChar w:fldCharType="begin">
          <w:fldData xml:space="preserve">PEVuZE5vdGU+PENpdGU+PEF1dGhvcj5TaGlyYWV2PC9BdXRob3I+PFllYXI+MjAwOTwvWWVhcj48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</w:fldData>
        </w:fldChar>
      </w:r>
      <w:r w:rsidR="00466C97" w:rsidRPr="00F8210B">
        <w:rPr>
          <w:color w:val="auto"/>
        </w:rPr>
        <w:instrText xml:space="preserve"> ADDIN EN.CITE </w:instrText>
      </w:r>
      <w:r w:rsidR="00466C97" w:rsidRPr="00F8210B">
        <w:rPr>
          <w:color w:val="auto"/>
        </w:rPr>
        <w:fldChar w:fldCharType="begin">
          <w:fldData xml:space="preserve">PEVuZE5vdGU+PENpdGU+PEF1dGhvcj5TaGlyYWV2PC9BdXRob3I+PFllYXI+MjAwOTwvWWVhcj48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</w:fldData>
        </w:fldChar>
      </w:r>
      <w:r w:rsidR="00466C97" w:rsidRPr="00F8210B">
        <w:rPr>
          <w:color w:val="auto"/>
        </w:rPr>
        <w:instrText xml:space="preserve"> ADDIN EN.CITE.DATA </w:instrText>
      </w:r>
      <w:r w:rsidR="00466C97" w:rsidRPr="00F8210B">
        <w:rPr>
          <w:color w:val="auto"/>
        </w:rPr>
      </w:r>
      <w:r w:rsidR="00466C97" w:rsidRPr="00F8210B">
        <w:rPr>
          <w:color w:val="auto"/>
        </w:rPr>
        <w:fldChar w:fldCharType="end"/>
      </w:r>
      <w:r w:rsidR="00005F16" w:rsidRPr="00F8210B">
        <w:rPr>
          <w:color w:val="auto"/>
        </w:rPr>
      </w:r>
      <w:r w:rsidR="00005F16" w:rsidRPr="00F8210B">
        <w:rPr>
          <w:color w:val="auto"/>
        </w:rPr>
        <w:fldChar w:fldCharType="separate"/>
      </w:r>
      <w:r w:rsidR="0003204A" w:rsidRPr="00F8210B">
        <w:rPr>
          <w:noProof/>
          <w:color w:val="auto"/>
          <w:vertAlign w:val="superscript"/>
        </w:rPr>
        <w:t>34</w:t>
      </w:r>
      <w:r w:rsidR="00005F16" w:rsidRPr="00F8210B">
        <w:rPr>
          <w:color w:val="auto"/>
        </w:rPr>
        <w:fldChar w:fldCharType="end"/>
      </w:r>
      <w:r w:rsidR="00AE1D46" w:rsidRPr="00F8210B">
        <w:rPr>
          <w:color w:val="auto"/>
        </w:rPr>
        <w:t xml:space="preserve">. More recent studies have examined </w:t>
      </w:r>
      <w:r w:rsidR="005E6926" w:rsidRPr="00F8210B">
        <w:rPr>
          <w:color w:val="auto"/>
        </w:rPr>
        <w:t>dietary effects on cognition</w:t>
      </w:r>
      <w:r w:rsidR="00005F16" w:rsidRPr="00F8210B">
        <w:rPr>
          <w:color w:val="auto"/>
        </w:rPr>
        <w:fldChar w:fldCharType="begin">
          <w:fldData xml:space="preserve">PEVuZE5vdGU+PENpdGU+PEF1dGhvcj5CZWlsaGFyejwvQXV0aG9yPjxZZWFyPjIwMTg8L1llYXI+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CZWlsaGFyejwvQXV0aG9yPjxZZWFyPjIwMTg8L1llYXI+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00005F16" w:rsidRPr="00F8210B">
        <w:rPr>
          <w:color w:val="auto"/>
        </w:rPr>
      </w:r>
      <w:r w:rsidR="00005F16" w:rsidRPr="00F8210B">
        <w:rPr>
          <w:color w:val="auto"/>
        </w:rPr>
        <w:fldChar w:fldCharType="separate"/>
      </w:r>
      <w:r w:rsidR="004B53F5" w:rsidRPr="00F8210B">
        <w:rPr>
          <w:noProof/>
          <w:color w:val="auto"/>
          <w:vertAlign w:val="superscript"/>
        </w:rPr>
        <w:t>20,35</w:t>
      </w:r>
      <w:r w:rsidR="00005F16" w:rsidRPr="00F8210B">
        <w:rPr>
          <w:color w:val="auto"/>
        </w:rPr>
        <w:fldChar w:fldCharType="end"/>
      </w:r>
      <w:r w:rsidR="00005F16" w:rsidRPr="00F8210B">
        <w:rPr>
          <w:color w:val="auto"/>
        </w:rPr>
        <w:t xml:space="preserve"> a</w:t>
      </w:r>
      <w:r w:rsidR="00981124" w:rsidRPr="00F8210B">
        <w:rPr>
          <w:color w:val="auto"/>
        </w:rPr>
        <w:t>nd the gut microbiome</w:t>
      </w:r>
      <w:r w:rsidR="00B64A2D" w:rsidRPr="00F8210B">
        <w:rPr>
          <w:color w:val="auto"/>
        </w:rPr>
        <w:fldChar w:fldCharType="begin">
          <w:fldData xml:space="preserve">PEVuZE5vdGU+PENpdGU+PEF1dGhvcj5CaGFnYXZhdGEgU3Jpbml2YXNhbjwvQXV0aG9yPjxZZWFy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</w:fldData>
        </w:fldChar>
      </w:r>
      <w:r w:rsidR="00466C97" w:rsidRPr="00F8210B">
        <w:rPr>
          <w:color w:val="auto"/>
        </w:rPr>
        <w:instrText xml:space="preserve"> ADDIN EN.CITE </w:instrText>
      </w:r>
      <w:r w:rsidR="00466C97" w:rsidRPr="00F8210B">
        <w:rPr>
          <w:color w:val="auto"/>
        </w:rPr>
        <w:fldChar w:fldCharType="begin">
          <w:fldData xml:space="preserve">PEVuZE5vdGU+PENpdGU+PEF1dGhvcj5CaGFnYXZhdGEgU3Jpbml2YXNhbjwvQXV0aG9yPjxZZWFy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</w:fldData>
        </w:fldChar>
      </w:r>
      <w:r w:rsidR="00466C97" w:rsidRPr="00F8210B">
        <w:rPr>
          <w:color w:val="auto"/>
        </w:rPr>
        <w:instrText xml:space="preserve"> ADDIN EN.CITE.DATA </w:instrText>
      </w:r>
      <w:r w:rsidR="00466C97" w:rsidRPr="00F8210B">
        <w:rPr>
          <w:color w:val="auto"/>
        </w:rPr>
      </w:r>
      <w:r w:rsidR="00466C97" w:rsidRPr="00F8210B">
        <w:rPr>
          <w:color w:val="auto"/>
        </w:rPr>
        <w:fldChar w:fldCharType="end"/>
      </w:r>
      <w:r w:rsidR="00B64A2D" w:rsidRPr="00F8210B">
        <w:rPr>
          <w:color w:val="auto"/>
        </w:rPr>
      </w:r>
      <w:r w:rsidR="00B64A2D" w:rsidRPr="00F8210B">
        <w:rPr>
          <w:color w:val="auto"/>
        </w:rPr>
        <w:fldChar w:fldCharType="separate"/>
      </w:r>
      <w:r w:rsidR="0003204A" w:rsidRPr="00F8210B">
        <w:rPr>
          <w:noProof/>
          <w:color w:val="auto"/>
          <w:vertAlign w:val="superscript"/>
        </w:rPr>
        <w:t>36,37</w:t>
      </w:r>
      <w:r w:rsidR="00B64A2D" w:rsidRPr="00F8210B">
        <w:rPr>
          <w:color w:val="auto"/>
        </w:rPr>
        <w:fldChar w:fldCharType="end"/>
      </w:r>
      <w:r w:rsidR="00981124" w:rsidRPr="00F8210B">
        <w:rPr>
          <w:color w:val="auto"/>
        </w:rPr>
        <w:t xml:space="preserve">. </w:t>
      </w:r>
      <w:r w:rsidR="005E6926" w:rsidRPr="00F8210B">
        <w:rPr>
          <w:color w:val="auto"/>
        </w:rPr>
        <w:t>V</w:t>
      </w:r>
      <w:r w:rsidR="00981124" w:rsidRPr="00F8210B">
        <w:rPr>
          <w:color w:val="auto"/>
        </w:rPr>
        <w:t>ersions of the CAF diet have</w:t>
      </w:r>
      <w:r w:rsidR="005E6926" w:rsidRPr="00F8210B">
        <w:rPr>
          <w:color w:val="auto"/>
        </w:rPr>
        <w:t xml:space="preserve"> also</w:t>
      </w:r>
      <w:r w:rsidR="00981124" w:rsidRPr="00F8210B">
        <w:rPr>
          <w:color w:val="auto"/>
        </w:rPr>
        <w:t xml:space="preserve"> been used to study maternal obesity</w:t>
      </w:r>
      <w:r w:rsidR="00B64A2D" w:rsidRPr="00F8210B">
        <w:rPr>
          <w:color w:val="auto"/>
        </w:rPr>
        <w:fldChar w:fldCharType="begin">
          <w:fldData xml:space="preserve">PEVuZE5vdGU+PENpdGU+PEF1dGhvcj5SYWlwdXJpYTwvQXV0aG9yPjxZZWFyPjIwMTU8L1llYXI+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wOTgwPC9wYWdlcz48dm9sdW1l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</w:fldData>
        </w:fldChar>
      </w:r>
      <w:r w:rsidR="0003204A" w:rsidRPr="00F8210B">
        <w:rPr>
          <w:color w:val="auto"/>
        </w:rPr>
        <w:instrText xml:space="preserve"> ADDIN EN.CITE </w:instrText>
      </w:r>
      <w:r w:rsidR="0003204A" w:rsidRPr="00F8210B">
        <w:rPr>
          <w:color w:val="auto"/>
        </w:rPr>
        <w:fldChar w:fldCharType="begin">
          <w:fldData xml:space="preserve">PEVuZE5vdGU+PENpdGU+PEF1dGhvcj5SYWlwdXJpYTwvQXV0aG9yPjxZZWFyPjIwMTU8L1llYXI+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wOTgwPC9wYWdlcz48dm9sdW1l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</w:fldData>
        </w:fldChar>
      </w:r>
      <w:r w:rsidR="0003204A" w:rsidRPr="00F8210B">
        <w:rPr>
          <w:color w:val="auto"/>
        </w:rPr>
        <w:instrText xml:space="preserve"> ADDIN EN.CITE.DATA </w:instrText>
      </w:r>
      <w:r w:rsidR="0003204A" w:rsidRPr="00F8210B">
        <w:rPr>
          <w:color w:val="auto"/>
        </w:rPr>
      </w:r>
      <w:r w:rsidR="0003204A" w:rsidRPr="00F8210B">
        <w:rPr>
          <w:color w:val="auto"/>
        </w:rPr>
        <w:fldChar w:fldCharType="end"/>
      </w:r>
      <w:r w:rsidR="00B64A2D" w:rsidRPr="00F8210B">
        <w:rPr>
          <w:color w:val="auto"/>
        </w:rPr>
      </w:r>
      <w:r w:rsidR="00B64A2D" w:rsidRPr="00F8210B">
        <w:rPr>
          <w:color w:val="auto"/>
        </w:rPr>
        <w:fldChar w:fldCharType="separate"/>
      </w:r>
      <w:r w:rsidR="0003204A" w:rsidRPr="00F8210B">
        <w:rPr>
          <w:noProof/>
          <w:color w:val="auto"/>
          <w:vertAlign w:val="superscript"/>
        </w:rPr>
        <w:t>38</w:t>
      </w:r>
      <w:r w:rsidR="00B64A2D" w:rsidRPr="00F8210B">
        <w:rPr>
          <w:color w:val="auto"/>
        </w:rPr>
        <w:fldChar w:fldCharType="end"/>
      </w:r>
      <w:r w:rsidR="00981124" w:rsidRPr="00F8210B">
        <w:rPr>
          <w:color w:val="auto"/>
        </w:rPr>
        <w:t xml:space="preserve"> and to explore feeding responses to </w:t>
      </w:r>
      <w:r w:rsidR="00124259" w:rsidRPr="00F8210B">
        <w:t xml:space="preserve">hypothalamic feeding peptides </w:t>
      </w:r>
      <w:r w:rsidR="00C9683C" w:rsidRPr="00F8210B">
        <w:t>in</w:t>
      </w:r>
      <w:r w:rsidR="00124259" w:rsidRPr="00F8210B">
        <w:t xml:space="preserve"> obesity</w:t>
      </w:r>
      <w:r w:rsidR="00B64A2D" w:rsidRPr="00F8210B">
        <w:fldChar w:fldCharType="begin">
          <w:fldData xml:space="preserve">PEVuZE5vdGU+PENpdGU+PEF1dGhvcj5IYW5zZW48L0F1dGhvcj48WWVhcj4yMDA1PC9ZZWFyPjxS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</w:fldData>
        </w:fldChar>
      </w:r>
      <w:r w:rsidR="008E37CC" w:rsidRPr="00F8210B">
        <w:instrText xml:space="preserve"> ADDIN EN.CITE </w:instrText>
      </w:r>
      <w:r w:rsidR="008E37CC" w:rsidRPr="00F8210B">
        <w:fldChar w:fldCharType="begin">
          <w:fldData xml:space="preserve">PEVuZE5vdGU+PENpdGU+PEF1dGhvcj5IYW5zZW48L0F1dGhvcj48WWVhcj4yMDA1PC9ZZWFyPjxS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</w:fldData>
        </w:fldChar>
      </w:r>
      <w:r w:rsidR="008E37CC" w:rsidRPr="00F8210B">
        <w:instrText xml:space="preserve"> ADDIN EN.CITE.DATA </w:instrText>
      </w:r>
      <w:r w:rsidR="008E37CC" w:rsidRPr="00F8210B">
        <w:fldChar w:fldCharType="end"/>
      </w:r>
      <w:r w:rsidR="00B64A2D" w:rsidRPr="00F8210B">
        <w:fldChar w:fldCharType="separate"/>
      </w:r>
      <w:r w:rsidR="004D40B8" w:rsidRPr="00F8210B">
        <w:rPr>
          <w:noProof/>
          <w:vertAlign w:val="superscript"/>
        </w:rPr>
        <w:t>14</w:t>
      </w:r>
      <w:r w:rsidR="00B64A2D" w:rsidRPr="00F8210B">
        <w:fldChar w:fldCharType="end"/>
      </w:r>
      <w:r w:rsidR="00981124" w:rsidRPr="00F8210B">
        <w:rPr>
          <w:color w:val="auto"/>
        </w:rPr>
        <w:t xml:space="preserve">.  </w:t>
      </w:r>
    </w:p>
    <w:p w14:paraId="2E009A30" w14:textId="77777777" w:rsidR="00E82D5F" w:rsidRPr="00F8210B" w:rsidRDefault="00E82D5F" w:rsidP="00F8210B">
      <w:pPr>
        <w:pStyle w:val="NormalWeb"/>
        <w:spacing w:before="0" w:beforeAutospacing="0" w:after="0" w:afterAutospacing="0"/>
        <w:rPr>
          <w:color w:val="auto"/>
        </w:rPr>
      </w:pPr>
    </w:p>
    <w:p w14:paraId="30AC64CB" w14:textId="7AEDBA01" w:rsidR="00C42D18" w:rsidRPr="00F8210B" w:rsidRDefault="00C42D18" w:rsidP="00F8210B">
      <w:pPr>
        <w:pStyle w:val="NormalWeb"/>
        <w:spacing w:before="0" w:beforeAutospacing="0" w:after="0" w:afterAutospacing="0"/>
        <w:rPr>
          <w:color w:val="auto"/>
        </w:rPr>
      </w:pPr>
      <w:r w:rsidRPr="00F8210B">
        <w:rPr>
          <w:color w:val="auto"/>
        </w:rPr>
        <w:t xml:space="preserve">It is important to note that while there is a large body of evidence indicating that the cafeteria </w:t>
      </w:r>
      <w:r w:rsidRPr="00F8210B">
        <w:rPr>
          <w:color w:val="auto"/>
        </w:rPr>
        <w:lastRenderedPageBreak/>
        <w:t>diet induces hyperphagia and obesity in rats and mice, these studies have largely been conducted in outbred Sprague Dawley</w:t>
      </w:r>
      <w:r w:rsidRPr="00F8210B">
        <w:rPr>
          <w:color w:val="auto"/>
        </w:rPr>
        <w:fldChar w:fldCharType="begin">
          <w:fldData xml:space="preserve">PEVuZE5vdGU+PENpdGU+PEF1dGhvcj5CZWlsaGFyejwvQXV0aG9yPjxZZWFyPjIwMTg8L1llYXI+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Y2LTE3NzwvcGFnZXM+PHZvbHVtZT4zNzE8L3ZvbHVtZT48ZWRpdGlvbj4yMDE3LzEy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CZWlsaGFyejwvQXV0aG9yPjxZZWFyPjIwMTg8L1llYXI+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Y2LTE3NzwvcGFnZXM+PHZvbHVtZT4zNzE8L3ZvbHVtZT48ZWRpdGlvbj4yMDE3LzEy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Pr="00F8210B">
        <w:rPr>
          <w:color w:val="auto"/>
        </w:rPr>
      </w:r>
      <w:r w:rsidRPr="00F8210B">
        <w:rPr>
          <w:color w:val="auto"/>
        </w:rPr>
        <w:fldChar w:fldCharType="separate"/>
      </w:r>
      <w:r w:rsidR="004B53F5" w:rsidRPr="00F8210B">
        <w:rPr>
          <w:noProof/>
          <w:color w:val="auto"/>
          <w:vertAlign w:val="superscript"/>
        </w:rPr>
        <w:t>13,14,20,39-42</w:t>
      </w:r>
      <w:r w:rsidRPr="00F8210B">
        <w:rPr>
          <w:color w:val="auto"/>
        </w:rPr>
        <w:fldChar w:fldCharType="end"/>
      </w:r>
      <w:r w:rsidRPr="00F8210B">
        <w:rPr>
          <w:color w:val="auto"/>
        </w:rPr>
        <w:t xml:space="preserve"> and Wistar</w:t>
      </w:r>
      <w:r w:rsidRPr="00F8210B">
        <w:rPr>
          <w:color w:val="auto"/>
        </w:rPr>
        <w:fldChar w:fldCharType="begin">
          <w:fldData xml:space="preserve">PEVuZE5vdGU+PENpdGU+PEF1dGhvcj5Cb3J0b2xpbjwvQXV0aG9yPjxZZWFyPjIwMTg8L1llYXI+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Cb3J0b2xpbjwvQXV0aG9yPjxZZWFyPjIwMTg8L1llYXI+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Pr="00F8210B">
        <w:rPr>
          <w:color w:val="auto"/>
        </w:rPr>
      </w:r>
      <w:r w:rsidRPr="00F8210B">
        <w:rPr>
          <w:color w:val="auto"/>
        </w:rPr>
        <w:fldChar w:fldCharType="separate"/>
      </w:r>
      <w:r w:rsidR="004B53F5" w:rsidRPr="00F8210B">
        <w:rPr>
          <w:noProof/>
          <w:color w:val="auto"/>
          <w:vertAlign w:val="superscript"/>
        </w:rPr>
        <w:t>6,26,31,43,44</w:t>
      </w:r>
      <w:r w:rsidRPr="00F8210B">
        <w:rPr>
          <w:color w:val="auto"/>
        </w:rPr>
        <w:fldChar w:fldCharType="end"/>
      </w:r>
      <w:r w:rsidRPr="00F8210B">
        <w:rPr>
          <w:color w:val="auto"/>
        </w:rPr>
        <w:t xml:space="preserve"> rats</w:t>
      </w:r>
      <w:r w:rsidR="000433FD" w:rsidRPr="00F8210B">
        <w:rPr>
          <w:color w:val="auto"/>
        </w:rPr>
        <w:t xml:space="preserve">, with </w:t>
      </w:r>
      <w:r w:rsidR="00C1015D" w:rsidRPr="00F8210B">
        <w:rPr>
          <w:color w:val="auto"/>
        </w:rPr>
        <w:t>relatively</w:t>
      </w:r>
      <w:r w:rsidR="000433FD" w:rsidRPr="00F8210B">
        <w:rPr>
          <w:color w:val="auto"/>
        </w:rPr>
        <w:t xml:space="preserve"> few studies performed in </w:t>
      </w:r>
      <w:proofErr w:type="spellStart"/>
      <w:r w:rsidR="000433FD" w:rsidRPr="00F8210B">
        <w:rPr>
          <w:color w:val="auto"/>
        </w:rPr>
        <w:t>Balb</w:t>
      </w:r>
      <w:proofErr w:type="spellEnd"/>
      <w:r w:rsidR="000433FD" w:rsidRPr="00F8210B">
        <w:rPr>
          <w:color w:val="auto"/>
        </w:rPr>
        <w:t>/c</w:t>
      </w:r>
      <w:r w:rsidR="000433FD" w:rsidRPr="00F8210B">
        <w:rPr>
          <w:color w:val="auto"/>
        </w:rPr>
        <w:fldChar w:fldCharType="begin">
          <w:fldData xml:space="preserve">PEVuZE5vdGU+PENpdGU+PEF1dGhvcj5DaGVuPC9BdXRob3I+PFllYXI+MjAxMTwvWWVhcj48UmVj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</w:fldData>
        </w:fldChar>
      </w:r>
      <w:r w:rsidR="004B53F5" w:rsidRPr="00F8210B">
        <w:rPr>
          <w:color w:val="auto"/>
        </w:rPr>
        <w:instrText xml:space="preserve"> ADDIN EN.CITE </w:instrText>
      </w:r>
      <w:r w:rsidR="004B53F5" w:rsidRPr="00F8210B">
        <w:rPr>
          <w:color w:val="auto"/>
        </w:rPr>
        <w:fldChar w:fldCharType="begin">
          <w:fldData xml:space="preserve">PEVuZE5vdGU+PENpdGU+PEF1dGhvcj5DaGVuPC9BdXRob3I+PFllYXI+MjAxMTwvWWVhcj48UmVj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</w:fldData>
        </w:fldChar>
      </w:r>
      <w:r w:rsidR="004B53F5" w:rsidRPr="00F8210B">
        <w:rPr>
          <w:color w:val="auto"/>
        </w:rPr>
        <w:instrText xml:space="preserve"> ADDIN EN.CITE.DATA </w:instrText>
      </w:r>
      <w:r w:rsidR="004B53F5" w:rsidRPr="00F8210B">
        <w:rPr>
          <w:color w:val="auto"/>
        </w:rPr>
      </w:r>
      <w:r w:rsidR="004B53F5" w:rsidRPr="00F8210B">
        <w:rPr>
          <w:color w:val="auto"/>
        </w:rPr>
        <w:fldChar w:fldCharType="end"/>
      </w:r>
      <w:r w:rsidR="000433FD" w:rsidRPr="00F8210B">
        <w:rPr>
          <w:color w:val="auto"/>
        </w:rPr>
      </w:r>
      <w:r w:rsidR="000433FD" w:rsidRPr="00F8210B">
        <w:rPr>
          <w:color w:val="auto"/>
        </w:rPr>
        <w:fldChar w:fldCharType="separate"/>
      </w:r>
      <w:r w:rsidR="004B53F5" w:rsidRPr="00F8210B">
        <w:rPr>
          <w:noProof/>
          <w:color w:val="auto"/>
          <w:vertAlign w:val="superscript"/>
        </w:rPr>
        <w:t>17,18</w:t>
      </w:r>
      <w:r w:rsidR="000433FD" w:rsidRPr="00F8210B">
        <w:rPr>
          <w:color w:val="auto"/>
        </w:rPr>
        <w:fldChar w:fldCharType="end"/>
      </w:r>
      <w:r w:rsidR="000433FD" w:rsidRPr="00F8210B">
        <w:rPr>
          <w:color w:val="auto"/>
        </w:rPr>
        <w:t xml:space="preserve"> and </w:t>
      </w:r>
      <w:r w:rsidR="00C1015D" w:rsidRPr="00F8210B">
        <w:rPr>
          <w:color w:val="auto"/>
        </w:rPr>
        <w:t>S</w:t>
      </w:r>
      <w:r w:rsidR="000433FD" w:rsidRPr="00F8210B">
        <w:rPr>
          <w:color w:val="auto"/>
        </w:rPr>
        <w:t>wiss</w:t>
      </w:r>
      <w:r w:rsidR="000433FD" w:rsidRPr="00F8210B">
        <w:rPr>
          <w:color w:val="auto"/>
        </w:rPr>
        <w:fldChar w:fldCharType="begin">
          <w:fldData xml:space="preserve">PEVuZE5vdGU+PENpdGU+PEF1dGhvcj5SaWJlaXJvPC9BdXRob3I+PFllYXI+MjAxODwvWWVhcj48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</w:fldData>
        </w:fldChar>
      </w:r>
      <w:r w:rsidR="00466C97" w:rsidRPr="00F8210B">
        <w:rPr>
          <w:color w:val="auto"/>
        </w:rPr>
        <w:instrText xml:space="preserve"> ADDIN EN.CITE </w:instrText>
      </w:r>
      <w:r w:rsidR="00466C97" w:rsidRPr="00F8210B">
        <w:rPr>
          <w:color w:val="auto"/>
        </w:rPr>
        <w:fldChar w:fldCharType="begin">
          <w:fldData xml:space="preserve">PEVuZE5vdGU+PENpdGU+PEF1dGhvcj5SaWJlaXJvPC9BdXRob3I+PFllYXI+MjAxODwvWWVhcj48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</w:fldData>
        </w:fldChar>
      </w:r>
      <w:r w:rsidR="00466C97" w:rsidRPr="00F8210B">
        <w:rPr>
          <w:color w:val="auto"/>
        </w:rPr>
        <w:instrText xml:space="preserve"> ADDIN EN.CITE.DATA </w:instrText>
      </w:r>
      <w:r w:rsidR="00466C97" w:rsidRPr="00F8210B">
        <w:rPr>
          <w:color w:val="auto"/>
        </w:rPr>
      </w:r>
      <w:r w:rsidR="00466C97" w:rsidRPr="00F8210B">
        <w:rPr>
          <w:color w:val="auto"/>
        </w:rPr>
        <w:fldChar w:fldCharType="end"/>
      </w:r>
      <w:r w:rsidR="000433FD" w:rsidRPr="00F8210B">
        <w:rPr>
          <w:color w:val="auto"/>
        </w:rPr>
      </w:r>
      <w:r w:rsidR="000433FD" w:rsidRPr="00F8210B">
        <w:rPr>
          <w:color w:val="auto"/>
        </w:rPr>
        <w:fldChar w:fldCharType="separate"/>
      </w:r>
      <w:r w:rsidR="0003204A" w:rsidRPr="00F8210B">
        <w:rPr>
          <w:noProof/>
          <w:color w:val="auto"/>
          <w:vertAlign w:val="superscript"/>
        </w:rPr>
        <w:t>45,46</w:t>
      </w:r>
      <w:r w:rsidR="000433FD" w:rsidRPr="00F8210B">
        <w:rPr>
          <w:color w:val="auto"/>
        </w:rPr>
        <w:fldChar w:fldCharType="end"/>
      </w:r>
      <w:r w:rsidR="000433FD" w:rsidRPr="00F8210B">
        <w:rPr>
          <w:color w:val="auto"/>
        </w:rPr>
        <w:t xml:space="preserve"> mice as well as other </w:t>
      </w:r>
      <w:r w:rsidR="00C1015D" w:rsidRPr="00F8210B">
        <w:rPr>
          <w:color w:val="auto"/>
        </w:rPr>
        <w:t xml:space="preserve">rodent </w:t>
      </w:r>
      <w:r w:rsidR="000433FD" w:rsidRPr="00F8210B">
        <w:rPr>
          <w:color w:val="auto"/>
        </w:rPr>
        <w:t>strains.  Therefore it is unknown whether the effects of cafeteria diet reported in the literature will be observed in other strains, especially as there are known strain differences in response to obesogenic diets in both rats</w:t>
      </w:r>
      <w:r w:rsidR="000433FD" w:rsidRPr="00F8210B">
        <w:rPr>
          <w:color w:val="auto"/>
        </w:rPr>
        <w:fldChar w:fldCharType="begin">
          <w:fldData xml:space="preserve">PEVuZE5vdGU+PENpdGU+PEF1dGhvcj5NbjwvQXV0aG9yPjxZZWFyPjIwMTc8L1llYXI+PFJlY051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</w:fldData>
        </w:fldChar>
      </w:r>
      <w:r w:rsidR="000276E5" w:rsidRPr="00F8210B">
        <w:rPr>
          <w:color w:val="auto"/>
        </w:rPr>
        <w:instrText xml:space="preserve"> ADDIN EN.CITE </w:instrText>
      </w:r>
      <w:r w:rsidR="000276E5" w:rsidRPr="00F8210B">
        <w:rPr>
          <w:color w:val="auto"/>
        </w:rPr>
        <w:fldChar w:fldCharType="begin">
          <w:fldData xml:space="preserve">PEVuZE5vdGU+PENpdGU+PEF1dGhvcj5NbjwvQXV0aG9yPjxZZWFyPjIwMTc8L1llYXI+PFJlY051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</w:fldData>
        </w:fldChar>
      </w:r>
      <w:r w:rsidR="000276E5" w:rsidRPr="00F8210B">
        <w:rPr>
          <w:color w:val="auto"/>
        </w:rPr>
        <w:instrText xml:space="preserve"> ADDIN EN.CITE.DATA </w:instrText>
      </w:r>
      <w:r w:rsidR="000276E5" w:rsidRPr="00F8210B">
        <w:rPr>
          <w:color w:val="auto"/>
        </w:rPr>
      </w:r>
      <w:r w:rsidR="000276E5" w:rsidRPr="00F8210B">
        <w:rPr>
          <w:color w:val="auto"/>
        </w:rPr>
        <w:fldChar w:fldCharType="end"/>
      </w:r>
      <w:r w:rsidR="000433FD" w:rsidRPr="00F8210B">
        <w:rPr>
          <w:color w:val="auto"/>
        </w:rPr>
      </w:r>
      <w:r w:rsidR="000433FD" w:rsidRPr="00F8210B">
        <w:rPr>
          <w:color w:val="auto"/>
        </w:rPr>
        <w:fldChar w:fldCharType="separate"/>
      </w:r>
      <w:r w:rsidR="000276E5" w:rsidRPr="00F8210B">
        <w:rPr>
          <w:noProof/>
          <w:color w:val="auto"/>
          <w:vertAlign w:val="superscript"/>
        </w:rPr>
        <w:t>47,48</w:t>
      </w:r>
      <w:r w:rsidR="000433FD" w:rsidRPr="00F8210B">
        <w:rPr>
          <w:color w:val="auto"/>
        </w:rPr>
        <w:fldChar w:fldCharType="end"/>
      </w:r>
      <w:r w:rsidR="000433FD" w:rsidRPr="00F8210B">
        <w:rPr>
          <w:color w:val="auto"/>
        </w:rPr>
        <w:t xml:space="preserve"> and mice</w:t>
      </w:r>
      <w:r w:rsidR="000433FD" w:rsidRPr="00F8210B">
        <w:rPr>
          <w:color w:val="auto"/>
        </w:rPr>
        <w:fldChar w:fldCharType="begin">
          <w:fldData xml:space="preserve">PEVuZE5vdGU+PENpdGU+PEF1dGhvcj5Nb250Z29tZXJ5PC9BdXRob3I+PFllYXI+MjAxMzwvWWVh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TEyOS0zOTwvcGFnZXM+PHZv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</w:fldData>
        </w:fldChar>
      </w:r>
      <w:r w:rsidR="000276E5" w:rsidRPr="00F8210B">
        <w:rPr>
          <w:color w:val="auto"/>
        </w:rPr>
        <w:instrText xml:space="preserve"> ADDIN EN.CITE </w:instrText>
      </w:r>
      <w:r w:rsidR="000276E5" w:rsidRPr="00F8210B">
        <w:rPr>
          <w:color w:val="auto"/>
        </w:rPr>
        <w:fldChar w:fldCharType="begin">
          <w:fldData xml:space="preserve">PEVuZE5vdGU+PENpdGU+PEF1dGhvcj5Nb250Z29tZXJ5PC9BdXRob3I+PFllYXI+MjAxMzwvWWVh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TEyOS0zOTwvcGFnZXM+PHZv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</w:fldData>
        </w:fldChar>
      </w:r>
      <w:r w:rsidR="000276E5" w:rsidRPr="00F8210B">
        <w:rPr>
          <w:color w:val="auto"/>
        </w:rPr>
        <w:instrText xml:space="preserve"> ADDIN EN.CITE.DATA </w:instrText>
      </w:r>
      <w:r w:rsidR="000276E5" w:rsidRPr="00F8210B">
        <w:rPr>
          <w:color w:val="auto"/>
        </w:rPr>
      </w:r>
      <w:r w:rsidR="000276E5" w:rsidRPr="00F8210B">
        <w:rPr>
          <w:color w:val="auto"/>
        </w:rPr>
        <w:fldChar w:fldCharType="end"/>
      </w:r>
      <w:r w:rsidR="000433FD" w:rsidRPr="00F8210B">
        <w:rPr>
          <w:color w:val="auto"/>
        </w:rPr>
      </w:r>
      <w:r w:rsidR="000433FD" w:rsidRPr="00F8210B">
        <w:rPr>
          <w:color w:val="auto"/>
        </w:rPr>
        <w:fldChar w:fldCharType="separate"/>
      </w:r>
      <w:r w:rsidR="000276E5" w:rsidRPr="00F8210B">
        <w:rPr>
          <w:noProof/>
          <w:color w:val="auto"/>
          <w:vertAlign w:val="superscript"/>
        </w:rPr>
        <w:t>49</w:t>
      </w:r>
      <w:r w:rsidR="000433FD" w:rsidRPr="00F8210B">
        <w:rPr>
          <w:color w:val="auto"/>
        </w:rPr>
        <w:fldChar w:fldCharType="end"/>
      </w:r>
      <w:r w:rsidR="000433FD" w:rsidRPr="00F8210B">
        <w:rPr>
          <w:color w:val="auto"/>
        </w:rPr>
        <w:t xml:space="preserve">.  </w:t>
      </w:r>
      <w:bookmarkStart w:id="12" w:name="_Hlk13209064"/>
      <w:r w:rsidR="000433FD" w:rsidRPr="00F8210B">
        <w:rPr>
          <w:color w:val="auto"/>
        </w:rPr>
        <w:t>Additionally,</w:t>
      </w:r>
      <w:r w:rsidR="00C67B35" w:rsidRPr="00F8210B">
        <w:rPr>
          <w:color w:val="auto"/>
        </w:rPr>
        <w:t xml:space="preserve"> </w:t>
      </w:r>
      <w:r w:rsidR="009E32A5" w:rsidRPr="00F8210B">
        <w:rPr>
          <w:color w:val="auto"/>
        </w:rPr>
        <w:t>starting age and weight are also important methodological factors that may modulate the effects of obesogenic diets on metabolic outcomes</w:t>
      </w:r>
      <w:r w:rsidR="009E32A5" w:rsidRPr="00F8210B">
        <w:rPr>
          <w:color w:val="auto"/>
        </w:rPr>
        <w:fldChar w:fldCharType="begin"/>
      </w:r>
      <w:r w:rsidR="004B53F5" w:rsidRPr="00F8210B">
        <w:rPr>
          <w:color w:val="auto"/>
        </w:rPr>
        <w:instrText xml:space="preserve"> ADDIN EN.CITE &lt;EndNote&gt;&lt;Cite&gt;&lt;Author&gt;Sclafani&lt;/Author&gt;&lt;Year&gt;1977&lt;/Year&gt;&lt;RecNum&gt;2358&lt;/RecNum&gt;&lt;DisplayText&gt;&lt;style face="superscript"&gt;25&lt;/style&gt;&lt;/DisplayText&gt;&lt;record&gt;&lt;rec-number&gt;2358&lt;/rec-number&gt;&lt;foreign-keys&gt;&lt;key app="EN" db-id="vt0zffesnwfpswev2dkxfr56sxwxae05ze9a" timestamp="1562027729"&gt;2358&lt;/key&gt;&lt;/foreign-keys&gt;&lt;ref-type name="Journal Article"&gt;17&lt;/ref-type&gt;&lt;contributors&gt;&lt;authors&gt;&lt;author&gt;Sclafani, A.&lt;/author&gt;&lt;author&gt;Gorman, A. N.&lt;/author&gt;&lt;/authors&gt;&lt;/contributors&gt;&lt;titles&gt;&lt;title&gt;Effects of age, sex, and prior body weight on the development of dietary obesity in adult rats&lt;/title&gt;&lt;secondary-title&gt;Physiology &amp;amp; Behavior&lt;/secondary-title&gt;&lt;alt-title&gt;Physiology &amp;amp; behavior&lt;/alt-title&gt;&lt;/titles&gt;&lt;periodical&gt;&lt;full-title&gt;Physiology &amp;amp; Behavior&lt;/full-title&gt;&lt;abbr-1&gt;Physiol Behav&lt;/abbr-1&gt;&lt;/periodical&gt;&lt;alt-periodical&gt;&lt;full-title&gt;Physiology &amp;amp; Behavior&lt;/full-title&gt;&lt;abbr-1&gt;Physiol Behav&lt;/abbr-1&gt;&lt;/alt-periodical&gt;&lt;pages&gt;1021-6&lt;/pages&gt;&lt;volume&gt;18&lt;/volume&gt;&lt;number&gt;6&lt;/number&gt;&lt;edition&gt;1977/06/01&lt;/edition&gt;&lt;keywords&gt;&lt;keyword&gt;Age Factors&lt;/keyword&gt;&lt;keyword&gt;Animals&lt;/keyword&gt;&lt;keyword&gt;*Body Weight&lt;/keyword&gt;&lt;keyword&gt;Diet&lt;/keyword&gt;&lt;keyword&gt;Female&lt;/keyword&gt;&lt;keyword&gt;Male&lt;/keyword&gt;&lt;keyword&gt;Obesity/*etiology&lt;/keyword&gt;&lt;keyword&gt;Rats&lt;/keyword&gt;&lt;keyword&gt;Sex Factors&lt;/keyword&gt;&lt;/keywords&gt;&lt;dates&gt;&lt;year&gt;1977&lt;/year&gt;&lt;pub-dates&gt;&lt;date&gt;Jun&lt;/date&gt;&lt;/pub-dates&gt;&lt;/dates&gt;&lt;isbn&gt;0031-9384 (Print)&amp;#xD;0031-9384&lt;/isbn&gt;&lt;accession-num&gt;928523&lt;/accession-num&gt;&lt;urls&gt;&lt;/urls&gt;&lt;remote-database-provider&gt;NLM&lt;/remote-database-provider&gt;&lt;language&gt;eng&lt;/language&gt;&lt;/record&gt;&lt;/Cite&gt;&lt;/EndNote&gt;</w:instrText>
      </w:r>
      <w:r w:rsidR="009E32A5" w:rsidRPr="00F8210B">
        <w:rPr>
          <w:color w:val="auto"/>
        </w:rPr>
        <w:fldChar w:fldCharType="separate"/>
      </w:r>
      <w:r w:rsidR="004B53F5" w:rsidRPr="00F8210B">
        <w:rPr>
          <w:noProof/>
          <w:color w:val="auto"/>
          <w:vertAlign w:val="superscript"/>
        </w:rPr>
        <w:t>25</w:t>
      </w:r>
      <w:r w:rsidR="009E32A5" w:rsidRPr="00F8210B">
        <w:rPr>
          <w:color w:val="auto"/>
        </w:rPr>
        <w:fldChar w:fldCharType="end"/>
      </w:r>
      <w:r w:rsidR="009E32A5" w:rsidRPr="00F8210B">
        <w:rPr>
          <w:color w:val="auto"/>
        </w:rPr>
        <w:t>. M</w:t>
      </w:r>
      <w:r w:rsidR="00C67B35" w:rsidRPr="00F8210B">
        <w:rPr>
          <w:color w:val="auto"/>
        </w:rPr>
        <w:t xml:space="preserve">ost of our prior work </w:t>
      </w:r>
      <w:r w:rsidR="009E32A5" w:rsidRPr="00F8210B">
        <w:rPr>
          <w:color w:val="auto"/>
        </w:rPr>
        <w:t>has started rats on CAF diet in early adulthood</w:t>
      </w:r>
      <w:r w:rsidR="00C67B35" w:rsidRPr="00F8210B">
        <w:rPr>
          <w:color w:val="auto"/>
        </w:rPr>
        <w:t xml:space="preserve">, including </w:t>
      </w:r>
      <w:r w:rsidR="009E32A5" w:rsidRPr="00F8210B">
        <w:rPr>
          <w:color w:val="auto"/>
        </w:rPr>
        <w:t>the studies generating</w:t>
      </w:r>
      <w:r w:rsidR="00245624" w:rsidRPr="00F8210B">
        <w:rPr>
          <w:color w:val="auto"/>
        </w:rPr>
        <w:t xml:space="preserve"> the representative data reported here</w:t>
      </w:r>
      <w:r w:rsidR="009E32A5" w:rsidRPr="00F8210B">
        <w:rPr>
          <w:color w:val="auto"/>
        </w:rPr>
        <w:t>.</w:t>
      </w:r>
      <w:bookmarkEnd w:id="12"/>
      <w:r w:rsidR="00245624" w:rsidRPr="00F8210B">
        <w:rPr>
          <w:color w:val="auto"/>
        </w:rPr>
        <w:t xml:space="preserve"> </w:t>
      </w:r>
    </w:p>
    <w:p w14:paraId="21BE689B" w14:textId="77777777" w:rsidR="00981124" w:rsidRPr="00F8210B" w:rsidRDefault="00981124" w:rsidP="00F8210B"/>
    <w:p w14:paraId="57B25AFA" w14:textId="69757D3C" w:rsidR="00C96F55" w:rsidRPr="00F8210B" w:rsidRDefault="007D4C97" w:rsidP="00F8210B">
      <w:r w:rsidRPr="00F8210B">
        <w:t xml:space="preserve">Several local factors should also be considered. </w:t>
      </w:r>
      <w:r w:rsidR="00E24413" w:rsidRPr="00F8210B">
        <w:t xml:space="preserve">The food schedule proposed here may need to be modified when </w:t>
      </w:r>
      <w:r w:rsidR="002D3054" w:rsidRPr="00F8210B">
        <w:t xml:space="preserve">setting up CAF diet for use with </w:t>
      </w:r>
      <w:r w:rsidR="00E24413" w:rsidRPr="00F8210B">
        <w:t xml:space="preserve">a </w:t>
      </w:r>
      <w:r w:rsidR="002D3054" w:rsidRPr="00F8210B">
        <w:t xml:space="preserve">different </w:t>
      </w:r>
      <w:r w:rsidR="00E24413" w:rsidRPr="00F8210B">
        <w:t xml:space="preserve">strain or supplier. </w:t>
      </w:r>
      <w:r w:rsidR="00241513" w:rsidRPr="00F8210B">
        <w:t xml:space="preserve">Local food supplies will determine the specific CAF foods to be used and consumption should be monitored carefully </w:t>
      </w:r>
      <w:r w:rsidR="00547463" w:rsidRPr="00F8210B">
        <w:t>each time a new food is introduced. Nutritional information provided on food packages must be retained and checked over time to ensure that macronutrient calculations are accurate.</w:t>
      </w:r>
    </w:p>
    <w:p w14:paraId="552D1065" w14:textId="46CAF030" w:rsidR="002D3054" w:rsidRPr="00F8210B" w:rsidRDefault="002D3054" w:rsidP="00F8210B"/>
    <w:p w14:paraId="07059FFB" w14:textId="01BB56D7" w:rsidR="00E82D5F" w:rsidRPr="00F8210B" w:rsidRDefault="002D3054" w:rsidP="00F8210B">
      <w:r w:rsidRPr="00F8210B">
        <w:t xml:space="preserve">Successful application of the CAF model requires careful planning and daily monitoring of cages. Additional time is needed to </w:t>
      </w:r>
      <w:r w:rsidR="00DE559E" w:rsidRPr="00F8210B">
        <w:t>purchase</w:t>
      </w:r>
      <w:r w:rsidRPr="00F8210B">
        <w:t>, thaw and prepare food items</w:t>
      </w:r>
      <w:r w:rsidR="00B44E2D" w:rsidRPr="00F8210B">
        <w:t xml:space="preserve"> </w:t>
      </w:r>
      <w:r w:rsidR="00B26B28" w:rsidRPr="00F8210B">
        <w:t>daily</w:t>
      </w:r>
      <w:r w:rsidRPr="00F8210B">
        <w:t xml:space="preserve">, and food intake measurement days are </w:t>
      </w:r>
      <w:r w:rsidR="00E02736" w:rsidRPr="00F8210B">
        <w:t>labor-intensive</w:t>
      </w:r>
      <w:r w:rsidRPr="00F8210B">
        <w:t xml:space="preserve">. </w:t>
      </w:r>
      <w:r w:rsidR="007603F4" w:rsidRPr="00F8210B">
        <w:t xml:space="preserve">These factors </w:t>
      </w:r>
      <w:r w:rsidR="00E82D5F" w:rsidRPr="00F8210B">
        <w:t xml:space="preserve">may pose logistical constraints and </w:t>
      </w:r>
      <w:r w:rsidR="007603F4" w:rsidRPr="00F8210B">
        <w:t xml:space="preserve">should be considered when evaluating the model for use. </w:t>
      </w:r>
      <w:r w:rsidR="00E82D5F" w:rsidRPr="00F8210B">
        <w:t>Researchers interested in adapting the CAF model should therefore consider that the reliable hyperphagia and obesity phenotype observed with CAF comes with reduced control over nutrient intake and increased preparation time.</w:t>
      </w:r>
    </w:p>
    <w:p w14:paraId="487A9AD8" w14:textId="77777777" w:rsidR="000448BF" w:rsidRPr="00F8210B" w:rsidRDefault="000448BF" w:rsidP="00F8210B"/>
    <w:p w14:paraId="7EF76C4C" w14:textId="7D62DCFB" w:rsidR="001D3ECB" w:rsidRPr="00F8210B" w:rsidRDefault="00D3464D" w:rsidP="00F8210B">
      <w:r w:rsidRPr="00F8210B">
        <w:t>Several</w:t>
      </w:r>
      <w:r w:rsidR="000448BF" w:rsidRPr="00F8210B">
        <w:t xml:space="preserve"> limitations of the CAF model are important to </w:t>
      </w:r>
      <w:r w:rsidR="006743E4" w:rsidRPr="00F8210B">
        <w:t>consider</w:t>
      </w:r>
      <w:r w:rsidR="000448BF" w:rsidRPr="00F8210B">
        <w:t xml:space="preserve">.  </w:t>
      </w:r>
      <w:r w:rsidR="00C1015D" w:rsidRPr="00F8210B">
        <w:t>Since this model allows rodents to select foods,</w:t>
      </w:r>
      <w:r w:rsidR="008C0567" w:rsidRPr="00F8210B">
        <w:t xml:space="preserve"> macronutrient intake</w:t>
      </w:r>
      <w:r w:rsidR="00C1015D" w:rsidRPr="00F8210B">
        <w:t xml:space="preserve"> </w:t>
      </w:r>
      <w:r w:rsidR="008C0567" w:rsidRPr="00F8210B">
        <w:t xml:space="preserve">cannot be determined for individual rats </w:t>
      </w:r>
      <w:r w:rsidR="00C1015D" w:rsidRPr="00F8210B">
        <w:t xml:space="preserve">unless individual housing is employed.  While the average macronutrient intake across cohorts is relatively stable, </w:t>
      </w:r>
      <w:proofErr w:type="gramStart"/>
      <w:r w:rsidR="00C1015D" w:rsidRPr="00F8210B">
        <w:t>we  observe</w:t>
      </w:r>
      <w:proofErr w:type="gramEnd"/>
      <w:r w:rsidR="00C1015D" w:rsidRPr="00F8210B">
        <w:t xml:space="preserve"> </w:t>
      </w:r>
      <w:r w:rsidR="00683C4C" w:rsidRPr="00F8210B">
        <w:t>variability in rats’ metabolic responses to CAF</w:t>
      </w:r>
      <w:r w:rsidR="008C0567" w:rsidRPr="00F8210B">
        <w:t xml:space="preserve"> </w:t>
      </w:r>
      <w:r w:rsidR="00C1015D" w:rsidRPr="00F8210B">
        <w:t xml:space="preserve">diet within cohorts, which may </w:t>
      </w:r>
      <w:r w:rsidRPr="00F8210B">
        <w:t>relate to</w:t>
      </w:r>
      <w:r w:rsidR="00C1015D" w:rsidRPr="00F8210B">
        <w:t xml:space="preserve"> differences in individual diet selection.</w:t>
      </w:r>
      <w:r w:rsidR="00876B0C" w:rsidRPr="00F8210B">
        <w:t xml:space="preserve"> </w:t>
      </w:r>
      <w:r w:rsidR="008C0567" w:rsidRPr="00F8210B">
        <w:t xml:space="preserve"> </w:t>
      </w:r>
      <w:r w:rsidR="00C1015D" w:rsidRPr="00F8210B">
        <w:t xml:space="preserve">Furthermore, the </w:t>
      </w:r>
      <w:r w:rsidR="00295B13" w:rsidRPr="00F8210B">
        <w:t xml:space="preserve">CAF diet items are not fortified, meaning </w:t>
      </w:r>
      <w:r w:rsidR="00C1015D" w:rsidRPr="00F8210B">
        <w:t xml:space="preserve">micronutrient availability </w:t>
      </w:r>
      <w:r w:rsidR="00295B13" w:rsidRPr="00F8210B">
        <w:t>may be</w:t>
      </w:r>
      <w:r w:rsidR="00C1015D" w:rsidRPr="00F8210B">
        <w:t xml:space="preserve"> low.</w:t>
      </w:r>
      <w:r w:rsidR="00876B0C" w:rsidRPr="00F8210B">
        <w:t xml:space="preserve"> </w:t>
      </w:r>
      <w:r w:rsidR="00295B13" w:rsidRPr="00F8210B">
        <w:t>However, our rats always have access to healthy, nutritionally complete chow (which typically comprises 5</w:t>
      </w:r>
      <w:r w:rsidR="00D013DC">
        <w:t>–</w:t>
      </w:r>
      <w:r w:rsidR="00295B13" w:rsidRPr="00F8210B">
        <w:t>7% of energy intake) and are provided with nutritionally complete dog roll as a savory food on 3</w:t>
      </w:r>
      <w:r w:rsidR="00D013DC">
        <w:t>–</w:t>
      </w:r>
      <w:r w:rsidR="00295B13" w:rsidRPr="00F8210B">
        <w:t>4 days per week.</w:t>
      </w:r>
      <w:r w:rsidR="00876B0C" w:rsidRPr="00F8210B">
        <w:t xml:space="preserve"> </w:t>
      </w:r>
      <w:r w:rsidR="00295B13" w:rsidRPr="00F8210B">
        <w:t xml:space="preserve">It is also important to note that </w:t>
      </w:r>
      <w:r w:rsidR="00876B0C" w:rsidRPr="00F8210B">
        <w:t>low micronutrient availability is observed in human western-style diets high in fat and sugar, and</w:t>
      </w:r>
      <w:r w:rsidR="00295B13" w:rsidRPr="00F8210B">
        <w:t xml:space="preserve"> a high proportion of adults with obesity show </w:t>
      </w:r>
      <w:r w:rsidR="00876B0C" w:rsidRPr="00F8210B">
        <w:t>micronutrient deficiency</w:t>
      </w:r>
      <w:r w:rsidR="00876B0C" w:rsidRPr="00F8210B">
        <w:fldChar w:fldCharType="begin">
          <w:fldData xml:space="preserve">PEVuZE5vdGU+PENpdGU+PEF1dGhvcj5LcnppemVrPC9BdXRob3I+PFllYXI+MjAxODwvWWVhcj48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</w:fldData>
        </w:fldChar>
      </w:r>
      <w:r w:rsidR="000276E5" w:rsidRPr="00F8210B">
        <w:instrText xml:space="preserve"> ADDIN EN.CITE </w:instrText>
      </w:r>
      <w:r w:rsidR="000276E5" w:rsidRPr="00F8210B">
        <w:fldChar w:fldCharType="begin">
          <w:fldData xml:space="preserve">PEVuZE5vdGU+PENpdGU+PEF1dGhvcj5LcnppemVrPC9BdXRob3I+PFllYXI+MjAxODwvWWVhcj48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</w:fldData>
        </w:fldChar>
      </w:r>
      <w:r w:rsidR="000276E5" w:rsidRPr="00F8210B">
        <w:instrText xml:space="preserve"> ADDIN EN.CITE.DATA </w:instrText>
      </w:r>
      <w:r w:rsidR="000276E5" w:rsidRPr="00F8210B">
        <w:fldChar w:fldCharType="end"/>
      </w:r>
      <w:r w:rsidR="00876B0C" w:rsidRPr="00F8210B">
        <w:fldChar w:fldCharType="separate"/>
      </w:r>
      <w:r w:rsidR="000276E5" w:rsidRPr="00F8210B">
        <w:rPr>
          <w:noProof/>
          <w:vertAlign w:val="superscript"/>
        </w:rPr>
        <w:t>50</w:t>
      </w:r>
      <w:r w:rsidR="00876B0C" w:rsidRPr="00F8210B">
        <w:fldChar w:fldCharType="end"/>
      </w:r>
      <w:r w:rsidR="00876B0C" w:rsidRPr="00F8210B">
        <w:t>.</w:t>
      </w:r>
    </w:p>
    <w:p w14:paraId="7F0FEEDF" w14:textId="508B48A8" w:rsidR="00AF25C0" w:rsidRPr="00F8210B" w:rsidRDefault="00876B0C" w:rsidP="00F8210B">
      <w:r w:rsidRPr="00F8210B">
        <w:t xml:space="preserve"> </w:t>
      </w:r>
    </w:p>
    <w:p w14:paraId="68C6B6C0" w14:textId="5DD325CF" w:rsidR="000710B9" w:rsidRPr="00F8210B" w:rsidRDefault="00810204" w:rsidP="00F8210B">
      <w:pPr>
        <w:rPr>
          <w:color w:val="auto"/>
        </w:rPr>
      </w:pPr>
      <w:r w:rsidRPr="00F8210B">
        <w:t>There are also s</w:t>
      </w:r>
      <w:r w:rsidR="007603F4" w:rsidRPr="00F8210B">
        <w:t xml:space="preserve">everal </w:t>
      </w:r>
      <w:r w:rsidRPr="00F8210B">
        <w:t xml:space="preserve">important </w:t>
      </w:r>
      <w:r w:rsidR="007603F4" w:rsidRPr="00F8210B">
        <w:t xml:space="preserve">caveats to note </w:t>
      </w:r>
      <w:r w:rsidR="004E0DA5" w:rsidRPr="00F8210B">
        <w:t>regarding</w:t>
      </w:r>
      <w:r w:rsidR="007603F4" w:rsidRPr="00F8210B">
        <w:t xml:space="preserve"> food intake measurement. </w:t>
      </w:r>
      <w:r w:rsidR="008328F1" w:rsidRPr="00F8210B">
        <w:t>As l</w:t>
      </w:r>
      <w:r w:rsidR="007603F4" w:rsidRPr="00F8210B">
        <w:t xml:space="preserve">ocating </w:t>
      </w:r>
      <w:r w:rsidR="008328F1" w:rsidRPr="00F8210B">
        <w:t>all</w:t>
      </w:r>
      <w:r w:rsidR="007603F4" w:rsidRPr="00F8210B">
        <w:t xml:space="preserve"> fragment</w:t>
      </w:r>
      <w:r w:rsidR="008328F1" w:rsidRPr="00F8210B">
        <w:t>s</w:t>
      </w:r>
      <w:r w:rsidR="007603F4" w:rsidRPr="00F8210B">
        <w:t xml:space="preserve"> of food is impossible</w:t>
      </w:r>
      <w:r w:rsidR="008328F1" w:rsidRPr="00F8210B">
        <w:t xml:space="preserve">, it is important to ensure that an identical </w:t>
      </w:r>
      <w:r w:rsidR="00547463" w:rsidRPr="00F8210B">
        <w:t>procedure</w:t>
      </w:r>
      <w:r w:rsidR="008328F1" w:rsidRPr="00F8210B">
        <w:t xml:space="preserve"> is used for each cage. As food intake</w:t>
      </w:r>
      <w:r w:rsidR="007603F4" w:rsidRPr="00F8210B">
        <w:t xml:space="preserve"> is measured on a per-cage basis</w:t>
      </w:r>
      <w:r w:rsidR="008328F1" w:rsidRPr="00F8210B">
        <w:t xml:space="preserve">, </w:t>
      </w:r>
      <w:r w:rsidR="007603F4" w:rsidRPr="00F8210B">
        <w:t xml:space="preserve">we </w:t>
      </w:r>
      <w:r w:rsidR="00E02736" w:rsidRPr="00F8210B">
        <w:t>analyze</w:t>
      </w:r>
      <w:r w:rsidR="007603F4" w:rsidRPr="00F8210B">
        <w:t xml:space="preserve"> energy intake with cage as the unit of analysi</w:t>
      </w:r>
      <w:r w:rsidR="008328F1" w:rsidRPr="00F8210B">
        <w:t>s</w:t>
      </w:r>
      <w:r w:rsidR="008A34F3" w:rsidRPr="00F8210B">
        <w:t xml:space="preserve">, assuming equal consumption </w:t>
      </w:r>
      <w:r w:rsidR="00B44E2D" w:rsidRPr="00F8210B">
        <w:t xml:space="preserve">for all rats </w:t>
      </w:r>
      <w:r w:rsidR="008A34F3" w:rsidRPr="00F8210B">
        <w:t>within. However, b</w:t>
      </w:r>
      <w:r w:rsidR="00547463" w:rsidRPr="00F8210B">
        <w:t xml:space="preserve">ecause the model is explicitly designed to </w:t>
      </w:r>
      <w:r w:rsidR="00E02736" w:rsidRPr="00F8210B">
        <w:t>maximize</w:t>
      </w:r>
      <w:r w:rsidR="00547463" w:rsidRPr="00F8210B">
        <w:t xml:space="preserve"> choice and variety, </w:t>
      </w:r>
      <w:r w:rsidR="002C0B14" w:rsidRPr="00F8210B">
        <w:t xml:space="preserve">total energy intake, macronutrient and micronutrient profiles for individual CAF rats </w:t>
      </w:r>
      <w:r w:rsidR="009C0D73" w:rsidRPr="00F8210B">
        <w:t>are likely to</w:t>
      </w:r>
      <w:r w:rsidR="002C0B14" w:rsidRPr="00F8210B">
        <w:t xml:space="preserve"> vary</w:t>
      </w:r>
      <w:r w:rsidR="008A34F3" w:rsidRPr="00F8210B">
        <w:t>.</w:t>
      </w:r>
      <w:r w:rsidR="003B4750" w:rsidRPr="00F8210B">
        <w:t xml:space="preserve"> Nonetheless, this provides a</w:t>
      </w:r>
      <w:r w:rsidR="00311315" w:rsidRPr="00F8210B">
        <w:t>n</w:t>
      </w:r>
      <w:r w:rsidR="003B4750" w:rsidRPr="00F8210B">
        <w:t xml:space="preserve"> opportunity to study individual differences in consumption of, and metabolic response to, the CAF diet. </w:t>
      </w:r>
      <w:r w:rsidR="006743E4" w:rsidRPr="00F8210B">
        <w:rPr>
          <w:color w:val="auto"/>
        </w:rPr>
        <w:t xml:space="preserve">Further studies comparing age-matched male and female rodents across the lifespan will be important to fully characterize sex differences in response to diet.  </w:t>
      </w:r>
      <w:r w:rsidR="00FA082B" w:rsidRPr="00F8210B">
        <w:rPr>
          <w:color w:val="auto"/>
        </w:rPr>
        <w:t>Finally, rodent models cannot</w:t>
      </w:r>
      <w:r w:rsidR="00D013DC">
        <w:rPr>
          <w:color w:val="auto"/>
        </w:rPr>
        <w:t>—</w:t>
      </w:r>
      <w:r w:rsidR="00FA082B" w:rsidRPr="00F8210B">
        <w:rPr>
          <w:color w:val="auto"/>
        </w:rPr>
        <w:t>and do not attempt</w:t>
      </w:r>
      <w:r w:rsidR="00D013DC">
        <w:rPr>
          <w:color w:val="auto"/>
        </w:rPr>
        <w:t xml:space="preserve"> to—</w:t>
      </w:r>
      <w:r w:rsidR="00FA082B" w:rsidRPr="00F8210B">
        <w:rPr>
          <w:color w:val="auto"/>
        </w:rPr>
        <w:t xml:space="preserve">recreate the complex range of economic, </w:t>
      </w:r>
      <w:r w:rsidR="00FA082B" w:rsidRPr="00F8210B">
        <w:rPr>
          <w:color w:val="auto"/>
        </w:rPr>
        <w:lastRenderedPageBreak/>
        <w:t>psychological and social factors that influence human eating behavior. However, given homologous neural circuitries underlying feeding behavior across mammals, and the similar physiological response to positive energy balance (i.e., in the deposition of fat and altered metabolic function), we believe this model holds value in understanding how poor diets and obesity alter body and brain function.</w:t>
      </w:r>
      <w:r w:rsidR="00E82D5F" w:rsidRPr="00F8210B">
        <w:rPr>
          <w:color w:val="auto"/>
        </w:rPr>
        <w:t xml:space="preserve"> </w:t>
      </w:r>
    </w:p>
    <w:p w14:paraId="78728D18" w14:textId="706614AE" w:rsidR="00014314" w:rsidRPr="00F8210B" w:rsidRDefault="00014314" w:rsidP="00F8210B">
      <w:pPr>
        <w:rPr>
          <w:color w:val="auto"/>
        </w:rPr>
      </w:pPr>
    </w:p>
    <w:p w14:paraId="1734505F" w14:textId="142D31EB" w:rsidR="00AA03DF" w:rsidRPr="00F8210B" w:rsidRDefault="00AA03DF" w:rsidP="00F8210B">
      <w:pPr>
        <w:pStyle w:val="NormalWeb"/>
        <w:spacing w:before="0" w:beforeAutospacing="0" w:after="0" w:afterAutospacing="0"/>
        <w:rPr>
          <w:color w:val="808080"/>
        </w:rPr>
      </w:pPr>
      <w:r w:rsidRPr="00F8210B">
        <w:rPr>
          <w:b/>
          <w:bCs/>
        </w:rPr>
        <w:t xml:space="preserve">ACKNOWLEDGMENTS: </w:t>
      </w:r>
    </w:p>
    <w:p w14:paraId="4CA13531" w14:textId="71259E2D" w:rsidR="00A51D30" w:rsidRPr="00F8210B" w:rsidRDefault="00A51D30" w:rsidP="00F8210B">
      <w:r w:rsidRPr="00F8210B">
        <w:t>The work was supported by NHMRC project grant</w:t>
      </w:r>
      <w:r w:rsidR="00CD19F7" w:rsidRPr="00F8210B">
        <w:t>s</w:t>
      </w:r>
      <w:r w:rsidRPr="00F8210B">
        <w:t xml:space="preserve"> (</w:t>
      </w:r>
      <w:r w:rsidR="00CD19F7" w:rsidRPr="00F8210B">
        <w:t xml:space="preserve">#568728, #150262, </w:t>
      </w:r>
      <w:r w:rsidRPr="00F8210B">
        <w:t>#1126929) to MJM.</w:t>
      </w:r>
    </w:p>
    <w:p w14:paraId="2D96E92E" w14:textId="72F287DC" w:rsidR="00AA03DF" w:rsidRPr="00F8210B" w:rsidRDefault="00AA03DF" w:rsidP="00F8210B">
      <w:pPr>
        <w:rPr>
          <w:b/>
          <w:bCs/>
        </w:rPr>
      </w:pPr>
    </w:p>
    <w:p w14:paraId="5D52ED8B" w14:textId="328AA40D" w:rsidR="00AA03DF" w:rsidRPr="00F8210B" w:rsidRDefault="00AA03DF" w:rsidP="00F8210B">
      <w:pPr>
        <w:pStyle w:val="NormalWeb"/>
        <w:spacing w:before="0" w:beforeAutospacing="0" w:after="0" w:afterAutospacing="0"/>
        <w:rPr>
          <w:color w:val="808080"/>
        </w:rPr>
      </w:pPr>
      <w:r w:rsidRPr="00F8210B">
        <w:rPr>
          <w:b/>
        </w:rPr>
        <w:t>DISCLOSURES</w:t>
      </w:r>
      <w:r w:rsidRPr="00F8210B">
        <w:rPr>
          <w:b/>
          <w:bCs/>
        </w:rPr>
        <w:t xml:space="preserve">: </w:t>
      </w:r>
    </w:p>
    <w:p w14:paraId="4E0C3135" w14:textId="27DDA85A" w:rsidR="007A4DD6" w:rsidRPr="00F8210B" w:rsidRDefault="00A51D30" w:rsidP="00F8210B">
      <w:pPr>
        <w:rPr>
          <w:color w:val="808080" w:themeColor="background1" w:themeShade="80"/>
        </w:rPr>
      </w:pPr>
      <w:r w:rsidRPr="00F8210B">
        <w:rPr>
          <w:color w:val="auto"/>
        </w:rPr>
        <w:t>The authors declare no competing interests or disclosures.</w:t>
      </w:r>
    </w:p>
    <w:p w14:paraId="66030076" w14:textId="77777777" w:rsidR="00AA03DF" w:rsidRPr="00F8210B" w:rsidRDefault="00AA03DF" w:rsidP="00F8210B">
      <w:pPr>
        <w:rPr>
          <w:color w:val="auto"/>
        </w:rPr>
      </w:pPr>
    </w:p>
    <w:p w14:paraId="4DDDB77C" w14:textId="34A311E7" w:rsidR="004D7910" w:rsidRPr="00F8210B" w:rsidRDefault="009726EE" w:rsidP="00F8210B">
      <w:pPr>
        <w:pStyle w:val="EndNoteBibliography"/>
      </w:pPr>
      <w:r w:rsidRPr="00F8210B">
        <w:rPr>
          <w:b/>
          <w:bCs/>
        </w:rPr>
        <w:t>REFERENCES</w:t>
      </w:r>
      <w:r w:rsidR="00D04760" w:rsidRPr="00F8210B">
        <w:rPr>
          <w:b/>
          <w:bCs/>
        </w:rPr>
        <w:t>:</w:t>
      </w:r>
      <w:r w:rsidRPr="00F8210B">
        <w:t xml:space="preserve"> </w:t>
      </w:r>
    </w:p>
    <w:p w14:paraId="0A38B2E4" w14:textId="107BFC60" w:rsidR="000276E5" w:rsidRPr="00F8210B" w:rsidRDefault="00195708" w:rsidP="00F8210B">
      <w:pPr>
        <w:pStyle w:val="EndNoteBibliography"/>
      </w:pPr>
      <w:r w:rsidRPr="00F8210B">
        <w:rPr>
          <w:color w:val="7F7F7F" w:themeColor="text1" w:themeTint="80"/>
        </w:rPr>
        <w:fldChar w:fldCharType="begin"/>
      </w:r>
      <w:r w:rsidRPr="00F8210B">
        <w:rPr>
          <w:color w:val="7F7F7F" w:themeColor="text1" w:themeTint="80"/>
        </w:rPr>
        <w:instrText xml:space="preserve"> ADDIN EN.REFLIST </w:instrText>
      </w:r>
      <w:r w:rsidRPr="00F8210B">
        <w:rPr>
          <w:color w:val="7F7F7F" w:themeColor="text1" w:themeTint="80"/>
        </w:rPr>
        <w:fldChar w:fldCharType="separate"/>
      </w:r>
      <w:r w:rsidR="000276E5" w:rsidRPr="00F8210B">
        <w:t>1</w:t>
      </w:r>
      <w:r w:rsidR="000276E5" w:rsidRPr="00F8210B">
        <w:tab/>
        <w:t>Swinburn, B. A.</w:t>
      </w:r>
      <w:r w:rsidR="000276E5" w:rsidRPr="00F8210B">
        <w:rPr>
          <w:i/>
        </w:rPr>
        <w:t xml:space="preserve"> </w:t>
      </w:r>
      <w:r w:rsidR="00D013DC" w:rsidRPr="00D013DC">
        <w:t>et al</w:t>
      </w:r>
      <w:r w:rsidR="000276E5" w:rsidRPr="00F8210B">
        <w:rPr>
          <w:i/>
        </w:rPr>
        <w:t>.</w:t>
      </w:r>
      <w:r w:rsidR="000276E5" w:rsidRPr="00F8210B">
        <w:t xml:space="preserve"> The Global Syndemic of Obesity, Undernutrition, and Climate Change: The Lancet Commission report. </w:t>
      </w:r>
      <w:r w:rsidR="000276E5" w:rsidRPr="00F8210B">
        <w:rPr>
          <w:i/>
        </w:rPr>
        <w:t>Lancet.</w:t>
      </w:r>
      <w:r w:rsidR="000276E5" w:rsidRPr="00F8210B">
        <w:t xml:space="preserve"> </w:t>
      </w:r>
      <w:r w:rsidR="000276E5" w:rsidRPr="00F8210B">
        <w:rPr>
          <w:b/>
        </w:rPr>
        <w:t>393</w:t>
      </w:r>
      <w:r w:rsidR="000276E5" w:rsidRPr="00F8210B">
        <w:t xml:space="preserve"> (10173), 791-846, (2019).</w:t>
      </w:r>
    </w:p>
    <w:p w14:paraId="644F48BC" w14:textId="77777777" w:rsidR="000276E5" w:rsidRPr="00F8210B" w:rsidRDefault="000276E5" w:rsidP="00F8210B">
      <w:pPr>
        <w:pStyle w:val="EndNoteBibliography"/>
      </w:pPr>
      <w:r w:rsidRPr="00F8210B">
        <w:t>2</w:t>
      </w:r>
      <w:r w:rsidRPr="00F8210B">
        <w:tab/>
        <w:t>Australian Institute of Health and Welfare.  Vol. Cat. no. PHE 215   (AIHW, Canberra, 2017).</w:t>
      </w:r>
    </w:p>
    <w:p w14:paraId="137E184B" w14:textId="77777777" w:rsidR="000276E5" w:rsidRPr="00F8210B" w:rsidRDefault="000276E5" w:rsidP="00F8210B">
      <w:pPr>
        <w:pStyle w:val="EndNoteBibliography"/>
      </w:pPr>
      <w:r w:rsidRPr="00F8210B">
        <w:t>3</w:t>
      </w:r>
      <w:r w:rsidRPr="00F8210B">
        <w:tab/>
        <w:t xml:space="preserve">GBD Diet Collaborators. Health effects of dietary risks in 195 countries, 1990-2017: a systematic analysis for the Global Burden of Disease Study 2017. </w:t>
      </w:r>
      <w:r w:rsidRPr="00F8210B">
        <w:rPr>
          <w:i/>
        </w:rPr>
        <w:t>Lancet.</w:t>
      </w:r>
      <w:r w:rsidRPr="00F8210B">
        <w:t xml:space="preserve"> 10.1016/S0140-6736(19)30041-8, (2019).</w:t>
      </w:r>
    </w:p>
    <w:p w14:paraId="44EBC17E" w14:textId="18362305" w:rsidR="000276E5" w:rsidRPr="00F8210B" w:rsidRDefault="000276E5" w:rsidP="00F8210B">
      <w:pPr>
        <w:pStyle w:val="EndNoteBibliography"/>
      </w:pPr>
      <w:r w:rsidRPr="00F8210B">
        <w:t>4</w:t>
      </w:r>
      <w:r w:rsidRPr="00F8210B">
        <w:tab/>
        <w:t>Treit, D., Spetch, M. L.</w:t>
      </w:r>
      <w:r w:rsidR="00D013DC">
        <w:t>,</w:t>
      </w:r>
      <w:r w:rsidRPr="00F8210B">
        <w:t xml:space="preserve"> Deutsch, J. A. Variety in the flavor of food enhances eating in the rat: a controlled demonstration. </w:t>
      </w:r>
      <w:r w:rsidRPr="00F8210B">
        <w:rPr>
          <w:i/>
        </w:rPr>
        <w:t>Physiology &amp; Behavior.</w:t>
      </w:r>
      <w:r w:rsidRPr="00F8210B">
        <w:t xml:space="preserve"> </w:t>
      </w:r>
      <w:r w:rsidRPr="00F8210B">
        <w:rPr>
          <w:b/>
        </w:rPr>
        <w:t>30</w:t>
      </w:r>
      <w:r w:rsidRPr="00F8210B">
        <w:t xml:space="preserve"> (2), 207-211, (1983).</w:t>
      </w:r>
    </w:p>
    <w:p w14:paraId="61FB63E5" w14:textId="77777777" w:rsidR="000276E5" w:rsidRPr="00F8210B" w:rsidRDefault="000276E5" w:rsidP="00F8210B">
      <w:pPr>
        <w:pStyle w:val="EndNoteBibliography"/>
      </w:pPr>
      <w:r w:rsidRPr="00F8210B">
        <w:t>5</w:t>
      </w:r>
      <w:r w:rsidRPr="00F8210B">
        <w:tab/>
        <w:t xml:space="preserve">Rolls, B. J. Experimental analyses of the effects of variety in a meal on human feeding. </w:t>
      </w:r>
      <w:r w:rsidRPr="00F8210B">
        <w:rPr>
          <w:i/>
        </w:rPr>
        <w:t>American Journal of Clinical Nutrition.</w:t>
      </w:r>
      <w:r w:rsidRPr="00F8210B">
        <w:t xml:space="preserve"> </w:t>
      </w:r>
      <w:r w:rsidRPr="00F8210B">
        <w:rPr>
          <w:b/>
        </w:rPr>
        <w:t>42</w:t>
      </w:r>
      <w:r w:rsidRPr="00F8210B">
        <w:t xml:space="preserve"> (5 Suppl), 932-939, (1985).</w:t>
      </w:r>
    </w:p>
    <w:p w14:paraId="5FFEB395" w14:textId="5067D932" w:rsidR="000276E5" w:rsidRPr="00F8210B" w:rsidRDefault="000276E5" w:rsidP="00F8210B">
      <w:pPr>
        <w:pStyle w:val="EndNoteBibliography"/>
      </w:pPr>
      <w:r w:rsidRPr="00F8210B">
        <w:t>6</w:t>
      </w:r>
      <w:r w:rsidRPr="00F8210B">
        <w:tab/>
        <w:t>Louis-Sylvestre, J., Giachetti, I.</w:t>
      </w:r>
      <w:r w:rsidR="00D013DC">
        <w:t>,</w:t>
      </w:r>
      <w:r w:rsidRPr="00F8210B">
        <w:t xml:space="preserve"> Le Magnen, J. Sensory versus dietary factors in cafeteria-induced overweight. </w:t>
      </w:r>
      <w:r w:rsidRPr="00F8210B">
        <w:rPr>
          <w:i/>
        </w:rPr>
        <w:t>Physiology &amp; Behavior.</w:t>
      </w:r>
      <w:r w:rsidRPr="00F8210B">
        <w:t xml:space="preserve"> </w:t>
      </w:r>
      <w:r w:rsidRPr="00F8210B">
        <w:rPr>
          <w:b/>
        </w:rPr>
        <w:t>32</w:t>
      </w:r>
      <w:r w:rsidRPr="00F8210B">
        <w:t xml:space="preserve"> (6), 901-905, (1984).</w:t>
      </w:r>
    </w:p>
    <w:p w14:paraId="40FCD198" w14:textId="4D9AFBFF" w:rsidR="000276E5" w:rsidRPr="00F8210B" w:rsidRDefault="000276E5" w:rsidP="00F8210B">
      <w:pPr>
        <w:pStyle w:val="EndNoteBibliography"/>
      </w:pPr>
      <w:r w:rsidRPr="00F8210B">
        <w:t>7</w:t>
      </w:r>
      <w:r w:rsidRPr="00F8210B">
        <w:tab/>
        <w:t>Naim, M., Brand, J. G., Kare, M. R.</w:t>
      </w:r>
      <w:r w:rsidR="00D013DC">
        <w:t>,</w:t>
      </w:r>
      <w:r w:rsidRPr="00F8210B">
        <w:t xml:space="preserve"> Carpenter, R. G. Energy Intake, Weight Gain and Fat Deposition in Rats Fed Flavored, Nutritionally Controlled Diets in a Multichoice (“Cafeteria”) Design. </w:t>
      </w:r>
      <w:r w:rsidRPr="00F8210B">
        <w:rPr>
          <w:i/>
        </w:rPr>
        <w:t>The Journal of Nutrition.</w:t>
      </w:r>
      <w:r w:rsidRPr="00F8210B">
        <w:t xml:space="preserve"> </w:t>
      </w:r>
      <w:r w:rsidRPr="00F8210B">
        <w:rPr>
          <w:b/>
        </w:rPr>
        <w:t>115</w:t>
      </w:r>
      <w:r w:rsidRPr="00F8210B">
        <w:t xml:space="preserve"> (11), 1447-1458, (1985).</w:t>
      </w:r>
    </w:p>
    <w:p w14:paraId="00EBDA88" w14:textId="08CBA5B9" w:rsidR="000276E5" w:rsidRPr="00F8210B" w:rsidRDefault="000276E5" w:rsidP="00F8210B">
      <w:pPr>
        <w:pStyle w:val="EndNoteBibliography"/>
      </w:pPr>
      <w:r w:rsidRPr="00F8210B">
        <w:t>8</w:t>
      </w:r>
      <w:r w:rsidRPr="00F8210B">
        <w:tab/>
        <w:t>Sclafani, A.</w:t>
      </w:r>
      <w:r w:rsidR="00D013DC">
        <w:t>,</w:t>
      </w:r>
      <w:r w:rsidRPr="00F8210B">
        <w:t xml:space="preserve"> Springer, D. Dietary obesity in adult rats: similarities to hypothalamic and human obesity syndromes. </w:t>
      </w:r>
      <w:r w:rsidRPr="00F8210B">
        <w:rPr>
          <w:i/>
        </w:rPr>
        <w:t>Physiology &amp; Behavior.</w:t>
      </w:r>
      <w:r w:rsidRPr="00F8210B">
        <w:t xml:space="preserve"> </w:t>
      </w:r>
      <w:r w:rsidRPr="00F8210B">
        <w:rPr>
          <w:b/>
        </w:rPr>
        <w:t>17</w:t>
      </w:r>
      <w:r w:rsidRPr="00F8210B">
        <w:t xml:space="preserve"> (3), 461-471, (1976).</w:t>
      </w:r>
    </w:p>
    <w:p w14:paraId="031F7142" w14:textId="38926031" w:rsidR="000276E5" w:rsidRPr="00F8210B" w:rsidRDefault="000276E5" w:rsidP="00F8210B">
      <w:pPr>
        <w:pStyle w:val="EndNoteBibliography"/>
      </w:pPr>
      <w:r w:rsidRPr="00F8210B">
        <w:t>9</w:t>
      </w:r>
      <w:r w:rsidRPr="00F8210B">
        <w:tab/>
        <w:t>Rolls, B. J., Rowe, E. A.</w:t>
      </w:r>
      <w:r w:rsidR="00D013DC">
        <w:t>,</w:t>
      </w:r>
      <w:r w:rsidRPr="00F8210B">
        <w:t xml:space="preserve"> Turner, R. C. Persistent obesity in rats following a period of consumption of a mixed, high energy diet. </w:t>
      </w:r>
      <w:r w:rsidRPr="00F8210B">
        <w:rPr>
          <w:i/>
        </w:rPr>
        <w:t>Journal of Physiology.</w:t>
      </w:r>
      <w:r w:rsidRPr="00F8210B">
        <w:t xml:space="preserve"> </w:t>
      </w:r>
      <w:r w:rsidRPr="00F8210B">
        <w:rPr>
          <w:b/>
        </w:rPr>
        <w:t>298</w:t>
      </w:r>
      <w:r w:rsidRPr="00F8210B">
        <w:t xml:space="preserve"> 415-427, (1980).</w:t>
      </w:r>
    </w:p>
    <w:p w14:paraId="458C2B4E" w14:textId="2B22019E" w:rsidR="000276E5" w:rsidRPr="00F8210B" w:rsidRDefault="000276E5" w:rsidP="00F8210B">
      <w:pPr>
        <w:pStyle w:val="EndNoteBibliography"/>
      </w:pPr>
      <w:r w:rsidRPr="00F8210B">
        <w:t>10</w:t>
      </w:r>
      <w:r w:rsidRPr="00F8210B">
        <w:tab/>
        <w:t>Prats, E., Monfar, M., Castella, J., Iglesias, R.</w:t>
      </w:r>
      <w:r w:rsidR="00D013DC">
        <w:t>,</w:t>
      </w:r>
      <w:r w:rsidRPr="00F8210B">
        <w:t xml:space="preserve"> Alemany, M. Energy intake of rats fed a cafeteria diet. </w:t>
      </w:r>
      <w:r w:rsidRPr="00F8210B">
        <w:rPr>
          <w:i/>
        </w:rPr>
        <w:t>Physiology &amp; Behavior.</w:t>
      </w:r>
      <w:r w:rsidRPr="00F8210B">
        <w:t xml:space="preserve"> </w:t>
      </w:r>
      <w:r w:rsidRPr="00F8210B">
        <w:rPr>
          <w:b/>
        </w:rPr>
        <w:t>45</w:t>
      </w:r>
      <w:r w:rsidRPr="00F8210B">
        <w:t xml:space="preserve"> (2), 263-272, (1989).</w:t>
      </w:r>
    </w:p>
    <w:p w14:paraId="31C782DF" w14:textId="037D1F0E" w:rsidR="000276E5" w:rsidRPr="00F8210B" w:rsidRDefault="000276E5" w:rsidP="00F8210B">
      <w:pPr>
        <w:pStyle w:val="EndNoteBibliography"/>
      </w:pPr>
      <w:r w:rsidRPr="00F8210B">
        <w:t>11</w:t>
      </w:r>
      <w:r w:rsidRPr="00F8210B">
        <w:tab/>
        <w:t>Rogers, P. J.</w:t>
      </w:r>
      <w:r w:rsidR="00D013DC">
        <w:t>,</w:t>
      </w:r>
      <w:r w:rsidRPr="00F8210B">
        <w:t xml:space="preserve"> Blundell, J. E. Meal patterns and food selection during the development of obesity in rats fed a cafeteria diet. </w:t>
      </w:r>
      <w:r w:rsidRPr="00F8210B">
        <w:rPr>
          <w:i/>
        </w:rPr>
        <w:t>Neuroscience &amp; Biobehavioral Reviews.</w:t>
      </w:r>
      <w:r w:rsidRPr="00F8210B">
        <w:t xml:space="preserve"> </w:t>
      </w:r>
      <w:r w:rsidRPr="00F8210B">
        <w:rPr>
          <w:b/>
        </w:rPr>
        <w:t>8</w:t>
      </w:r>
      <w:r w:rsidRPr="00F8210B">
        <w:t xml:space="preserve"> (4), 441-453, (1984).</w:t>
      </w:r>
    </w:p>
    <w:p w14:paraId="08A07647" w14:textId="75FA0CC7" w:rsidR="000276E5" w:rsidRPr="00F8210B" w:rsidRDefault="000276E5" w:rsidP="00F8210B">
      <w:pPr>
        <w:pStyle w:val="EndNoteBibliography"/>
      </w:pPr>
      <w:r w:rsidRPr="00F8210B">
        <w:t>12</w:t>
      </w:r>
      <w:r w:rsidRPr="00F8210B">
        <w:tab/>
        <w:t>Rothwell, N. J.</w:t>
      </w:r>
      <w:r w:rsidR="00D013DC">
        <w:t>,</w:t>
      </w:r>
      <w:r w:rsidRPr="00F8210B">
        <w:t xml:space="preserve"> Stock, M. J. Thermogenesis induced by cafeteria feeding in young growing rats. </w:t>
      </w:r>
      <w:r w:rsidRPr="00F8210B">
        <w:rPr>
          <w:i/>
        </w:rPr>
        <w:t>Proceedings of the Nutrition Society.</w:t>
      </w:r>
      <w:r w:rsidRPr="00F8210B">
        <w:t xml:space="preserve"> </w:t>
      </w:r>
      <w:r w:rsidRPr="00F8210B">
        <w:rPr>
          <w:b/>
        </w:rPr>
        <w:t>39</w:t>
      </w:r>
      <w:r w:rsidRPr="00F8210B">
        <w:t xml:space="preserve"> (2), 45A, (1980).</w:t>
      </w:r>
    </w:p>
    <w:p w14:paraId="32D54FE0" w14:textId="5B849EF8" w:rsidR="000276E5" w:rsidRPr="00F8210B" w:rsidRDefault="000276E5" w:rsidP="00F8210B">
      <w:pPr>
        <w:pStyle w:val="EndNoteBibliography"/>
      </w:pPr>
      <w:r w:rsidRPr="00F8210B">
        <w:t>13</w:t>
      </w:r>
      <w:r w:rsidRPr="00F8210B">
        <w:tab/>
        <w:t>Hansen, M. J., Ball, M. J.</w:t>
      </w:r>
      <w:r w:rsidR="00D013DC">
        <w:t>,</w:t>
      </w:r>
      <w:r w:rsidRPr="00F8210B">
        <w:t xml:space="preserve"> Morris, M. J. Enhanced inhibitory feeding response to alpha-melanocyte stimulating hormone in the diet-induced obese rat. </w:t>
      </w:r>
      <w:r w:rsidRPr="00F8210B">
        <w:rPr>
          <w:i/>
        </w:rPr>
        <w:t>Brain Research.</w:t>
      </w:r>
      <w:r w:rsidRPr="00F8210B">
        <w:t xml:space="preserve"> </w:t>
      </w:r>
      <w:r w:rsidRPr="00F8210B">
        <w:rPr>
          <w:b/>
        </w:rPr>
        <w:t>892</w:t>
      </w:r>
      <w:r w:rsidRPr="00F8210B">
        <w:t xml:space="preserve"> (1), 130-137, (2001).</w:t>
      </w:r>
    </w:p>
    <w:p w14:paraId="5A7CD0D4" w14:textId="2C7A49D0" w:rsidR="000276E5" w:rsidRPr="00F8210B" w:rsidRDefault="000276E5" w:rsidP="00F8210B">
      <w:pPr>
        <w:pStyle w:val="EndNoteBibliography"/>
      </w:pPr>
      <w:r w:rsidRPr="00F8210B">
        <w:t>14</w:t>
      </w:r>
      <w:r w:rsidRPr="00F8210B">
        <w:tab/>
        <w:t>Hansen, M. J., Schioth, H. B.</w:t>
      </w:r>
      <w:r w:rsidR="00D013DC">
        <w:t>,</w:t>
      </w:r>
      <w:r w:rsidRPr="00F8210B">
        <w:t xml:space="preserve"> Morris, M. J. Feeding responses to a melanocortin agonist and antagonist in obesity induced by a palatable high-fat diet. </w:t>
      </w:r>
      <w:r w:rsidRPr="00F8210B">
        <w:rPr>
          <w:i/>
        </w:rPr>
        <w:t>Brain Research.</w:t>
      </w:r>
      <w:r w:rsidRPr="00F8210B">
        <w:t xml:space="preserve"> </w:t>
      </w:r>
      <w:r w:rsidRPr="00F8210B">
        <w:rPr>
          <w:b/>
        </w:rPr>
        <w:t>1039</w:t>
      </w:r>
      <w:r w:rsidRPr="00F8210B">
        <w:t xml:space="preserve"> (1-2), 137-145, (2005).</w:t>
      </w:r>
    </w:p>
    <w:p w14:paraId="7101EFAF" w14:textId="77777777" w:rsidR="000276E5" w:rsidRPr="00F8210B" w:rsidRDefault="000276E5" w:rsidP="00F8210B">
      <w:pPr>
        <w:pStyle w:val="EndNoteBibliography"/>
      </w:pPr>
      <w:r w:rsidRPr="00F8210B">
        <w:lastRenderedPageBreak/>
        <w:t>15</w:t>
      </w:r>
      <w:r w:rsidRPr="00F8210B">
        <w:tab/>
        <w:t xml:space="preserve">Moore, B. J. The cafeteria diet--an inappropriate tool for studies of thermogenesis. </w:t>
      </w:r>
      <w:r w:rsidRPr="00F8210B">
        <w:rPr>
          <w:i/>
        </w:rPr>
        <w:t>The Journal of Nutrition.</w:t>
      </w:r>
      <w:r w:rsidRPr="00F8210B">
        <w:t xml:space="preserve"> </w:t>
      </w:r>
      <w:r w:rsidRPr="00F8210B">
        <w:rPr>
          <w:b/>
        </w:rPr>
        <w:t>117</w:t>
      </w:r>
      <w:r w:rsidRPr="00F8210B">
        <w:t xml:space="preserve"> (2), 227-231, (1987).</w:t>
      </w:r>
    </w:p>
    <w:p w14:paraId="4450BA9C" w14:textId="77777777" w:rsidR="000276E5" w:rsidRPr="00F8210B" w:rsidRDefault="000276E5" w:rsidP="00F8210B">
      <w:pPr>
        <w:pStyle w:val="EndNoteBibliography"/>
      </w:pPr>
      <w:r w:rsidRPr="00F8210B">
        <w:t>16</w:t>
      </w:r>
      <w:r w:rsidRPr="00F8210B">
        <w:tab/>
        <w:t xml:space="preserve">Speakman, J. R. Use of high-fat diets to study rodent obesity as a model of human obesity. </w:t>
      </w:r>
      <w:r w:rsidRPr="00F8210B">
        <w:rPr>
          <w:i/>
        </w:rPr>
        <w:t>International Journal of Obesity (London).</w:t>
      </w:r>
      <w:r w:rsidRPr="00F8210B">
        <w:t xml:space="preserve"> 10.1038/s41366-019-0363-7, (2019).</w:t>
      </w:r>
    </w:p>
    <w:p w14:paraId="5C3DDDC1" w14:textId="76A8B33A" w:rsidR="000276E5" w:rsidRPr="00F8210B" w:rsidRDefault="000276E5" w:rsidP="00F8210B">
      <w:pPr>
        <w:pStyle w:val="EndNoteBibliography"/>
      </w:pPr>
      <w:r w:rsidRPr="00F8210B">
        <w:t>17</w:t>
      </w:r>
      <w:r w:rsidRPr="00F8210B">
        <w:tab/>
        <w:t>Hansen, M. J.</w:t>
      </w:r>
      <w:r w:rsidRPr="00F8210B">
        <w:rPr>
          <w:i/>
        </w:rPr>
        <w:t xml:space="preserve"> </w:t>
      </w:r>
      <w:r w:rsidR="00D013DC" w:rsidRPr="00D013DC">
        <w:t>et al</w:t>
      </w:r>
      <w:r w:rsidRPr="00F8210B">
        <w:rPr>
          <w:i/>
        </w:rPr>
        <w:t>.</w:t>
      </w:r>
      <w:r w:rsidRPr="00F8210B">
        <w:t xml:space="preserve"> The lung inflammation and skeletal muscle wasting induced by subchronic cigarette smoke exposure are not altered by a high-fat diet in mice. </w:t>
      </w:r>
      <w:r w:rsidRPr="00F8210B">
        <w:rPr>
          <w:i/>
        </w:rPr>
        <w:t>PLoS One.</w:t>
      </w:r>
      <w:r w:rsidRPr="00F8210B">
        <w:t xml:space="preserve"> </w:t>
      </w:r>
      <w:r w:rsidRPr="00F8210B">
        <w:rPr>
          <w:b/>
        </w:rPr>
        <w:t>8</w:t>
      </w:r>
      <w:r w:rsidRPr="00F8210B">
        <w:t xml:space="preserve"> (11), e80471-e80471, (2013).</w:t>
      </w:r>
    </w:p>
    <w:p w14:paraId="50690490" w14:textId="5C85993D" w:rsidR="000276E5" w:rsidRPr="00F8210B" w:rsidRDefault="000276E5" w:rsidP="00F8210B">
      <w:pPr>
        <w:pStyle w:val="EndNoteBibliography"/>
      </w:pPr>
      <w:r w:rsidRPr="00F8210B">
        <w:t>18</w:t>
      </w:r>
      <w:r w:rsidRPr="00F8210B">
        <w:tab/>
        <w:t>Chen, H., Iglesias, M. A., Caruso, V.</w:t>
      </w:r>
      <w:r w:rsidR="00D013DC">
        <w:t>,</w:t>
      </w:r>
      <w:r w:rsidRPr="00F8210B">
        <w:t xml:space="preserve"> Morris, M. J. Maternal cigarette smoke exposure contributes to glucose intolerance and decreased brain insulin action in mice offspring independent of maternal diet. </w:t>
      </w:r>
      <w:r w:rsidRPr="00F8210B">
        <w:rPr>
          <w:i/>
        </w:rPr>
        <w:t>PLoS One.</w:t>
      </w:r>
      <w:r w:rsidRPr="00F8210B">
        <w:t xml:space="preserve"> </w:t>
      </w:r>
      <w:r w:rsidRPr="00F8210B">
        <w:rPr>
          <w:b/>
        </w:rPr>
        <w:t>6</w:t>
      </w:r>
      <w:r w:rsidRPr="00F8210B">
        <w:t xml:space="preserve"> (11), e27260-e27260, (2011).</w:t>
      </w:r>
    </w:p>
    <w:p w14:paraId="7E73B9FC" w14:textId="317173D4" w:rsidR="000276E5" w:rsidRPr="00F8210B" w:rsidRDefault="000276E5" w:rsidP="00F8210B">
      <w:pPr>
        <w:pStyle w:val="EndNoteBibliography"/>
      </w:pPr>
      <w:r w:rsidRPr="00F8210B">
        <w:t>19</w:t>
      </w:r>
      <w:r w:rsidRPr="00F8210B">
        <w:tab/>
        <w:t>Cameron, K. M.</w:t>
      </w:r>
      <w:r w:rsidR="00D013DC">
        <w:t>,</w:t>
      </w:r>
      <w:r w:rsidRPr="00F8210B">
        <w:t xml:space="preserve"> Speakman, J. R. The extent and function of 'food grinding' in the laboratory mouse (Mus musculus). </w:t>
      </w:r>
      <w:r w:rsidRPr="00F8210B">
        <w:rPr>
          <w:i/>
        </w:rPr>
        <w:t>Laboratory Animals.</w:t>
      </w:r>
      <w:r w:rsidRPr="00F8210B">
        <w:t xml:space="preserve"> </w:t>
      </w:r>
      <w:r w:rsidRPr="00F8210B">
        <w:rPr>
          <w:b/>
        </w:rPr>
        <w:t>44</w:t>
      </w:r>
      <w:r w:rsidRPr="00F8210B">
        <w:t xml:space="preserve"> (4), 298-304, (2010).</w:t>
      </w:r>
    </w:p>
    <w:p w14:paraId="0C3A2615" w14:textId="781D970B" w:rsidR="000276E5" w:rsidRPr="00F8210B" w:rsidRDefault="000276E5" w:rsidP="00F8210B">
      <w:pPr>
        <w:pStyle w:val="EndNoteBibliography"/>
      </w:pPr>
      <w:r w:rsidRPr="00F8210B">
        <w:t>20</w:t>
      </w:r>
      <w:r w:rsidRPr="00F8210B">
        <w:tab/>
        <w:t>Beilharz, J. E., Kaakoush, N. O., Maniam, J.</w:t>
      </w:r>
      <w:r w:rsidR="00D013DC">
        <w:t>,</w:t>
      </w:r>
      <w:r w:rsidRPr="00F8210B">
        <w:t xml:space="preserve"> Morris, M. J. Cafeteria diet and probiotic therapy: cross talk among memory, neuroplasticity, serotonin receptors and gut microbiota in the rat. </w:t>
      </w:r>
      <w:r w:rsidRPr="00F8210B">
        <w:rPr>
          <w:i/>
        </w:rPr>
        <w:t>Molecular Psychiatry.</w:t>
      </w:r>
      <w:r w:rsidRPr="00F8210B">
        <w:t xml:space="preserve"> </w:t>
      </w:r>
      <w:r w:rsidRPr="00F8210B">
        <w:rPr>
          <w:b/>
        </w:rPr>
        <w:t>23</w:t>
      </w:r>
      <w:r w:rsidRPr="00F8210B">
        <w:t xml:space="preserve"> (2), 351-361, (2018).</w:t>
      </w:r>
    </w:p>
    <w:p w14:paraId="1FC9474D" w14:textId="26B6EBA4" w:rsidR="000276E5" w:rsidRPr="00F8210B" w:rsidRDefault="000276E5" w:rsidP="00F8210B">
      <w:pPr>
        <w:pStyle w:val="EndNoteBibliography"/>
      </w:pPr>
      <w:r w:rsidRPr="00F8210B">
        <w:t>21</w:t>
      </w:r>
      <w:r w:rsidRPr="00F8210B">
        <w:tab/>
        <w:t>South, T., Holmes, N. M., Martire, S. I., Westbrook, R. F.</w:t>
      </w:r>
      <w:r w:rsidR="00D013DC">
        <w:t>,</w:t>
      </w:r>
      <w:r w:rsidRPr="00F8210B">
        <w:t xml:space="preserve"> Morris, M. J. Rats eat a cafeteria-style diet to excess but eat smaller amounts and less frequently when tested with chow. </w:t>
      </w:r>
      <w:r w:rsidRPr="00F8210B">
        <w:rPr>
          <w:i/>
        </w:rPr>
        <w:t>PLoS One.</w:t>
      </w:r>
      <w:r w:rsidRPr="00F8210B">
        <w:t xml:space="preserve"> </w:t>
      </w:r>
      <w:r w:rsidRPr="00F8210B">
        <w:rPr>
          <w:b/>
        </w:rPr>
        <w:t>9</w:t>
      </w:r>
      <w:r w:rsidRPr="00F8210B">
        <w:t xml:space="preserve"> (4), e93506, (2014).</w:t>
      </w:r>
    </w:p>
    <w:p w14:paraId="64452539" w14:textId="6F7DB835" w:rsidR="000276E5" w:rsidRPr="00F8210B" w:rsidRDefault="000276E5" w:rsidP="00F8210B">
      <w:pPr>
        <w:pStyle w:val="EndNoteBibliography"/>
      </w:pPr>
      <w:r w:rsidRPr="00F8210B">
        <w:t>22</w:t>
      </w:r>
      <w:r w:rsidRPr="00F8210B">
        <w:tab/>
        <w:t>Martire, S. I.</w:t>
      </w:r>
      <w:r w:rsidRPr="00F8210B">
        <w:rPr>
          <w:i/>
        </w:rPr>
        <w:t xml:space="preserve"> </w:t>
      </w:r>
      <w:r w:rsidR="00D013DC" w:rsidRPr="00D013DC">
        <w:t>et al</w:t>
      </w:r>
      <w:r w:rsidRPr="00F8210B">
        <w:rPr>
          <w:i/>
        </w:rPr>
        <w:t>.</w:t>
      </w:r>
      <w:r w:rsidRPr="00F8210B">
        <w:t xml:space="preserve"> Extended exposure to a palatable cafeteria di</w:t>
      </w:r>
      <w:r w:rsidR="00D013DC" w:rsidRPr="00D013DC">
        <w:t>et al</w:t>
      </w:r>
      <w:r w:rsidRPr="00F8210B">
        <w:t>ters gene expression in brain regions implicated in reward, and withdrawal from this di</w:t>
      </w:r>
      <w:r w:rsidR="00D013DC" w:rsidRPr="00D013DC">
        <w:t>et al</w:t>
      </w:r>
      <w:r w:rsidRPr="00F8210B">
        <w:t xml:space="preserve">ters gene expression in brain regions associated with stress. </w:t>
      </w:r>
      <w:r w:rsidRPr="00F8210B">
        <w:rPr>
          <w:i/>
        </w:rPr>
        <w:t>Behavioral Brain Research.</w:t>
      </w:r>
      <w:r w:rsidRPr="00F8210B">
        <w:t xml:space="preserve"> </w:t>
      </w:r>
      <w:r w:rsidRPr="00F8210B">
        <w:rPr>
          <w:b/>
        </w:rPr>
        <w:t>265</w:t>
      </w:r>
      <w:r w:rsidRPr="00F8210B">
        <w:t xml:space="preserve"> 132-141, (2014).</w:t>
      </w:r>
    </w:p>
    <w:p w14:paraId="477B31FE" w14:textId="05120210" w:rsidR="000276E5" w:rsidRPr="00F8210B" w:rsidRDefault="000276E5" w:rsidP="00F8210B">
      <w:pPr>
        <w:pStyle w:val="EndNoteBibliography"/>
      </w:pPr>
      <w:r w:rsidRPr="00F8210B">
        <w:t>23</w:t>
      </w:r>
      <w:r w:rsidRPr="00F8210B">
        <w:tab/>
        <w:t>Grech, A., Rangan, A.</w:t>
      </w:r>
      <w:r w:rsidR="00D013DC">
        <w:t>,</w:t>
      </w:r>
      <w:r w:rsidRPr="00F8210B">
        <w:t xml:space="preserve"> Allman-Farinelli, M. Macronutrient Composition of the Australian Population's Diet; Trends from Three National Nutrition Surveys 1983, 1995 and 2012. </w:t>
      </w:r>
      <w:r w:rsidRPr="00F8210B">
        <w:rPr>
          <w:i/>
        </w:rPr>
        <w:t>Nutrients.</w:t>
      </w:r>
      <w:r w:rsidRPr="00F8210B">
        <w:t xml:space="preserve"> </w:t>
      </w:r>
      <w:r w:rsidRPr="00F8210B">
        <w:rPr>
          <w:b/>
        </w:rPr>
        <w:t>10</w:t>
      </w:r>
      <w:r w:rsidRPr="00F8210B">
        <w:t xml:space="preserve"> (8), (2018).</w:t>
      </w:r>
    </w:p>
    <w:p w14:paraId="7CB19DD4" w14:textId="49E772FF" w:rsidR="000276E5" w:rsidRPr="00F8210B" w:rsidRDefault="000276E5" w:rsidP="00F8210B">
      <w:pPr>
        <w:pStyle w:val="EndNoteBibliography"/>
      </w:pPr>
      <w:r w:rsidRPr="00F8210B">
        <w:t>24</w:t>
      </w:r>
      <w:r w:rsidRPr="00F8210B">
        <w:tab/>
        <w:t>Austin, G. L., Ogden, L. G.</w:t>
      </w:r>
      <w:r w:rsidR="00D013DC">
        <w:t>,</w:t>
      </w:r>
      <w:r w:rsidRPr="00F8210B">
        <w:t xml:space="preserve"> Hill, J. O. Trends in carbohydrate, fat, and protein intakes and association with energy intake in normal-weight, overweight, and obese individuals: 1971-2006. </w:t>
      </w:r>
      <w:r w:rsidRPr="00F8210B">
        <w:rPr>
          <w:i/>
        </w:rPr>
        <w:t>American Journal of Clinical Nutrition.</w:t>
      </w:r>
      <w:r w:rsidRPr="00F8210B">
        <w:t xml:space="preserve"> </w:t>
      </w:r>
      <w:r w:rsidRPr="00F8210B">
        <w:rPr>
          <w:b/>
        </w:rPr>
        <w:t>93</w:t>
      </w:r>
      <w:r w:rsidRPr="00F8210B">
        <w:t xml:space="preserve"> (4), 836-843, (2011).</w:t>
      </w:r>
    </w:p>
    <w:p w14:paraId="49647DFE" w14:textId="6E2FE828" w:rsidR="000276E5" w:rsidRPr="00F8210B" w:rsidRDefault="000276E5" w:rsidP="00F8210B">
      <w:pPr>
        <w:pStyle w:val="EndNoteBibliography"/>
      </w:pPr>
      <w:r w:rsidRPr="00F8210B">
        <w:t>25</w:t>
      </w:r>
      <w:r w:rsidRPr="00F8210B">
        <w:tab/>
        <w:t>Sclafani, A.</w:t>
      </w:r>
      <w:r w:rsidR="00D013DC">
        <w:t>,</w:t>
      </w:r>
      <w:r w:rsidRPr="00F8210B">
        <w:t xml:space="preserve"> Gorman, A. N. Effects of age, sex, and prior body weight on the development of dietary obesity in adult rats. </w:t>
      </w:r>
      <w:r w:rsidRPr="00F8210B">
        <w:rPr>
          <w:i/>
        </w:rPr>
        <w:t>Physiology &amp; Behavior.</w:t>
      </w:r>
      <w:r w:rsidRPr="00F8210B">
        <w:t xml:space="preserve"> </w:t>
      </w:r>
      <w:r w:rsidRPr="00F8210B">
        <w:rPr>
          <w:b/>
        </w:rPr>
        <w:t>18</w:t>
      </w:r>
      <w:r w:rsidRPr="00F8210B">
        <w:t xml:space="preserve"> (6), 1021-1026, (1977).</w:t>
      </w:r>
    </w:p>
    <w:p w14:paraId="52A04220" w14:textId="30639B5F" w:rsidR="000276E5" w:rsidRPr="00F8210B" w:rsidRDefault="000276E5" w:rsidP="00F8210B">
      <w:pPr>
        <w:pStyle w:val="EndNoteBibliography"/>
      </w:pPr>
      <w:r w:rsidRPr="00F8210B">
        <w:t>26</w:t>
      </w:r>
      <w:r w:rsidRPr="00F8210B">
        <w:tab/>
        <w:t>Sampey, B. P.</w:t>
      </w:r>
      <w:r w:rsidRPr="00F8210B">
        <w:rPr>
          <w:i/>
        </w:rPr>
        <w:t xml:space="preserve"> </w:t>
      </w:r>
      <w:r w:rsidR="00D013DC" w:rsidRPr="00D013DC">
        <w:t>et al</w:t>
      </w:r>
      <w:r w:rsidRPr="00F8210B">
        <w:rPr>
          <w:i/>
        </w:rPr>
        <w:t>.</w:t>
      </w:r>
      <w:r w:rsidRPr="00F8210B">
        <w:t xml:space="preserve"> Cafeteria diet is a robust model of human metabolic syndrome with liver and adipose inflammation: comparison to high-fat diet. </w:t>
      </w:r>
      <w:r w:rsidRPr="00F8210B">
        <w:rPr>
          <w:i/>
        </w:rPr>
        <w:t>Obesity (Silver Spring).</w:t>
      </w:r>
      <w:r w:rsidRPr="00F8210B">
        <w:t xml:space="preserve"> </w:t>
      </w:r>
      <w:r w:rsidRPr="00F8210B">
        <w:rPr>
          <w:b/>
        </w:rPr>
        <w:t>19</w:t>
      </w:r>
      <w:r w:rsidRPr="00F8210B">
        <w:t xml:space="preserve"> (6), 1109-1117, (2011).</w:t>
      </w:r>
    </w:p>
    <w:p w14:paraId="15217BB1" w14:textId="5620CD4B" w:rsidR="000276E5" w:rsidRPr="00F8210B" w:rsidRDefault="000276E5" w:rsidP="00F8210B">
      <w:pPr>
        <w:pStyle w:val="EndNoteBibliography"/>
      </w:pPr>
      <w:r w:rsidRPr="00F8210B">
        <w:t>27</w:t>
      </w:r>
      <w:r w:rsidRPr="00F8210B">
        <w:tab/>
        <w:t>Buyukdere, Y., Gulec, A.</w:t>
      </w:r>
      <w:r w:rsidR="00D013DC">
        <w:t>,</w:t>
      </w:r>
      <w:r w:rsidRPr="00F8210B">
        <w:t xml:space="preserve"> Akyol, A. Cafeteria diet increased adiposity in comparison to high fat diet in young male rats. </w:t>
      </w:r>
      <w:r w:rsidRPr="00F8210B">
        <w:rPr>
          <w:i/>
        </w:rPr>
        <w:t>PeerJ.</w:t>
      </w:r>
      <w:r w:rsidRPr="00F8210B">
        <w:t xml:space="preserve"> </w:t>
      </w:r>
      <w:r w:rsidRPr="00F8210B">
        <w:rPr>
          <w:b/>
        </w:rPr>
        <w:t>7</w:t>
      </w:r>
      <w:r w:rsidRPr="00F8210B">
        <w:t xml:space="preserve"> e6656, (2019).</w:t>
      </w:r>
    </w:p>
    <w:p w14:paraId="60071FCE" w14:textId="258B62DC" w:rsidR="000276E5" w:rsidRPr="00F8210B" w:rsidRDefault="000276E5" w:rsidP="00F8210B">
      <w:pPr>
        <w:pStyle w:val="EndNoteBibliography"/>
      </w:pPr>
      <w:r w:rsidRPr="00F8210B">
        <w:t>28</w:t>
      </w:r>
      <w:r w:rsidRPr="00F8210B">
        <w:tab/>
        <w:t>Oliva, L.</w:t>
      </w:r>
      <w:r w:rsidRPr="00F8210B">
        <w:rPr>
          <w:i/>
        </w:rPr>
        <w:t xml:space="preserve"> </w:t>
      </w:r>
      <w:r w:rsidR="00D013DC" w:rsidRPr="00D013DC">
        <w:t>et al</w:t>
      </w:r>
      <w:r w:rsidRPr="00F8210B">
        <w:rPr>
          <w:i/>
        </w:rPr>
        <w:t>.</w:t>
      </w:r>
      <w:r w:rsidRPr="00F8210B">
        <w:t xml:space="preserve"> In rats fed high-energy diets, taste, rather than fat content, is the key factor increasing food intake: a comparison of a cafeteria and a lipid-supplemented standard diet. </w:t>
      </w:r>
      <w:r w:rsidRPr="00F8210B">
        <w:rPr>
          <w:i/>
        </w:rPr>
        <w:t>PeerJ.</w:t>
      </w:r>
      <w:r w:rsidRPr="00F8210B">
        <w:t xml:space="preserve"> </w:t>
      </w:r>
      <w:r w:rsidRPr="00F8210B">
        <w:rPr>
          <w:b/>
        </w:rPr>
        <w:t>5</w:t>
      </w:r>
      <w:r w:rsidRPr="00F8210B">
        <w:t xml:space="preserve"> e3697, (2017).</w:t>
      </w:r>
    </w:p>
    <w:p w14:paraId="5C1E2A70" w14:textId="29B6EA01" w:rsidR="000276E5" w:rsidRPr="00F8210B" w:rsidRDefault="000276E5" w:rsidP="00F8210B">
      <w:pPr>
        <w:pStyle w:val="EndNoteBibliography"/>
      </w:pPr>
      <w:r w:rsidRPr="00F8210B">
        <w:t>29</w:t>
      </w:r>
      <w:r w:rsidRPr="00F8210B">
        <w:tab/>
        <w:t>Higa, T. S., Spinola, A. V., Fonseca-Alaniz, M. H.</w:t>
      </w:r>
      <w:r w:rsidR="00D013DC">
        <w:t>,</w:t>
      </w:r>
      <w:r w:rsidRPr="00F8210B">
        <w:t xml:space="preserve"> Evangelista, F. S. Comparison between cafeteria and high-fat diets in the induction of metabolic dysfunction in mice. </w:t>
      </w:r>
      <w:r w:rsidRPr="00F8210B">
        <w:rPr>
          <w:i/>
        </w:rPr>
        <w:t>International Journal of Physiology, Pathophysiololgy and Pharmacology.</w:t>
      </w:r>
      <w:r w:rsidRPr="00F8210B">
        <w:t xml:space="preserve"> </w:t>
      </w:r>
      <w:r w:rsidRPr="00F8210B">
        <w:rPr>
          <w:b/>
        </w:rPr>
        <w:t>6</w:t>
      </w:r>
      <w:r w:rsidRPr="00F8210B">
        <w:t xml:space="preserve"> (1), 47-54, (2014).</w:t>
      </w:r>
    </w:p>
    <w:p w14:paraId="4E142D80" w14:textId="1E78172C" w:rsidR="000276E5" w:rsidRPr="00F8210B" w:rsidRDefault="000276E5" w:rsidP="00F8210B">
      <w:pPr>
        <w:pStyle w:val="EndNoteBibliography"/>
      </w:pPr>
      <w:r w:rsidRPr="00F8210B">
        <w:t>30</w:t>
      </w:r>
      <w:r w:rsidRPr="00F8210B">
        <w:tab/>
        <w:t>Zeeni, N., Dagher-Hamalian, C., Dimassi, H.</w:t>
      </w:r>
      <w:r w:rsidR="00D013DC">
        <w:t>,</w:t>
      </w:r>
      <w:r w:rsidRPr="00F8210B">
        <w:t xml:space="preserve"> Faour, W. H. Cafeteria diet-fed mice is a pertinent model of obesity-induced organ damage: a potential role of inflammation. </w:t>
      </w:r>
      <w:r w:rsidRPr="00F8210B">
        <w:rPr>
          <w:i/>
        </w:rPr>
        <w:t>Inflammation Research.</w:t>
      </w:r>
      <w:r w:rsidRPr="00F8210B">
        <w:t xml:space="preserve"> </w:t>
      </w:r>
      <w:r w:rsidRPr="00F8210B">
        <w:rPr>
          <w:b/>
        </w:rPr>
        <w:t>64</w:t>
      </w:r>
      <w:r w:rsidRPr="00F8210B">
        <w:t xml:space="preserve"> (7), 501-512, (2015).</w:t>
      </w:r>
    </w:p>
    <w:p w14:paraId="27DC5809" w14:textId="46FDF0C1" w:rsidR="000276E5" w:rsidRPr="00F8210B" w:rsidRDefault="000276E5" w:rsidP="00F8210B">
      <w:pPr>
        <w:pStyle w:val="EndNoteBibliography"/>
      </w:pPr>
      <w:r w:rsidRPr="00F8210B">
        <w:t>31</w:t>
      </w:r>
      <w:r w:rsidRPr="00F8210B">
        <w:tab/>
        <w:t>Bortolin, R. C.</w:t>
      </w:r>
      <w:r w:rsidRPr="00F8210B">
        <w:rPr>
          <w:i/>
        </w:rPr>
        <w:t xml:space="preserve"> </w:t>
      </w:r>
      <w:r w:rsidR="00D013DC" w:rsidRPr="00D013DC">
        <w:t>et al</w:t>
      </w:r>
      <w:r w:rsidRPr="00F8210B">
        <w:rPr>
          <w:i/>
        </w:rPr>
        <w:t>.</w:t>
      </w:r>
      <w:r w:rsidRPr="00F8210B">
        <w:t xml:space="preserve"> A new animal diet based on human Western diet is a robust diet-</w:t>
      </w:r>
      <w:r w:rsidRPr="00F8210B">
        <w:lastRenderedPageBreak/>
        <w:t xml:space="preserve">induced obesity model: comparison to high-fat and cafeteria diets in term of metabolic and gut microbiota disruption. </w:t>
      </w:r>
      <w:r w:rsidRPr="00F8210B">
        <w:rPr>
          <w:i/>
        </w:rPr>
        <w:t>International Journal of Obesity (London).</w:t>
      </w:r>
      <w:r w:rsidRPr="00F8210B">
        <w:t xml:space="preserve"> </w:t>
      </w:r>
      <w:r w:rsidRPr="00F8210B">
        <w:rPr>
          <w:b/>
        </w:rPr>
        <w:t>42</w:t>
      </w:r>
      <w:r w:rsidRPr="00F8210B">
        <w:t xml:space="preserve"> (3), 525-534, (2018).</w:t>
      </w:r>
    </w:p>
    <w:p w14:paraId="21F47CEC" w14:textId="0844B0E8" w:rsidR="000276E5" w:rsidRPr="00F8210B" w:rsidRDefault="000276E5" w:rsidP="00F8210B">
      <w:pPr>
        <w:pStyle w:val="EndNoteBibliography"/>
      </w:pPr>
      <w:r w:rsidRPr="00F8210B">
        <w:t>32</w:t>
      </w:r>
      <w:r w:rsidRPr="00F8210B">
        <w:tab/>
        <w:t>Hansen, M. J., Jovanovska, V.</w:t>
      </w:r>
      <w:r w:rsidR="00D013DC">
        <w:t>,</w:t>
      </w:r>
      <w:r w:rsidRPr="00F8210B">
        <w:t xml:space="preserve"> Morris, M. J. Adaptive responses in hypothalamic neuropeptide Y in the face of prolonged high-fat feeding in the rat. </w:t>
      </w:r>
      <w:r w:rsidRPr="00F8210B">
        <w:rPr>
          <w:i/>
        </w:rPr>
        <w:t>Journal of Neurochemistry.</w:t>
      </w:r>
      <w:r w:rsidRPr="00F8210B">
        <w:t xml:space="preserve"> </w:t>
      </w:r>
      <w:r w:rsidRPr="00F8210B">
        <w:rPr>
          <w:b/>
        </w:rPr>
        <w:t>88</w:t>
      </w:r>
      <w:r w:rsidRPr="00F8210B">
        <w:t xml:space="preserve"> (4), 909-916, (2004).</w:t>
      </w:r>
    </w:p>
    <w:p w14:paraId="68E71C8B" w14:textId="7935EDEE" w:rsidR="000276E5" w:rsidRPr="00F8210B" w:rsidRDefault="000276E5" w:rsidP="00F8210B">
      <w:pPr>
        <w:pStyle w:val="EndNoteBibliography"/>
      </w:pPr>
      <w:r w:rsidRPr="00F8210B">
        <w:t>33</w:t>
      </w:r>
      <w:r w:rsidRPr="00F8210B">
        <w:tab/>
        <w:t>Martire, S. I., Westbrook, R. F.</w:t>
      </w:r>
      <w:r w:rsidR="00D013DC">
        <w:t>,</w:t>
      </w:r>
      <w:r w:rsidRPr="00F8210B">
        <w:t xml:space="preserve"> Morris, M. J. Effects of long-term cycling between palatable cafeteria diet and regular chow on intake, eating patterns, and response to saccharin and sucrose. </w:t>
      </w:r>
      <w:r w:rsidRPr="00F8210B">
        <w:rPr>
          <w:i/>
        </w:rPr>
        <w:t>Physiology &amp; Behavior.</w:t>
      </w:r>
      <w:r w:rsidRPr="00F8210B">
        <w:t xml:space="preserve"> </w:t>
      </w:r>
      <w:r w:rsidRPr="00F8210B">
        <w:rPr>
          <w:b/>
        </w:rPr>
        <w:t>139</w:t>
      </w:r>
      <w:r w:rsidRPr="00F8210B">
        <w:t xml:space="preserve"> 80-88, (2015).</w:t>
      </w:r>
    </w:p>
    <w:p w14:paraId="7E825EB1" w14:textId="0ACC1DA8" w:rsidR="000276E5" w:rsidRPr="00F8210B" w:rsidRDefault="000276E5" w:rsidP="00F8210B">
      <w:pPr>
        <w:pStyle w:val="EndNoteBibliography"/>
      </w:pPr>
      <w:r w:rsidRPr="00F8210B">
        <w:t>34</w:t>
      </w:r>
      <w:r w:rsidRPr="00F8210B">
        <w:tab/>
        <w:t>Shiraev, T., Chen, H.</w:t>
      </w:r>
      <w:r w:rsidR="00D013DC">
        <w:t>,</w:t>
      </w:r>
      <w:r w:rsidRPr="00F8210B">
        <w:t xml:space="preserve"> Morris, M. J. Differential effects of restricted versus unlimited high-fat feeding in rats on fat mass, plasma hormones and brain appetite regulators. </w:t>
      </w:r>
      <w:r w:rsidRPr="00F8210B">
        <w:rPr>
          <w:i/>
        </w:rPr>
        <w:t>Journal of Neuroendocrinology.</w:t>
      </w:r>
      <w:r w:rsidRPr="00F8210B">
        <w:t xml:space="preserve"> </w:t>
      </w:r>
      <w:r w:rsidRPr="00F8210B">
        <w:rPr>
          <w:b/>
        </w:rPr>
        <w:t>21</w:t>
      </w:r>
      <w:r w:rsidRPr="00F8210B">
        <w:t xml:space="preserve"> (7), 602-609, (2009).</w:t>
      </w:r>
    </w:p>
    <w:p w14:paraId="54563D41" w14:textId="458E56E1" w:rsidR="000276E5" w:rsidRPr="00F8210B" w:rsidRDefault="000276E5" w:rsidP="00F8210B">
      <w:pPr>
        <w:pStyle w:val="EndNoteBibliography"/>
      </w:pPr>
      <w:r w:rsidRPr="00F8210B">
        <w:t>35</w:t>
      </w:r>
      <w:r w:rsidRPr="00F8210B">
        <w:tab/>
        <w:t>Beilharz, J. E., Maniam, J.</w:t>
      </w:r>
      <w:r w:rsidR="00D013DC">
        <w:t>,</w:t>
      </w:r>
      <w:r w:rsidRPr="00F8210B">
        <w:t xml:space="preserve"> Morris, M. J. Short exposure to a diet rich in both fat and sugar or sugar alone impairs place, but not object recognition memory in rats. </w:t>
      </w:r>
      <w:r w:rsidRPr="00F8210B">
        <w:rPr>
          <w:i/>
        </w:rPr>
        <w:t>Brain, Behavior and Immunity.</w:t>
      </w:r>
      <w:r w:rsidRPr="00F8210B">
        <w:t xml:space="preserve"> </w:t>
      </w:r>
      <w:r w:rsidRPr="00F8210B">
        <w:rPr>
          <w:b/>
        </w:rPr>
        <w:t>37</w:t>
      </w:r>
      <w:r w:rsidRPr="00F8210B">
        <w:t xml:space="preserve"> 134-141, (2014).</w:t>
      </w:r>
    </w:p>
    <w:p w14:paraId="69A18ABD" w14:textId="6CE87D33" w:rsidR="000276E5" w:rsidRPr="00F8210B" w:rsidRDefault="000276E5" w:rsidP="00F8210B">
      <w:pPr>
        <w:pStyle w:val="EndNoteBibliography"/>
      </w:pPr>
      <w:r w:rsidRPr="00F8210B">
        <w:t>36</w:t>
      </w:r>
      <w:r w:rsidRPr="00F8210B">
        <w:tab/>
        <w:t>Bhagavata Srinivasan, S. P., Raipuria, M., Bahari, H., Kaakoush, N. O.</w:t>
      </w:r>
      <w:r w:rsidR="00D013DC">
        <w:t>,</w:t>
      </w:r>
      <w:r w:rsidRPr="00F8210B">
        <w:t xml:space="preserve"> Morris, M. J. Impacts of Diet and Exercise on Maternal Gut Microbiota Are Transferred to Offspring. </w:t>
      </w:r>
      <w:r w:rsidRPr="00F8210B">
        <w:rPr>
          <w:i/>
        </w:rPr>
        <w:t>Frontiers in Endocrinology.</w:t>
      </w:r>
      <w:r w:rsidRPr="00F8210B">
        <w:t xml:space="preserve"> </w:t>
      </w:r>
      <w:r w:rsidRPr="00F8210B">
        <w:rPr>
          <w:b/>
        </w:rPr>
        <w:t>9</w:t>
      </w:r>
      <w:r w:rsidRPr="00F8210B">
        <w:t xml:space="preserve"> 716-716, (2018).</w:t>
      </w:r>
    </w:p>
    <w:p w14:paraId="49D20452" w14:textId="7438E2CB" w:rsidR="000276E5" w:rsidRPr="00F8210B" w:rsidRDefault="000276E5" w:rsidP="00F8210B">
      <w:pPr>
        <w:pStyle w:val="EndNoteBibliography"/>
      </w:pPr>
      <w:r w:rsidRPr="00F8210B">
        <w:t>37</w:t>
      </w:r>
      <w:r w:rsidRPr="00F8210B">
        <w:tab/>
        <w:t>Kaakoush, N. O.</w:t>
      </w:r>
      <w:r w:rsidRPr="00F8210B">
        <w:rPr>
          <w:i/>
        </w:rPr>
        <w:t xml:space="preserve"> </w:t>
      </w:r>
      <w:r w:rsidR="00D013DC" w:rsidRPr="00D013DC">
        <w:t>et al</w:t>
      </w:r>
      <w:r w:rsidRPr="00F8210B">
        <w:rPr>
          <w:i/>
        </w:rPr>
        <w:t>.</w:t>
      </w:r>
      <w:r w:rsidRPr="00F8210B">
        <w:t xml:space="preserve"> Alternating or continuous exposure to cafeteria diet leads to similar shifts in gut microbiota compared to chow diet. </w:t>
      </w:r>
      <w:r w:rsidRPr="00F8210B">
        <w:rPr>
          <w:i/>
        </w:rPr>
        <w:t>Molelcular Nutrition &amp; Food Research.</w:t>
      </w:r>
      <w:r w:rsidRPr="00F8210B">
        <w:t xml:space="preserve"> </w:t>
      </w:r>
      <w:r w:rsidRPr="00F8210B">
        <w:rPr>
          <w:b/>
        </w:rPr>
        <w:t>61</w:t>
      </w:r>
      <w:r w:rsidRPr="00F8210B">
        <w:t xml:space="preserve"> (1), (2017).</w:t>
      </w:r>
    </w:p>
    <w:p w14:paraId="2C6337E5" w14:textId="118F7AF0" w:rsidR="000276E5" w:rsidRPr="00F8210B" w:rsidRDefault="000276E5" w:rsidP="00F8210B">
      <w:pPr>
        <w:pStyle w:val="EndNoteBibliography"/>
      </w:pPr>
      <w:r w:rsidRPr="00F8210B">
        <w:t>38</w:t>
      </w:r>
      <w:r w:rsidRPr="00F8210B">
        <w:tab/>
        <w:t>Raipuria, M., Bahari, H.</w:t>
      </w:r>
      <w:r w:rsidR="00D013DC">
        <w:t>,</w:t>
      </w:r>
      <w:r w:rsidRPr="00F8210B">
        <w:t xml:space="preserve"> Morris, M. J. Effects of maternal diet and exercise during pregnancy on glucose metabolism in skeletal muscle and fat of weanling rats. </w:t>
      </w:r>
      <w:r w:rsidRPr="00F8210B">
        <w:rPr>
          <w:i/>
        </w:rPr>
        <w:t>PLoS One.</w:t>
      </w:r>
      <w:r w:rsidRPr="00F8210B">
        <w:t xml:space="preserve"> </w:t>
      </w:r>
      <w:r w:rsidRPr="00F8210B">
        <w:rPr>
          <w:b/>
        </w:rPr>
        <w:t>10</w:t>
      </w:r>
      <w:r w:rsidRPr="00F8210B">
        <w:t xml:space="preserve"> (4), e0120980, (2015).</w:t>
      </w:r>
    </w:p>
    <w:p w14:paraId="5E080C96" w14:textId="02CBF109" w:rsidR="000276E5" w:rsidRPr="00F8210B" w:rsidRDefault="000276E5" w:rsidP="00F8210B">
      <w:pPr>
        <w:pStyle w:val="EndNoteBibliography"/>
      </w:pPr>
      <w:r w:rsidRPr="00F8210B">
        <w:t>39</w:t>
      </w:r>
      <w:r w:rsidRPr="00F8210B">
        <w:tab/>
        <w:t>Beilharz, J. E., Maniam, J.</w:t>
      </w:r>
      <w:r w:rsidR="00D013DC">
        <w:t>,</w:t>
      </w:r>
      <w:r w:rsidRPr="00F8210B">
        <w:t xml:space="preserve"> Morris, M. J. Short-term exposure to a diet high in fat and sugar, or liquid sugar, selectively impairs hippocampal-dependent memory, with differential impacts on inflammation. </w:t>
      </w:r>
      <w:r w:rsidRPr="00F8210B">
        <w:rPr>
          <w:i/>
        </w:rPr>
        <w:t>Behavioral Brain Research.</w:t>
      </w:r>
      <w:r w:rsidRPr="00F8210B">
        <w:t xml:space="preserve"> </w:t>
      </w:r>
      <w:r w:rsidRPr="00F8210B">
        <w:rPr>
          <w:b/>
        </w:rPr>
        <w:t>306</w:t>
      </w:r>
      <w:r w:rsidRPr="00F8210B">
        <w:t xml:space="preserve"> 1-7, (2016).</w:t>
      </w:r>
    </w:p>
    <w:p w14:paraId="202A8C46" w14:textId="33F5E9C7" w:rsidR="000276E5" w:rsidRPr="00F8210B" w:rsidRDefault="000276E5" w:rsidP="00F8210B">
      <w:pPr>
        <w:pStyle w:val="EndNoteBibliography"/>
      </w:pPr>
      <w:r w:rsidRPr="00F8210B">
        <w:t>40</w:t>
      </w:r>
      <w:r w:rsidRPr="00F8210B">
        <w:tab/>
        <w:t>Darling, J. N., Ross, A. P., Bartness, T. J.</w:t>
      </w:r>
      <w:r w:rsidR="00D013DC">
        <w:t>,</w:t>
      </w:r>
      <w:r w:rsidRPr="00F8210B">
        <w:t xml:space="preserve"> Parent, M. B. Predicting the effects of a high-energy diet on fatty liver and hippocampal-dependent memory in male rats. </w:t>
      </w:r>
      <w:r w:rsidRPr="00F8210B">
        <w:rPr>
          <w:i/>
        </w:rPr>
        <w:t>Obesity (Silver Spring).</w:t>
      </w:r>
      <w:r w:rsidRPr="00F8210B">
        <w:t xml:space="preserve"> </w:t>
      </w:r>
      <w:r w:rsidRPr="00F8210B">
        <w:rPr>
          <w:b/>
        </w:rPr>
        <w:t>21</w:t>
      </w:r>
      <w:r w:rsidRPr="00F8210B">
        <w:t xml:space="preserve"> (5), 910-917, (2013).</w:t>
      </w:r>
    </w:p>
    <w:p w14:paraId="35C4ED9C" w14:textId="46D2EA40" w:rsidR="000276E5" w:rsidRPr="00F8210B" w:rsidRDefault="000276E5" w:rsidP="00F8210B">
      <w:pPr>
        <w:pStyle w:val="EndNoteBibliography"/>
      </w:pPr>
      <w:r w:rsidRPr="00F8210B">
        <w:t>41</w:t>
      </w:r>
      <w:r w:rsidRPr="00F8210B">
        <w:tab/>
        <w:t>Gomez-Smith, M.</w:t>
      </w:r>
      <w:r w:rsidRPr="00F8210B">
        <w:rPr>
          <w:i/>
        </w:rPr>
        <w:t xml:space="preserve"> </w:t>
      </w:r>
      <w:r w:rsidR="00D013DC" w:rsidRPr="00D013DC">
        <w:t>et al</w:t>
      </w:r>
      <w:r w:rsidRPr="00F8210B">
        <w:rPr>
          <w:i/>
        </w:rPr>
        <w:t>.</w:t>
      </w:r>
      <w:r w:rsidRPr="00F8210B">
        <w:t xml:space="preserve"> Reduced Cerebrovascular Reactivity and Increased Resting Cerebral Perfusion in Rats Exposed to a Cafeteria Diet. </w:t>
      </w:r>
      <w:r w:rsidRPr="00F8210B">
        <w:rPr>
          <w:i/>
        </w:rPr>
        <w:t>Neuroscience.</w:t>
      </w:r>
      <w:r w:rsidRPr="00F8210B">
        <w:t xml:space="preserve"> </w:t>
      </w:r>
      <w:r w:rsidRPr="00F8210B">
        <w:rPr>
          <w:b/>
        </w:rPr>
        <w:t>371</w:t>
      </w:r>
      <w:r w:rsidRPr="00F8210B">
        <w:t xml:space="preserve"> 166-177, (2018).</w:t>
      </w:r>
    </w:p>
    <w:p w14:paraId="65E4697F" w14:textId="05D7AEA7" w:rsidR="000276E5" w:rsidRPr="00F8210B" w:rsidRDefault="000276E5" w:rsidP="00F8210B">
      <w:pPr>
        <w:pStyle w:val="EndNoteBibliography"/>
      </w:pPr>
      <w:r w:rsidRPr="00F8210B">
        <w:t>42</w:t>
      </w:r>
      <w:r w:rsidRPr="00F8210B">
        <w:tab/>
        <w:t>Martire, S. I., Holmes, N., Westbrook, R. F.</w:t>
      </w:r>
      <w:r w:rsidR="00D013DC">
        <w:t>,</w:t>
      </w:r>
      <w:r w:rsidRPr="00F8210B">
        <w:t xml:space="preserve"> Morris, M. J. Altered feeding patterns in rats exposed to a palatable cafeteria diet: increased snacking and its implications for development of obesity. </w:t>
      </w:r>
      <w:r w:rsidRPr="00F8210B">
        <w:rPr>
          <w:i/>
        </w:rPr>
        <w:t>PLoS One.</w:t>
      </w:r>
      <w:r w:rsidRPr="00F8210B">
        <w:t xml:space="preserve"> </w:t>
      </w:r>
      <w:r w:rsidRPr="00F8210B">
        <w:rPr>
          <w:b/>
        </w:rPr>
        <w:t>8</w:t>
      </w:r>
      <w:r w:rsidRPr="00F8210B">
        <w:t xml:space="preserve"> (4), e60407, (2013).</w:t>
      </w:r>
    </w:p>
    <w:p w14:paraId="21785EF4" w14:textId="31EB4D6A" w:rsidR="000276E5" w:rsidRPr="00F8210B" w:rsidRDefault="000276E5" w:rsidP="00F8210B">
      <w:pPr>
        <w:pStyle w:val="EndNoteBibliography"/>
      </w:pPr>
      <w:r w:rsidRPr="00F8210B">
        <w:t>43</w:t>
      </w:r>
      <w:r w:rsidRPr="00F8210B">
        <w:tab/>
        <w:t>Del Bas, J. M.</w:t>
      </w:r>
      <w:r w:rsidRPr="00F8210B">
        <w:rPr>
          <w:i/>
        </w:rPr>
        <w:t xml:space="preserve"> </w:t>
      </w:r>
      <w:r w:rsidR="00D013DC" w:rsidRPr="00D013DC">
        <w:t>et al</w:t>
      </w:r>
      <w:r w:rsidRPr="00F8210B">
        <w:rPr>
          <w:i/>
        </w:rPr>
        <w:t>.</w:t>
      </w:r>
      <w:r w:rsidRPr="00F8210B">
        <w:t xml:space="preserve"> Alterations in gut microbiota associated with a cafeteria diet and the physiological consequences in the host. </w:t>
      </w:r>
      <w:r w:rsidRPr="00F8210B">
        <w:rPr>
          <w:i/>
        </w:rPr>
        <w:t>International Journal of Obesity (London).</w:t>
      </w:r>
      <w:r w:rsidRPr="00F8210B">
        <w:t xml:space="preserve"> </w:t>
      </w:r>
      <w:r w:rsidRPr="00F8210B">
        <w:rPr>
          <w:b/>
        </w:rPr>
        <w:t>42</w:t>
      </w:r>
      <w:r w:rsidRPr="00F8210B">
        <w:t xml:space="preserve"> (4), 746-754, (2018).</w:t>
      </w:r>
    </w:p>
    <w:p w14:paraId="4F4BFC49" w14:textId="1F1D59B8" w:rsidR="000276E5" w:rsidRPr="00F8210B" w:rsidRDefault="000276E5" w:rsidP="00F8210B">
      <w:pPr>
        <w:pStyle w:val="EndNoteBibliography"/>
      </w:pPr>
      <w:r w:rsidRPr="00F8210B">
        <w:t>44</w:t>
      </w:r>
      <w:r w:rsidRPr="00F8210B">
        <w:tab/>
        <w:t>Ferreira, A., Castro, J. P., Andrade, J. P., Dulce Madeira, M.</w:t>
      </w:r>
      <w:r w:rsidR="00D013DC">
        <w:t>,</w:t>
      </w:r>
      <w:r w:rsidRPr="00F8210B">
        <w:t xml:space="preserve"> Cardoso, A. Cafeteria-diet effects on cognitive functions, anxiety, fear response and neurogenesis in the juvenile rat. </w:t>
      </w:r>
      <w:r w:rsidRPr="00F8210B">
        <w:rPr>
          <w:i/>
        </w:rPr>
        <w:t>Neurobiology of Learning and Memory.</w:t>
      </w:r>
      <w:r w:rsidRPr="00F8210B">
        <w:t xml:space="preserve"> </w:t>
      </w:r>
      <w:r w:rsidRPr="00F8210B">
        <w:rPr>
          <w:b/>
        </w:rPr>
        <w:t>155</w:t>
      </w:r>
      <w:r w:rsidRPr="00F8210B">
        <w:t xml:space="preserve"> 197-207, (2018).</w:t>
      </w:r>
    </w:p>
    <w:p w14:paraId="3AB8C95F" w14:textId="2BE6580C" w:rsidR="000276E5" w:rsidRPr="00F8210B" w:rsidRDefault="000276E5" w:rsidP="00F8210B">
      <w:pPr>
        <w:pStyle w:val="EndNoteBibliography"/>
      </w:pPr>
      <w:r w:rsidRPr="00F8210B">
        <w:t>45</w:t>
      </w:r>
      <w:r w:rsidRPr="00F8210B">
        <w:tab/>
        <w:t>Ribeiro, A., Batista, T. H., Veronesi, V. B., Giusti-Paiva, A.</w:t>
      </w:r>
      <w:r w:rsidR="00D013DC">
        <w:t>,</w:t>
      </w:r>
      <w:r w:rsidRPr="00F8210B">
        <w:t xml:space="preserve"> Vilela, F. C. Cafeteria diet during the gestation period programs developmental and behavioral courses in the offspring. </w:t>
      </w:r>
      <w:r w:rsidRPr="00F8210B">
        <w:rPr>
          <w:i/>
        </w:rPr>
        <w:t>International Journal of Developmental Neuroscience.</w:t>
      </w:r>
      <w:r w:rsidRPr="00F8210B">
        <w:t xml:space="preserve"> </w:t>
      </w:r>
      <w:r w:rsidRPr="00F8210B">
        <w:rPr>
          <w:b/>
        </w:rPr>
        <w:t>68</w:t>
      </w:r>
      <w:r w:rsidRPr="00F8210B">
        <w:t xml:space="preserve"> 45-52, (2018).</w:t>
      </w:r>
    </w:p>
    <w:p w14:paraId="73F8A82C" w14:textId="1187317C" w:rsidR="000276E5" w:rsidRPr="00F8210B" w:rsidRDefault="000276E5" w:rsidP="00F8210B">
      <w:pPr>
        <w:pStyle w:val="EndNoteBibliography"/>
      </w:pPr>
      <w:r w:rsidRPr="00F8210B">
        <w:t>46</w:t>
      </w:r>
      <w:r w:rsidRPr="00F8210B">
        <w:tab/>
        <w:t>Leffa, D. D.</w:t>
      </w:r>
      <w:r w:rsidRPr="00F8210B">
        <w:rPr>
          <w:i/>
        </w:rPr>
        <w:t xml:space="preserve"> </w:t>
      </w:r>
      <w:r w:rsidR="00D013DC" w:rsidRPr="00D013DC">
        <w:t>et al</w:t>
      </w:r>
      <w:r w:rsidRPr="00F8210B">
        <w:rPr>
          <w:i/>
        </w:rPr>
        <w:t>.</w:t>
      </w:r>
      <w:r w:rsidRPr="00F8210B">
        <w:t xml:space="preserve"> Effects of Acerola (Malpighia emarginata DC.) Juice Intake on Brain </w:t>
      </w:r>
      <w:r w:rsidRPr="00F8210B">
        <w:lastRenderedPageBreak/>
        <w:t xml:space="preserve">Energy Metabolism of Mice Fed a Cafeteria Diet. </w:t>
      </w:r>
      <w:r w:rsidRPr="00F8210B">
        <w:rPr>
          <w:i/>
        </w:rPr>
        <w:t>Molecular Neurobiology.</w:t>
      </w:r>
      <w:r w:rsidRPr="00F8210B">
        <w:t xml:space="preserve"> </w:t>
      </w:r>
      <w:r w:rsidRPr="00F8210B">
        <w:rPr>
          <w:b/>
        </w:rPr>
        <w:t>54</w:t>
      </w:r>
      <w:r w:rsidRPr="00F8210B">
        <w:t xml:space="preserve"> (2), 954-963, (2017).</w:t>
      </w:r>
    </w:p>
    <w:p w14:paraId="2C6D21C8" w14:textId="259A74F1" w:rsidR="000276E5" w:rsidRPr="00F8210B" w:rsidRDefault="000276E5" w:rsidP="00F8210B">
      <w:pPr>
        <w:pStyle w:val="EndNoteBibliography"/>
      </w:pPr>
      <w:r w:rsidRPr="00F8210B">
        <w:t>47</w:t>
      </w:r>
      <w:r w:rsidRPr="00F8210B">
        <w:tab/>
        <w:t>Mn, M., Smvk, P., Battula, K. K., Nv, G.</w:t>
      </w:r>
      <w:r w:rsidR="00D013DC">
        <w:t>,</w:t>
      </w:r>
      <w:r w:rsidRPr="00F8210B">
        <w:t xml:space="preserve"> Kalashikam, R. R. Differential response of rat strains to obesogenic diets underlines the importance of genetic makeup of an individual towards obesity. </w:t>
      </w:r>
      <w:r w:rsidRPr="00F8210B">
        <w:rPr>
          <w:i/>
        </w:rPr>
        <w:t>Scientific Reports.</w:t>
      </w:r>
      <w:r w:rsidRPr="00F8210B">
        <w:t xml:space="preserve"> </w:t>
      </w:r>
      <w:r w:rsidRPr="00F8210B">
        <w:rPr>
          <w:b/>
        </w:rPr>
        <w:t>7</w:t>
      </w:r>
      <w:r w:rsidRPr="00F8210B">
        <w:t xml:space="preserve"> (1), 9162, (2017).</w:t>
      </w:r>
    </w:p>
    <w:p w14:paraId="3EDA4AFB" w14:textId="697A3F6B" w:rsidR="000276E5" w:rsidRPr="00F8210B" w:rsidRDefault="000276E5" w:rsidP="00F8210B">
      <w:pPr>
        <w:pStyle w:val="EndNoteBibliography"/>
      </w:pPr>
      <w:r w:rsidRPr="00F8210B">
        <w:t>48</w:t>
      </w:r>
      <w:r w:rsidRPr="00F8210B">
        <w:tab/>
        <w:t>Schemmel, R., Mickelsen, O.</w:t>
      </w:r>
      <w:r w:rsidR="00D013DC">
        <w:t>,</w:t>
      </w:r>
      <w:r w:rsidRPr="00F8210B">
        <w:t xml:space="preserve"> Gill, J. L. Dietary obesity in rats: Body weight and body fat accretion in seven strains of rats. </w:t>
      </w:r>
      <w:r w:rsidRPr="00F8210B">
        <w:rPr>
          <w:i/>
        </w:rPr>
        <w:t>The Journal of Nutrition.</w:t>
      </w:r>
      <w:r w:rsidRPr="00F8210B">
        <w:t xml:space="preserve"> </w:t>
      </w:r>
      <w:r w:rsidRPr="00F8210B">
        <w:rPr>
          <w:b/>
        </w:rPr>
        <w:t>100</w:t>
      </w:r>
      <w:r w:rsidRPr="00F8210B">
        <w:t xml:space="preserve"> (9), 1041-1048, (1970).</w:t>
      </w:r>
    </w:p>
    <w:p w14:paraId="1C323591" w14:textId="3F043EDF" w:rsidR="000276E5" w:rsidRPr="00F8210B" w:rsidRDefault="000276E5" w:rsidP="00F8210B">
      <w:pPr>
        <w:pStyle w:val="EndNoteBibliography"/>
      </w:pPr>
      <w:r w:rsidRPr="00F8210B">
        <w:t>49</w:t>
      </w:r>
      <w:r w:rsidRPr="00F8210B">
        <w:tab/>
        <w:t>Montgomery, M. K.</w:t>
      </w:r>
      <w:r w:rsidRPr="00F8210B">
        <w:rPr>
          <w:i/>
        </w:rPr>
        <w:t xml:space="preserve"> </w:t>
      </w:r>
      <w:r w:rsidR="00D013DC" w:rsidRPr="00D013DC">
        <w:t>et al</w:t>
      </w:r>
      <w:r w:rsidRPr="00F8210B">
        <w:rPr>
          <w:i/>
        </w:rPr>
        <w:t>.</w:t>
      </w:r>
      <w:r w:rsidRPr="00F8210B">
        <w:t xml:space="preserve"> Mouse strain-dependent variation in obesity and glucose homeostasis in response to high-fat feeding. </w:t>
      </w:r>
      <w:r w:rsidRPr="00F8210B">
        <w:rPr>
          <w:i/>
        </w:rPr>
        <w:t>Diabetologia.</w:t>
      </w:r>
      <w:r w:rsidRPr="00F8210B">
        <w:t xml:space="preserve"> </w:t>
      </w:r>
      <w:r w:rsidRPr="00F8210B">
        <w:rPr>
          <w:b/>
        </w:rPr>
        <w:t>56</w:t>
      </w:r>
      <w:r w:rsidRPr="00F8210B">
        <w:t xml:space="preserve"> (5), 1129-1139, (2013).</w:t>
      </w:r>
    </w:p>
    <w:p w14:paraId="5486250B" w14:textId="394866AF" w:rsidR="000276E5" w:rsidRPr="00F8210B" w:rsidRDefault="000276E5" w:rsidP="00F8210B">
      <w:pPr>
        <w:pStyle w:val="EndNoteBibliography"/>
      </w:pPr>
      <w:r w:rsidRPr="00F8210B">
        <w:t>50</w:t>
      </w:r>
      <w:r w:rsidRPr="00F8210B">
        <w:tab/>
        <w:t>Krzizek, E. C.</w:t>
      </w:r>
      <w:r w:rsidRPr="00F8210B">
        <w:rPr>
          <w:i/>
        </w:rPr>
        <w:t xml:space="preserve"> </w:t>
      </w:r>
      <w:r w:rsidR="00D013DC" w:rsidRPr="00D013DC">
        <w:t>et al</w:t>
      </w:r>
      <w:r w:rsidRPr="00F8210B">
        <w:rPr>
          <w:i/>
        </w:rPr>
        <w:t>.</w:t>
      </w:r>
      <w:r w:rsidRPr="00F8210B">
        <w:t xml:space="preserve"> Prevalence of Micronutrient Deficiency in Patients with Morbid Obesity Before Bariatric Surgery. </w:t>
      </w:r>
      <w:r w:rsidRPr="00F8210B">
        <w:rPr>
          <w:i/>
        </w:rPr>
        <w:t>Obesity Surgery.</w:t>
      </w:r>
      <w:r w:rsidRPr="00F8210B">
        <w:t xml:space="preserve"> </w:t>
      </w:r>
      <w:r w:rsidRPr="00F8210B">
        <w:rPr>
          <w:b/>
        </w:rPr>
        <w:t>28</w:t>
      </w:r>
      <w:r w:rsidRPr="00F8210B">
        <w:t xml:space="preserve"> (3), 643-648, (2018).</w:t>
      </w:r>
    </w:p>
    <w:p w14:paraId="467B2F8F" w14:textId="52943527" w:rsidR="0037531F" w:rsidRPr="00F8210B" w:rsidRDefault="00195708" w:rsidP="00F8210B">
      <w:pPr>
        <w:autoSpaceDE/>
        <w:autoSpaceDN/>
        <w:adjustRightInd/>
        <w:rPr>
          <w:color w:val="7F7F7F" w:themeColor="text1" w:themeTint="80"/>
        </w:rPr>
      </w:pPr>
      <w:r w:rsidRPr="00F8210B">
        <w:rPr>
          <w:color w:val="7F7F7F" w:themeColor="text1" w:themeTint="80"/>
        </w:rPr>
        <w:fldChar w:fldCharType="end"/>
      </w:r>
    </w:p>
    <w:sectPr w:rsidR="0037531F" w:rsidRPr="00F8210B" w:rsidSect="00F8210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FDFFA" w14:textId="77777777" w:rsidR="001A227E" w:rsidRDefault="001A227E" w:rsidP="00621C4E">
      <w:r>
        <w:separator/>
      </w:r>
    </w:p>
  </w:endnote>
  <w:endnote w:type="continuationSeparator" w:id="0">
    <w:p w14:paraId="15D1F710" w14:textId="77777777" w:rsidR="001A227E" w:rsidRDefault="001A227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3999010"/>
      <w:docPartObj>
        <w:docPartGallery w:val="Page Numbers (Bottom of Page)"/>
        <w:docPartUnique/>
      </w:docPartObj>
    </w:sdtPr>
    <w:sdtEndPr>
      <w:rPr>
        <w:noProof/>
      </w:rPr>
    </w:sdtEndPr>
    <w:sdtContent>
      <w:p w14:paraId="5C8BBF35" w14:textId="021D6CBB" w:rsidR="004A4CCA" w:rsidRDefault="004A4CCA">
        <w:pPr>
          <w:pStyle w:val="Footer"/>
          <w:jc w:val="center"/>
        </w:pPr>
      </w:p>
    </w:sdtContent>
  </w:sdt>
  <w:p w14:paraId="09BABCDF" w14:textId="78CFF234" w:rsidR="004A4CCA" w:rsidRDefault="004A4CC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BFA83" w14:textId="77777777" w:rsidR="001A227E" w:rsidRDefault="001A227E" w:rsidP="00621C4E">
      <w:r>
        <w:separator/>
      </w:r>
    </w:p>
  </w:footnote>
  <w:footnote w:type="continuationSeparator" w:id="0">
    <w:p w14:paraId="57E2ED9E" w14:textId="77777777" w:rsidR="001A227E" w:rsidRDefault="001A227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A4CCA" w:rsidRPr="006F06E4" w:rsidRDefault="004A4CC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1F0666"/>
    <w:multiLevelType w:val="multilevel"/>
    <w:tmpl w:val="F3A46916"/>
    <w:lvl w:ilvl="0">
      <w:start w:val="1"/>
      <w:numFmt w:val="decimal"/>
      <w:lvlText w:val="%1."/>
      <w:lvlJc w:val="left"/>
      <w:pPr>
        <w:ind w:left="360" w:hanging="360"/>
      </w:pPr>
      <w:rPr>
        <w:rFonts w:hint="default"/>
        <w:color w:val="808080"/>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EC5F6A"/>
    <w:multiLevelType w:val="hybridMultilevel"/>
    <w:tmpl w:val="7C703CD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13F7D51"/>
    <w:multiLevelType w:val="multilevel"/>
    <w:tmpl w:val="B0D80444"/>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C023211"/>
    <w:multiLevelType w:val="hybridMultilevel"/>
    <w:tmpl w:val="0944F4F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28"/>
  </w:num>
  <w:num w:numId="15">
    <w:abstractNumId w:val="14"/>
  </w:num>
  <w:num w:numId="16">
    <w:abstractNumId w:val="10"/>
  </w:num>
  <w:num w:numId="17">
    <w:abstractNumId w:val="22"/>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9"/>
  </w:num>
  <w:num w:numId="26">
    <w:abstractNumId w:val="1"/>
  </w:num>
  <w:num w:numId="27">
    <w:abstractNumId w:val="8"/>
  </w:num>
  <w:num w:numId="28">
    <w:abstractNumId w:val="31"/>
  </w:num>
  <w:num w:numId="29">
    <w:abstractNumId w:val="5"/>
  </w:num>
  <w:num w:numId="30">
    <w:abstractNumId w:val="7"/>
  </w:num>
  <w:num w:numId="31">
    <w:abstractNumId w:val="30"/>
  </w:num>
  <w:num w:numId="3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0zffesnwfpswev2dkxfr56sxwxae05ze9a&quot;&gt;THESIS Endnote Library-Saved&lt;record-ids&gt;&lt;item&gt;2&lt;/item&gt;&lt;item&gt;4&lt;/item&gt;&lt;item&gt;33&lt;/item&gt;&lt;item&gt;56&lt;/item&gt;&lt;item&gt;200&lt;/item&gt;&lt;item&gt;379&lt;/item&gt;&lt;item&gt;384&lt;/item&gt;&lt;item&gt;385&lt;/item&gt;&lt;item&gt;549&lt;/item&gt;&lt;item&gt;553&lt;/item&gt;&lt;item&gt;554&lt;/item&gt;&lt;item&gt;556&lt;/item&gt;&lt;item&gt;558&lt;/item&gt;&lt;item&gt;807&lt;/item&gt;&lt;item&gt;941&lt;/item&gt;&lt;item&gt;1253&lt;/item&gt;&lt;item&gt;1669&lt;/item&gt;&lt;item&gt;1927&lt;/item&gt;&lt;item&gt;2136&lt;/item&gt;&lt;item&gt;2213&lt;/item&gt;&lt;item&gt;2227&lt;/item&gt;&lt;item&gt;2228&lt;/item&gt;&lt;item&gt;2229&lt;/item&gt;&lt;item&gt;2244&lt;/item&gt;&lt;item&gt;2247&lt;/item&gt;&lt;item&gt;2248&lt;/item&gt;&lt;item&gt;2249&lt;/item&gt;&lt;item&gt;2250&lt;/item&gt;&lt;item&gt;2251&lt;/item&gt;&lt;item&gt;2252&lt;/item&gt;&lt;item&gt;2254&lt;/item&gt;&lt;item&gt;2255&lt;/item&gt;&lt;item&gt;2257&lt;/item&gt;&lt;item&gt;2259&lt;/item&gt;&lt;item&gt;2260&lt;/item&gt;&lt;item&gt;2262&lt;/item&gt;&lt;item&gt;2263&lt;/item&gt;&lt;item&gt;2272&lt;/item&gt;&lt;item&gt;2274&lt;/item&gt;&lt;item&gt;2357&lt;/item&gt;&lt;item&gt;2358&lt;/item&gt;&lt;item&gt;2359&lt;/item&gt;&lt;item&gt;2360&lt;/item&gt;&lt;item&gt;2361&lt;/item&gt;&lt;item&gt;2363&lt;/item&gt;&lt;item&gt;2364&lt;/item&gt;&lt;item&gt;2365&lt;/item&gt;&lt;item&gt;2395&lt;/item&gt;&lt;item&gt;2396&lt;/item&gt;&lt;item&gt;2397&lt;/item&gt;&lt;/record-ids&gt;&lt;/item&gt;&lt;/Libraries&gt;"/>
  </w:docVars>
  <w:rsids>
    <w:rsidRoot w:val="00EE705F"/>
    <w:rsid w:val="00001169"/>
    <w:rsid w:val="00001806"/>
    <w:rsid w:val="0000515C"/>
    <w:rsid w:val="0000580D"/>
    <w:rsid w:val="00005815"/>
    <w:rsid w:val="00005F16"/>
    <w:rsid w:val="0000687B"/>
    <w:rsid w:val="00006E68"/>
    <w:rsid w:val="00007DBC"/>
    <w:rsid w:val="00007DD2"/>
    <w:rsid w:val="00007EA1"/>
    <w:rsid w:val="000100F0"/>
    <w:rsid w:val="000129B2"/>
    <w:rsid w:val="00012FF9"/>
    <w:rsid w:val="0001389C"/>
    <w:rsid w:val="00014314"/>
    <w:rsid w:val="000212AE"/>
    <w:rsid w:val="00021434"/>
    <w:rsid w:val="00021774"/>
    <w:rsid w:val="00021DF3"/>
    <w:rsid w:val="0002252E"/>
    <w:rsid w:val="00023869"/>
    <w:rsid w:val="00024598"/>
    <w:rsid w:val="000276E5"/>
    <w:rsid w:val="000279B0"/>
    <w:rsid w:val="0003204A"/>
    <w:rsid w:val="00032769"/>
    <w:rsid w:val="0003311E"/>
    <w:rsid w:val="00035A88"/>
    <w:rsid w:val="00037B58"/>
    <w:rsid w:val="000433FD"/>
    <w:rsid w:val="000448BF"/>
    <w:rsid w:val="00047D01"/>
    <w:rsid w:val="000506A4"/>
    <w:rsid w:val="00051B73"/>
    <w:rsid w:val="000556DA"/>
    <w:rsid w:val="000575CF"/>
    <w:rsid w:val="00060ABE"/>
    <w:rsid w:val="00061A50"/>
    <w:rsid w:val="0006298B"/>
    <w:rsid w:val="0006361B"/>
    <w:rsid w:val="00064104"/>
    <w:rsid w:val="00064F32"/>
    <w:rsid w:val="000652E3"/>
    <w:rsid w:val="00066025"/>
    <w:rsid w:val="00067A8F"/>
    <w:rsid w:val="000701D1"/>
    <w:rsid w:val="000710B9"/>
    <w:rsid w:val="000711AF"/>
    <w:rsid w:val="00080A20"/>
    <w:rsid w:val="00082796"/>
    <w:rsid w:val="00082DF4"/>
    <w:rsid w:val="00086FF5"/>
    <w:rsid w:val="00087C0A"/>
    <w:rsid w:val="00090CCA"/>
    <w:rsid w:val="00091788"/>
    <w:rsid w:val="00093BC4"/>
    <w:rsid w:val="000943E6"/>
    <w:rsid w:val="00097929"/>
    <w:rsid w:val="000A1E80"/>
    <w:rsid w:val="000A3B70"/>
    <w:rsid w:val="000A5153"/>
    <w:rsid w:val="000B07C4"/>
    <w:rsid w:val="000B10AE"/>
    <w:rsid w:val="000B30BF"/>
    <w:rsid w:val="000B4784"/>
    <w:rsid w:val="000B566B"/>
    <w:rsid w:val="000B595C"/>
    <w:rsid w:val="000B662E"/>
    <w:rsid w:val="000B7294"/>
    <w:rsid w:val="000B75D0"/>
    <w:rsid w:val="000B77CD"/>
    <w:rsid w:val="000B77D9"/>
    <w:rsid w:val="000C19B8"/>
    <w:rsid w:val="000C1CF8"/>
    <w:rsid w:val="000C49CF"/>
    <w:rsid w:val="000C52E9"/>
    <w:rsid w:val="000C5B8B"/>
    <w:rsid w:val="000C5CDC"/>
    <w:rsid w:val="000C65DC"/>
    <w:rsid w:val="000C66F3"/>
    <w:rsid w:val="000C6900"/>
    <w:rsid w:val="000D1FAB"/>
    <w:rsid w:val="000D28BF"/>
    <w:rsid w:val="000D31E8"/>
    <w:rsid w:val="000D654D"/>
    <w:rsid w:val="000D76E4"/>
    <w:rsid w:val="000E3816"/>
    <w:rsid w:val="000E3F59"/>
    <w:rsid w:val="000E4F77"/>
    <w:rsid w:val="000F265C"/>
    <w:rsid w:val="000F3AFA"/>
    <w:rsid w:val="000F5712"/>
    <w:rsid w:val="000F6611"/>
    <w:rsid w:val="000F7BCD"/>
    <w:rsid w:val="000F7E22"/>
    <w:rsid w:val="00104D0E"/>
    <w:rsid w:val="00107554"/>
    <w:rsid w:val="001075E9"/>
    <w:rsid w:val="001104F3"/>
    <w:rsid w:val="00112EEB"/>
    <w:rsid w:val="001173FF"/>
    <w:rsid w:val="00124259"/>
    <w:rsid w:val="00125213"/>
    <w:rsid w:val="0012563A"/>
    <w:rsid w:val="001264DE"/>
    <w:rsid w:val="00127288"/>
    <w:rsid w:val="001309A5"/>
    <w:rsid w:val="001311F0"/>
    <w:rsid w:val="001313A7"/>
    <w:rsid w:val="0013276F"/>
    <w:rsid w:val="001342B5"/>
    <w:rsid w:val="0013621E"/>
    <w:rsid w:val="001362BE"/>
    <w:rsid w:val="0013642E"/>
    <w:rsid w:val="001408D7"/>
    <w:rsid w:val="0014115F"/>
    <w:rsid w:val="00142EFE"/>
    <w:rsid w:val="00152A23"/>
    <w:rsid w:val="00154038"/>
    <w:rsid w:val="0015660D"/>
    <w:rsid w:val="00156B11"/>
    <w:rsid w:val="001610CC"/>
    <w:rsid w:val="00162CB7"/>
    <w:rsid w:val="001665C9"/>
    <w:rsid w:val="00166F32"/>
    <w:rsid w:val="00170EB4"/>
    <w:rsid w:val="001718C0"/>
    <w:rsid w:val="00171E5B"/>
    <w:rsid w:val="00171F94"/>
    <w:rsid w:val="00175D4E"/>
    <w:rsid w:val="0017668A"/>
    <w:rsid w:val="001766FE"/>
    <w:rsid w:val="001771E7"/>
    <w:rsid w:val="001809C5"/>
    <w:rsid w:val="00183485"/>
    <w:rsid w:val="00187D75"/>
    <w:rsid w:val="0019049B"/>
    <w:rsid w:val="001911FF"/>
    <w:rsid w:val="00192006"/>
    <w:rsid w:val="00193180"/>
    <w:rsid w:val="00194B6E"/>
    <w:rsid w:val="0019530C"/>
    <w:rsid w:val="00195708"/>
    <w:rsid w:val="00196792"/>
    <w:rsid w:val="001A227E"/>
    <w:rsid w:val="001A6175"/>
    <w:rsid w:val="001B1519"/>
    <w:rsid w:val="001B2E2D"/>
    <w:rsid w:val="001B5CD2"/>
    <w:rsid w:val="001C0BEE"/>
    <w:rsid w:val="001C1DAF"/>
    <w:rsid w:val="001C1E49"/>
    <w:rsid w:val="001C27C1"/>
    <w:rsid w:val="001C2A98"/>
    <w:rsid w:val="001C3B86"/>
    <w:rsid w:val="001C4D95"/>
    <w:rsid w:val="001C68D5"/>
    <w:rsid w:val="001D3D7D"/>
    <w:rsid w:val="001D3ECB"/>
    <w:rsid w:val="001D3FFF"/>
    <w:rsid w:val="001D4997"/>
    <w:rsid w:val="001D625F"/>
    <w:rsid w:val="001D68A4"/>
    <w:rsid w:val="001D7576"/>
    <w:rsid w:val="001E0E3F"/>
    <w:rsid w:val="001E14A0"/>
    <w:rsid w:val="001E7376"/>
    <w:rsid w:val="001F182A"/>
    <w:rsid w:val="001F225C"/>
    <w:rsid w:val="001F2D64"/>
    <w:rsid w:val="001F6418"/>
    <w:rsid w:val="00200792"/>
    <w:rsid w:val="00201CFA"/>
    <w:rsid w:val="0020220D"/>
    <w:rsid w:val="00202448"/>
    <w:rsid w:val="00202D15"/>
    <w:rsid w:val="002048B7"/>
    <w:rsid w:val="00205B00"/>
    <w:rsid w:val="00205B3F"/>
    <w:rsid w:val="00212EAE"/>
    <w:rsid w:val="00214BEE"/>
    <w:rsid w:val="002205B8"/>
    <w:rsid w:val="00223D46"/>
    <w:rsid w:val="00225720"/>
    <w:rsid w:val="002259E5"/>
    <w:rsid w:val="00226140"/>
    <w:rsid w:val="002274F3"/>
    <w:rsid w:val="002278B7"/>
    <w:rsid w:val="00230860"/>
    <w:rsid w:val="0023094C"/>
    <w:rsid w:val="00233484"/>
    <w:rsid w:val="00234303"/>
    <w:rsid w:val="00234BE3"/>
    <w:rsid w:val="00235A90"/>
    <w:rsid w:val="0023624F"/>
    <w:rsid w:val="00241513"/>
    <w:rsid w:val="00241E48"/>
    <w:rsid w:val="0024214E"/>
    <w:rsid w:val="00242623"/>
    <w:rsid w:val="00245624"/>
    <w:rsid w:val="00247C5E"/>
    <w:rsid w:val="00250536"/>
    <w:rsid w:val="00250558"/>
    <w:rsid w:val="002534CD"/>
    <w:rsid w:val="0025357C"/>
    <w:rsid w:val="002605D1"/>
    <w:rsid w:val="00260652"/>
    <w:rsid w:val="00261F25"/>
    <w:rsid w:val="002621D4"/>
    <w:rsid w:val="002648A9"/>
    <w:rsid w:val="0026536F"/>
    <w:rsid w:val="0026553C"/>
    <w:rsid w:val="002661A0"/>
    <w:rsid w:val="0026790A"/>
    <w:rsid w:val="00267DD5"/>
    <w:rsid w:val="00274A0A"/>
    <w:rsid w:val="002774FC"/>
    <w:rsid w:val="00277593"/>
    <w:rsid w:val="00280909"/>
    <w:rsid w:val="00280918"/>
    <w:rsid w:val="00280D99"/>
    <w:rsid w:val="00282114"/>
    <w:rsid w:val="00282AF6"/>
    <w:rsid w:val="002848E7"/>
    <w:rsid w:val="0028596A"/>
    <w:rsid w:val="00287085"/>
    <w:rsid w:val="00287DC0"/>
    <w:rsid w:val="00290AF9"/>
    <w:rsid w:val="00291131"/>
    <w:rsid w:val="00293ADC"/>
    <w:rsid w:val="0029544D"/>
    <w:rsid w:val="002957EB"/>
    <w:rsid w:val="00295B13"/>
    <w:rsid w:val="002967CF"/>
    <w:rsid w:val="00297788"/>
    <w:rsid w:val="002A3285"/>
    <w:rsid w:val="002A34D2"/>
    <w:rsid w:val="002A34F9"/>
    <w:rsid w:val="002A484B"/>
    <w:rsid w:val="002A60F0"/>
    <w:rsid w:val="002A64A6"/>
    <w:rsid w:val="002B1FE3"/>
    <w:rsid w:val="002B3301"/>
    <w:rsid w:val="002C0B14"/>
    <w:rsid w:val="002C1445"/>
    <w:rsid w:val="002C3797"/>
    <w:rsid w:val="002C3D35"/>
    <w:rsid w:val="002C47D4"/>
    <w:rsid w:val="002D0F38"/>
    <w:rsid w:val="002D3054"/>
    <w:rsid w:val="002D6F3A"/>
    <w:rsid w:val="002D77E3"/>
    <w:rsid w:val="002E3589"/>
    <w:rsid w:val="002E3E5E"/>
    <w:rsid w:val="002E4577"/>
    <w:rsid w:val="002E465D"/>
    <w:rsid w:val="002F2859"/>
    <w:rsid w:val="002F6E3C"/>
    <w:rsid w:val="003003C1"/>
    <w:rsid w:val="0030117D"/>
    <w:rsid w:val="00301F30"/>
    <w:rsid w:val="003038FD"/>
    <w:rsid w:val="00303C87"/>
    <w:rsid w:val="003108E5"/>
    <w:rsid w:val="00311315"/>
    <w:rsid w:val="003115A8"/>
    <w:rsid w:val="003120CB"/>
    <w:rsid w:val="003176B9"/>
    <w:rsid w:val="00320153"/>
    <w:rsid w:val="00320367"/>
    <w:rsid w:val="00322253"/>
    <w:rsid w:val="00322871"/>
    <w:rsid w:val="00326FB3"/>
    <w:rsid w:val="003316D4"/>
    <w:rsid w:val="003321B2"/>
    <w:rsid w:val="00332BBE"/>
    <w:rsid w:val="00333822"/>
    <w:rsid w:val="00336715"/>
    <w:rsid w:val="00336CFA"/>
    <w:rsid w:val="003401EC"/>
    <w:rsid w:val="00340DFD"/>
    <w:rsid w:val="00342662"/>
    <w:rsid w:val="00344954"/>
    <w:rsid w:val="00346FA8"/>
    <w:rsid w:val="00350CD7"/>
    <w:rsid w:val="003547FC"/>
    <w:rsid w:val="00356C8E"/>
    <w:rsid w:val="003605A2"/>
    <w:rsid w:val="00360C17"/>
    <w:rsid w:val="003621C6"/>
    <w:rsid w:val="003622B8"/>
    <w:rsid w:val="00366B76"/>
    <w:rsid w:val="003670D6"/>
    <w:rsid w:val="00367DE9"/>
    <w:rsid w:val="00371FF8"/>
    <w:rsid w:val="00372519"/>
    <w:rsid w:val="00373051"/>
    <w:rsid w:val="00373AAD"/>
    <w:rsid w:val="00373B8F"/>
    <w:rsid w:val="0037531F"/>
    <w:rsid w:val="00375A92"/>
    <w:rsid w:val="00376D95"/>
    <w:rsid w:val="00377B76"/>
    <w:rsid w:val="00377FBB"/>
    <w:rsid w:val="00385140"/>
    <w:rsid w:val="0038659C"/>
    <w:rsid w:val="00393CC7"/>
    <w:rsid w:val="0039575D"/>
    <w:rsid w:val="00396302"/>
    <w:rsid w:val="003971F7"/>
    <w:rsid w:val="003A16FC"/>
    <w:rsid w:val="003A2C8A"/>
    <w:rsid w:val="003A2D67"/>
    <w:rsid w:val="003A4FCD"/>
    <w:rsid w:val="003B0944"/>
    <w:rsid w:val="003B0C91"/>
    <w:rsid w:val="003B1593"/>
    <w:rsid w:val="003B2B43"/>
    <w:rsid w:val="003B4381"/>
    <w:rsid w:val="003B4750"/>
    <w:rsid w:val="003C1043"/>
    <w:rsid w:val="003C1A30"/>
    <w:rsid w:val="003C6779"/>
    <w:rsid w:val="003C71BE"/>
    <w:rsid w:val="003D033C"/>
    <w:rsid w:val="003D0D29"/>
    <w:rsid w:val="003D2998"/>
    <w:rsid w:val="003D2F0A"/>
    <w:rsid w:val="003D3891"/>
    <w:rsid w:val="003D3FE9"/>
    <w:rsid w:val="003D5D84"/>
    <w:rsid w:val="003D6777"/>
    <w:rsid w:val="003E043A"/>
    <w:rsid w:val="003E0F4F"/>
    <w:rsid w:val="003E18AC"/>
    <w:rsid w:val="003E210B"/>
    <w:rsid w:val="003E2A12"/>
    <w:rsid w:val="003E3384"/>
    <w:rsid w:val="003E3CA4"/>
    <w:rsid w:val="003E548E"/>
    <w:rsid w:val="003F0170"/>
    <w:rsid w:val="00407EC8"/>
    <w:rsid w:val="0041110A"/>
    <w:rsid w:val="00411624"/>
    <w:rsid w:val="004144C4"/>
    <w:rsid w:val="004148E1"/>
    <w:rsid w:val="00414CFA"/>
    <w:rsid w:val="00415EC0"/>
    <w:rsid w:val="00420BE9"/>
    <w:rsid w:val="00423AD8"/>
    <w:rsid w:val="00423FDD"/>
    <w:rsid w:val="00424C85"/>
    <w:rsid w:val="004260BD"/>
    <w:rsid w:val="00426C64"/>
    <w:rsid w:val="0043012F"/>
    <w:rsid w:val="00430F1F"/>
    <w:rsid w:val="004326EA"/>
    <w:rsid w:val="00433BF0"/>
    <w:rsid w:val="004355AA"/>
    <w:rsid w:val="00441324"/>
    <w:rsid w:val="004433D2"/>
    <w:rsid w:val="0044434C"/>
    <w:rsid w:val="004444DD"/>
    <w:rsid w:val="0044456B"/>
    <w:rsid w:val="00447BD1"/>
    <w:rsid w:val="004507F3"/>
    <w:rsid w:val="00450AF4"/>
    <w:rsid w:val="00452652"/>
    <w:rsid w:val="00454357"/>
    <w:rsid w:val="00456A57"/>
    <w:rsid w:val="00460377"/>
    <w:rsid w:val="004607DE"/>
    <w:rsid w:val="00462BBB"/>
    <w:rsid w:val="00466C97"/>
    <w:rsid w:val="004671C7"/>
    <w:rsid w:val="00467E90"/>
    <w:rsid w:val="004719A2"/>
    <w:rsid w:val="0047272F"/>
    <w:rsid w:val="00472F4D"/>
    <w:rsid w:val="004730BF"/>
    <w:rsid w:val="00474DCB"/>
    <w:rsid w:val="0047535C"/>
    <w:rsid w:val="004762F6"/>
    <w:rsid w:val="004807B9"/>
    <w:rsid w:val="00483DAA"/>
    <w:rsid w:val="00485870"/>
    <w:rsid w:val="00485FE8"/>
    <w:rsid w:val="00492473"/>
    <w:rsid w:val="00492EB5"/>
    <w:rsid w:val="00494F77"/>
    <w:rsid w:val="00497721"/>
    <w:rsid w:val="004A0229"/>
    <w:rsid w:val="004A35D2"/>
    <w:rsid w:val="004A4CCA"/>
    <w:rsid w:val="004A5D8E"/>
    <w:rsid w:val="004A668B"/>
    <w:rsid w:val="004A71E4"/>
    <w:rsid w:val="004B2240"/>
    <w:rsid w:val="004B2F00"/>
    <w:rsid w:val="004B4460"/>
    <w:rsid w:val="004B53F5"/>
    <w:rsid w:val="004B60B4"/>
    <w:rsid w:val="004B667A"/>
    <w:rsid w:val="004B6E31"/>
    <w:rsid w:val="004C1D66"/>
    <w:rsid w:val="004C31D7"/>
    <w:rsid w:val="004C4AD2"/>
    <w:rsid w:val="004C6981"/>
    <w:rsid w:val="004D1F21"/>
    <w:rsid w:val="004D268C"/>
    <w:rsid w:val="004D40B8"/>
    <w:rsid w:val="004D59D8"/>
    <w:rsid w:val="004D5DA1"/>
    <w:rsid w:val="004D6F4D"/>
    <w:rsid w:val="004D7910"/>
    <w:rsid w:val="004E0DA5"/>
    <w:rsid w:val="004E150F"/>
    <w:rsid w:val="004E1DCA"/>
    <w:rsid w:val="004E23A1"/>
    <w:rsid w:val="004E3489"/>
    <w:rsid w:val="004E358A"/>
    <w:rsid w:val="004E3AFA"/>
    <w:rsid w:val="004E3F7D"/>
    <w:rsid w:val="004E47ED"/>
    <w:rsid w:val="004E4EBA"/>
    <w:rsid w:val="004E5E4E"/>
    <w:rsid w:val="004E6588"/>
    <w:rsid w:val="004E7342"/>
    <w:rsid w:val="004F2742"/>
    <w:rsid w:val="004F3A09"/>
    <w:rsid w:val="004F6D04"/>
    <w:rsid w:val="004F7258"/>
    <w:rsid w:val="00501EB2"/>
    <w:rsid w:val="005028CF"/>
    <w:rsid w:val="00502A0A"/>
    <w:rsid w:val="00504500"/>
    <w:rsid w:val="00507397"/>
    <w:rsid w:val="00507C50"/>
    <w:rsid w:val="00511BE4"/>
    <w:rsid w:val="00511C72"/>
    <w:rsid w:val="00514D40"/>
    <w:rsid w:val="00517C3A"/>
    <w:rsid w:val="0052221E"/>
    <w:rsid w:val="00526A3A"/>
    <w:rsid w:val="00527BF4"/>
    <w:rsid w:val="005324BE"/>
    <w:rsid w:val="00534F6C"/>
    <w:rsid w:val="00535994"/>
    <w:rsid w:val="0053646D"/>
    <w:rsid w:val="00536D67"/>
    <w:rsid w:val="00540AAD"/>
    <w:rsid w:val="00541D73"/>
    <w:rsid w:val="00543BAB"/>
    <w:rsid w:val="00543EC1"/>
    <w:rsid w:val="00543F0D"/>
    <w:rsid w:val="00546458"/>
    <w:rsid w:val="00547463"/>
    <w:rsid w:val="0055087C"/>
    <w:rsid w:val="00552CFC"/>
    <w:rsid w:val="00553413"/>
    <w:rsid w:val="00555983"/>
    <w:rsid w:val="00560E31"/>
    <w:rsid w:val="00561BDA"/>
    <w:rsid w:val="00564D68"/>
    <w:rsid w:val="005678CB"/>
    <w:rsid w:val="00567DBF"/>
    <w:rsid w:val="005767F8"/>
    <w:rsid w:val="00581B23"/>
    <w:rsid w:val="0058219C"/>
    <w:rsid w:val="00584FD3"/>
    <w:rsid w:val="0058707F"/>
    <w:rsid w:val="00591DBD"/>
    <w:rsid w:val="005931FE"/>
    <w:rsid w:val="00593659"/>
    <w:rsid w:val="005A0028"/>
    <w:rsid w:val="005A0ACC"/>
    <w:rsid w:val="005A187D"/>
    <w:rsid w:val="005A24E9"/>
    <w:rsid w:val="005A2F7A"/>
    <w:rsid w:val="005B0072"/>
    <w:rsid w:val="005B0732"/>
    <w:rsid w:val="005B38A0"/>
    <w:rsid w:val="005B491C"/>
    <w:rsid w:val="005B4DBF"/>
    <w:rsid w:val="005B5DE2"/>
    <w:rsid w:val="005B674C"/>
    <w:rsid w:val="005C24F2"/>
    <w:rsid w:val="005C7561"/>
    <w:rsid w:val="005D02F2"/>
    <w:rsid w:val="005D1E57"/>
    <w:rsid w:val="005D2F57"/>
    <w:rsid w:val="005D34F6"/>
    <w:rsid w:val="005D4F1A"/>
    <w:rsid w:val="005D7F53"/>
    <w:rsid w:val="005E0B75"/>
    <w:rsid w:val="005E1884"/>
    <w:rsid w:val="005E6926"/>
    <w:rsid w:val="005E73BF"/>
    <w:rsid w:val="005F1CE2"/>
    <w:rsid w:val="005F2482"/>
    <w:rsid w:val="005F373A"/>
    <w:rsid w:val="005F4F87"/>
    <w:rsid w:val="005F4FF0"/>
    <w:rsid w:val="005F6B0E"/>
    <w:rsid w:val="005F760E"/>
    <w:rsid w:val="005F7B1D"/>
    <w:rsid w:val="006001BF"/>
    <w:rsid w:val="006001F4"/>
    <w:rsid w:val="0060222A"/>
    <w:rsid w:val="006070C4"/>
    <w:rsid w:val="00610C21"/>
    <w:rsid w:val="00611907"/>
    <w:rsid w:val="00612CCF"/>
    <w:rsid w:val="00612D73"/>
    <w:rsid w:val="00613116"/>
    <w:rsid w:val="006136DB"/>
    <w:rsid w:val="006202A6"/>
    <w:rsid w:val="0062054B"/>
    <w:rsid w:val="00620926"/>
    <w:rsid w:val="0062126F"/>
    <w:rsid w:val="00621C4E"/>
    <w:rsid w:val="00624EAE"/>
    <w:rsid w:val="006258BB"/>
    <w:rsid w:val="00626998"/>
    <w:rsid w:val="006305D7"/>
    <w:rsid w:val="00632F63"/>
    <w:rsid w:val="00633A01"/>
    <w:rsid w:val="00633B97"/>
    <w:rsid w:val="006341F7"/>
    <w:rsid w:val="00634585"/>
    <w:rsid w:val="00635014"/>
    <w:rsid w:val="006369CE"/>
    <w:rsid w:val="006411CA"/>
    <w:rsid w:val="00642D1E"/>
    <w:rsid w:val="006450C9"/>
    <w:rsid w:val="0064605E"/>
    <w:rsid w:val="006500CC"/>
    <w:rsid w:val="006572B3"/>
    <w:rsid w:val="00657BC4"/>
    <w:rsid w:val="00661812"/>
    <w:rsid w:val="006619C8"/>
    <w:rsid w:val="00665CBA"/>
    <w:rsid w:val="00665ED0"/>
    <w:rsid w:val="00671710"/>
    <w:rsid w:val="00673414"/>
    <w:rsid w:val="0067375E"/>
    <w:rsid w:val="006743E4"/>
    <w:rsid w:val="006749EB"/>
    <w:rsid w:val="00676079"/>
    <w:rsid w:val="006765BC"/>
    <w:rsid w:val="00676ECD"/>
    <w:rsid w:val="00677D0A"/>
    <w:rsid w:val="0068185F"/>
    <w:rsid w:val="00683C4C"/>
    <w:rsid w:val="00686884"/>
    <w:rsid w:val="00691019"/>
    <w:rsid w:val="006937F4"/>
    <w:rsid w:val="006A01CF"/>
    <w:rsid w:val="006A4980"/>
    <w:rsid w:val="006A5947"/>
    <w:rsid w:val="006A60DD"/>
    <w:rsid w:val="006B0679"/>
    <w:rsid w:val="006B074C"/>
    <w:rsid w:val="006B12F7"/>
    <w:rsid w:val="006B3B84"/>
    <w:rsid w:val="006B4E7C"/>
    <w:rsid w:val="006B5D8C"/>
    <w:rsid w:val="006B72D4"/>
    <w:rsid w:val="006B7E9C"/>
    <w:rsid w:val="006C11CC"/>
    <w:rsid w:val="006C1AEB"/>
    <w:rsid w:val="006C57FE"/>
    <w:rsid w:val="006C668E"/>
    <w:rsid w:val="006D4AD8"/>
    <w:rsid w:val="006E4B63"/>
    <w:rsid w:val="006E553A"/>
    <w:rsid w:val="006F06E4"/>
    <w:rsid w:val="006F7B41"/>
    <w:rsid w:val="007005D3"/>
    <w:rsid w:val="00702B5D"/>
    <w:rsid w:val="00703ED2"/>
    <w:rsid w:val="00705876"/>
    <w:rsid w:val="00707B8D"/>
    <w:rsid w:val="00713636"/>
    <w:rsid w:val="00714B8C"/>
    <w:rsid w:val="0071675D"/>
    <w:rsid w:val="00717736"/>
    <w:rsid w:val="00732B47"/>
    <w:rsid w:val="00735CF5"/>
    <w:rsid w:val="0074063A"/>
    <w:rsid w:val="00742AA4"/>
    <w:rsid w:val="00742DE3"/>
    <w:rsid w:val="00743BA1"/>
    <w:rsid w:val="00745F1E"/>
    <w:rsid w:val="00751392"/>
    <w:rsid w:val="007515FE"/>
    <w:rsid w:val="007601D0"/>
    <w:rsid w:val="007603BB"/>
    <w:rsid w:val="007603F4"/>
    <w:rsid w:val="0076109D"/>
    <w:rsid w:val="00767107"/>
    <w:rsid w:val="00770363"/>
    <w:rsid w:val="00773617"/>
    <w:rsid w:val="00773BFD"/>
    <w:rsid w:val="007743B3"/>
    <w:rsid w:val="00774490"/>
    <w:rsid w:val="0077581E"/>
    <w:rsid w:val="00776869"/>
    <w:rsid w:val="007770F6"/>
    <w:rsid w:val="007819FF"/>
    <w:rsid w:val="0078360C"/>
    <w:rsid w:val="00784A4C"/>
    <w:rsid w:val="00784BC6"/>
    <w:rsid w:val="00784FB3"/>
    <w:rsid w:val="0078523D"/>
    <w:rsid w:val="00792288"/>
    <w:rsid w:val="007931DF"/>
    <w:rsid w:val="0079406C"/>
    <w:rsid w:val="007A0172"/>
    <w:rsid w:val="007A1804"/>
    <w:rsid w:val="007A215A"/>
    <w:rsid w:val="007A2511"/>
    <w:rsid w:val="007A260E"/>
    <w:rsid w:val="007A4D4C"/>
    <w:rsid w:val="007A4DD6"/>
    <w:rsid w:val="007A5CB9"/>
    <w:rsid w:val="007A737A"/>
    <w:rsid w:val="007B1042"/>
    <w:rsid w:val="007B148D"/>
    <w:rsid w:val="007B20AE"/>
    <w:rsid w:val="007B33AD"/>
    <w:rsid w:val="007B6B07"/>
    <w:rsid w:val="007B6D43"/>
    <w:rsid w:val="007B749A"/>
    <w:rsid w:val="007B7C6E"/>
    <w:rsid w:val="007D20B4"/>
    <w:rsid w:val="007D325E"/>
    <w:rsid w:val="007D44D7"/>
    <w:rsid w:val="007D4C97"/>
    <w:rsid w:val="007D551F"/>
    <w:rsid w:val="007D621A"/>
    <w:rsid w:val="007D6750"/>
    <w:rsid w:val="007D69D3"/>
    <w:rsid w:val="007E058A"/>
    <w:rsid w:val="007E2887"/>
    <w:rsid w:val="007E5278"/>
    <w:rsid w:val="007E749C"/>
    <w:rsid w:val="007F1B5C"/>
    <w:rsid w:val="00801257"/>
    <w:rsid w:val="00801F55"/>
    <w:rsid w:val="00803B0A"/>
    <w:rsid w:val="00804AC6"/>
    <w:rsid w:val="00804DED"/>
    <w:rsid w:val="00805B96"/>
    <w:rsid w:val="0080658F"/>
    <w:rsid w:val="00810204"/>
    <w:rsid w:val="00810265"/>
    <w:rsid w:val="008105BE"/>
    <w:rsid w:val="008115A5"/>
    <w:rsid w:val="00811D46"/>
    <w:rsid w:val="00812A92"/>
    <w:rsid w:val="008139D2"/>
    <w:rsid w:val="0081415D"/>
    <w:rsid w:val="008142A9"/>
    <w:rsid w:val="00820229"/>
    <w:rsid w:val="00822448"/>
    <w:rsid w:val="00822ABE"/>
    <w:rsid w:val="008244D1"/>
    <w:rsid w:val="00826917"/>
    <w:rsid w:val="00826BFB"/>
    <w:rsid w:val="00827F51"/>
    <w:rsid w:val="0083104E"/>
    <w:rsid w:val="008328F1"/>
    <w:rsid w:val="008343BE"/>
    <w:rsid w:val="00836535"/>
    <w:rsid w:val="00840FB4"/>
    <w:rsid w:val="008410B2"/>
    <w:rsid w:val="00841780"/>
    <w:rsid w:val="00842395"/>
    <w:rsid w:val="008444E5"/>
    <w:rsid w:val="008500A0"/>
    <w:rsid w:val="008524E5"/>
    <w:rsid w:val="0085351C"/>
    <w:rsid w:val="0085435A"/>
    <w:rsid w:val="008549CA"/>
    <w:rsid w:val="008556C3"/>
    <w:rsid w:val="0085687C"/>
    <w:rsid w:val="00857E26"/>
    <w:rsid w:val="008611C1"/>
    <w:rsid w:val="008706C5"/>
    <w:rsid w:val="00873707"/>
    <w:rsid w:val="00874B20"/>
    <w:rsid w:val="008757C6"/>
    <w:rsid w:val="008763E1"/>
    <w:rsid w:val="00876B0C"/>
    <w:rsid w:val="0087705A"/>
    <w:rsid w:val="0087775C"/>
    <w:rsid w:val="00877EC8"/>
    <w:rsid w:val="00880F36"/>
    <w:rsid w:val="0088368B"/>
    <w:rsid w:val="00885530"/>
    <w:rsid w:val="008910D1"/>
    <w:rsid w:val="0089296C"/>
    <w:rsid w:val="00896ABD"/>
    <w:rsid w:val="00897471"/>
    <w:rsid w:val="00897AB6"/>
    <w:rsid w:val="00897DA8"/>
    <w:rsid w:val="008A3380"/>
    <w:rsid w:val="008A34F3"/>
    <w:rsid w:val="008A7A9C"/>
    <w:rsid w:val="008B2F32"/>
    <w:rsid w:val="008B5218"/>
    <w:rsid w:val="008B7102"/>
    <w:rsid w:val="008C0567"/>
    <w:rsid w:val="008C3B7D"/>
    <w:rsid w:val="008C5F9E"/>
    <w:rsid w:val="008D0F90"/>
    <w:rsid w:val="008D2F4A"/>
    <w:rsid w:val="008D3715"/>
    <w:rsid w:val="008D38EE"/>
    <w:rsid w:val="008D5465"/>
    <w:rsid w:val="008D569C"/>
    <w:rsid w:val="008D5E61"/>
    <w:rsid w:val="008D7EB7"/>
    <w:rsid w:val="008D7EC5"/>
    <w:rsid w:val="008E1404"/>
    <w:rsid w:val="008E2846"/>
    <w:rsid w:val="008E3684"/>
    <w:rsid w:val="008E37CC"/>
    <w:rsid w:val="008E57F5"/>
    <w:rsid w:val="008E6A1F"/>
    <w:rsid w:val="008E7606"/>
    <w:rsid w:val="008F1DAA"/>
    <w:rsid w:val="008F3EBD"/>
    <w:rsid w:val="008F60B2"/>
    <w:rsid w:val="008F7C41"/>
    <w:rsid w:val="009031E2"/>
    <w:rsid w:val="0091276C"/>
    <w:rsid w:val="009145BE"/>
    <w:rsid w:val="009165AC"/>
    <w:rsid w:val="00916FFC"/>
    <w:rsid w:val="0092053F"/>
    <w:rsid w:val="0092340A"/>
    <w:rsid w:val="00924618"/>
    <w:rsid w:val="00926B1E"/>
    <w:rsid w:val="009301BD"/>
    <w:rsid w:val="009313D9"/>
    <w:rsid w:val="00934C31"/>
    <w:rsid w:val="00935B7F"/>
    <w:rsid w:val="00941293"/>
    <w:rsid w:val="00945642"/>
    <w:rsid w:val="00946372"/>
    <w:rsid w:val="009475B7"/>
    <w:rsid w:val="0095032B"/>
    <w:rsid w:val="00950B13"/>
    <w:rsid w:val="00950C17"/>
    <w:rsid w:val="00951FAF"/>
    <w:rsid w:val="00954740"/>
    <w:rsid w:val="009557BC"/>
    <w:rsid w:val="00955AE5"/>
    <w:rsid w:val="00956C15"/>
    <w:rsid w:val="00962E71"/>
    <w:rsid w:val="00963ABC"/>
    <w:rsid w:val="00965D21"/>
    <w:rsid w:val="00967764"/>
    <w:rsid w:val="00970B0E"/>
    <w:rsid w:val="00970BB9"/>
    <w:rsid w:val="009726EE"/>
    <w:rsid w:val="00972CDE"/>
    <w:rsid w:val="009733DD"/>
    <w:rsid w:val="00975573"/>
    <w:rsid w:val="00976220"/>
    <w:rsid w:val="00976D03"/>
    <w:rsid w:val="00977B30"/>
    <w:rsid w:val="00981124"/>
    <w:rsid w:val="00982F41"/>
    <w:rsid w:val="00985090"/>
    <w:rsid w:val="00987710"/>
    <w:rsid w:val="009904AB"/>
    <w:rsid w:val="00991CB2"/>
    <w:rsid w:val="00991F1F"/>
    <w:rsid w:val="009933DF"/>
    <w:rsid w:val="00995688"/>
    <w:rsid w:val="009958A6"/>
    <w:rsid w:val="00996450"/>
    <w:rsid w:val="00996456"/>
    <w:rsid w:val="009A04F5"/>
    <w:rsid w:val="009A15EF"/>
    <w:rsid w:val="009A31C6"/>
    <w:rsid w:val="009A38A5"/>
    <w:rsid w:val="009A5B73"/>
    <w:rsid w:val="009B118B"/>
    <w:rsid w:val="009B1737"/>
    <w:rsid w:val="009B3D4B"/>
    <w:rsid w:val="009B4E63"/>
    <w:rsid w:val="009B5B99"/>
    <w:rsid w:val="009B6EFC"/>
    <w:rsid w:val="009C0D73"/>
    <w:rsid w:val="009C1FD0"/>
    <w:rsid w:val="009C2DF8"/>
    <w:rsid w:val="009C31BF"/>
    <w:rsid w:val="009C68B7"/>
    <w:rsid w:val="009D0834"/>
    <w:rsid w:val="009D095A"/>
    <w:rsid w:val="009D0A1E"/>
    <w:rsid w:val="009D134B"/>
    <w:rsid w:val="009D1751"/>
    <w:rsid w:val="009D2AE3"/>
    <w:rsid w:val="009D52BC"/>
    <w:rsid w:val="009D7D0A"/>
    <w:rsid w:val="009E09D9"/>
    <w:rsid w:val="009E0F3D"/>
    <w:rsid w:val="009E32A5"/>
    <w:rsid w:val="009E3E87"/>
    <w:rsid w:val="009E51E3"/>
    <w:rsid w:val="009F01B1"/>
    <w:rsid w:val="009F0DBB"/>
    <w:rsid w:val="009F1B38"/>
    <w:rsid w:val="009F3887"/>
    <w:rsid w:val="009F40DC"/>
    <w:rsid w:val="009F5DCD"/>
    <w:rsid w:val="009F629A"/>
    <w:rsid w:val="009F659A"/>
    <w:rsid w:val="009F6FB1"/>
    <w:rsid w:val="009F732B"/>
    <w:rsid w:val="00A01FE0"/>
    <w:rsid w:val="00A06945"/>
    <w:rsid w:val="00A10656"/>
    <w:rsid w:val="00A113C0"/>
    <w:rsid w:val="00A12FA6"/>
    <w:rsid w:val="00A1339B"/>
    <w:rsid w:val="00A14ABA"/>
    <w:rsid w:val="00A16699"/>
    <w:rsid w:val="00A207DD"/>
    <w:rsid w:val="00A21EBB"/>
    <w:rsid w:val="00A24CB6"/>
    <w:rsid w:val="00A25865"/>
    <w:rsid w:val="00A26CD2"/>
    <w:rsid w:val="00A26D12"/>
    <w:rsid w:val="00A27667"/>
    <w:rsid w:val="00A32979"/>
    <w:rsid w:val="00A34A67"/>
    <w:rsid w:val="00A37462"/>
    <w:rsid w:val="00A40F14"/>
    <w:rsid w:val="00A459E1"/>
    <w:rsid w:val="00A46AC4"/>
    <w:rsid w:val="00A478A5"/>
    <w:rsid w:val="00A51D30"/>
    <w:rsid w:val="00A52296"/>
    <w:rsid w:val="00A52726"/>
    <w:rsid w:val="00A55661"/>
    <w:rsid w:val="00A60D9A"/>
    <w:rsid w:val="00A61B70"/>
    <w:rsid w:val="00A61FA8"/>
    <w:rsid w:val="00A63216"/>
    <w:rsid w:val="00A637F4"/>
    <w:rsid w:val="00A64225"/>
    <w:rsid w:val="00A64DF2"/>
    <w:rsid w:val="00A65485"/>
    <w:rsid w:val="00A66E05"/>
    <w:rsid w:val="00A67655"/>
    <w:rsid w:val="00A70753"/>
    <w:rsid w:val="00A712D2"/>
    <w:rsid w:val="00A73CF9"/>
    <w:rsid w:val="00A74058"/>
    <w:rsid w:val="00A75962"/>
    <w:rsid w:val="00A803BB"/>
    <w:rsid w:val="00A82A79"/>
    <w:rsid w:val="00A82C8A"/>
    <w:rsid w:val="00A82CD2"/>
    <w:rsid w:val="00A82DD5"/>
    <w:rsid w:val="00A8346B"/>
    <w:rsid w:val="00A852FF"/>
    <w:rsid w:val="00A87337"/>
    <w:rsid w:val="00A90C97"/>
    <w:rsid w:val="00A92DDC"/>
    <w:rsid w:val="00A960C8"/>
    <w:rsid w:val="00A96604"/>
    <w:rsid w:val="00AA03DF"/>
    <w:rsid w:val="00AA1B4F"/>
    <w:rsid w:val="00AA21D8"/>
    <w:rsid w:val="00AA271A"/>
    <w:rsid w:val="00AA2981"/>
    <w:rsid w:val="00AA3270"/>
    <w:rsid w:val="00AA3638"/>
    <w:rsid w:val="00AA375A"/>
    <w:rsid w:val="00AA5366"/>
    <w:rsid w:val="00AA54F3"/>
    <w:rsid w:val="00AA6B43"/>
    <w:rsid w:val="00AA720D"/>
    <w:rsid w:val="00AA7B1F"/>
    <w:rsid w:val="00AB3145"/>
    <w:rsid w:val="00AB367A"/>
    <w:rsid w:val="00AB4590"/>
    <w:rsid w:val="00AB7BF8"/>
    <w:rsid w:val="00AC01D1"/>
    <w:rsid w:val="00AC0AB2"/>
    <w:rsid w:val="00AC0E9F"/>
    <w:rsid w:val="00AC37C8"/>
    <w:rsid w:val="00AC52A5"/>
    <w:rsid w:val="00AC6EFD"/>
    <w:rsid w:val="00AC7151"/>
    <w:rsid w:val="00AD049A"/>
    <w:rsid w:val="00AD36C1"/>
    <w:rsid w:val="00AD460A"/>
    <w:rsid w:val="00AD6A05"/>
    <w:rsid w:val="00AD78F6"/>
    <w:rsid w:val="00AE118B"/>
    <w:rsid w:val="00AE1D46"/>
    <w:rsid w:val="00AE272B"/>
    <w:rsid w:val="00AE3E3A"/>
    <w:rsid w:val="00AE6213"/>
    <w:rsid w:val="00AE77B4"/>
    <w:rsid w:val="00AE7C1A"/>
    <w:rsid w:val="00AE7DF8"/>
    <w:rsid w:val="00AF0146"/>
    <w:rsid w:val="00AF038E"/>
    <w:rsid w:val="00AF0D9C"/>
    <w:rsid w:val="00AF13AB"/>
    <w:rsid w:val="00AF1A1A"/>
    <w:rsid w:val="00AF1D36"/>
    <w:rsid w:val="00AF25C0"/>
    <w:rsid w:val="00AF280B"/>
    <w:rsid w:val="00AF5321"/>
    <w:rsid w:val="00AF5F75"/>
    <w:rsid w:val="00AF6001"/>
    <w:rsid w:val="00B01A16"/>
    <w:rsid w:val="00B06970"/>
    <w:rsid w:val="00B07F45"/>
    <w:rsid w:val="00B1021A"/>
    <w:rsid w:val="00B10271"/>
    <w:rsid w:val="00B11B5E"/>
    <w:rsid w:val="00B12562"/>
    <w:rsid w:val="00B140D9"/>
    <w:rsid w:val="00B1481A"/>
    <w:rsid w:val="00B15A1F"/>
    <w:rsid w:val="00B15FE9"/>
    <w:rsid w:val="00B17694"/>
    <w:rsid w:val="00B17DBA"/>
    <w:rsid w:val="00B2148A"/>
    <w:rsid w:val="00B220C2"/>
    <w:rsid w:val="00B2276E"/>
    <w:rsid w:val="00B2437F"/>
    <w:rsid w:val="00B2582B"/>
    <w:rsid w:val="00B25B32"/>
    <w:rsid w:val="00B2640E"/>
    <w:rsid w:val="00B26B28"/>
    <w:rsid w:val="00B32616"/>
    <w:rsid w:val="00B36613"/>
    <w:rsid w:val="00B36AF0"/>
    <w:rsid w:val="00B36C42"/>
    <w:rsid w:val="00B42EA7"/>
    <w:rsid w:val="00B434B4"/>
    <w:rsid w:val="00B43676"/>
    <w:rsid w:val="00B44AE2"/>
    <w:rsid w:val="00B44C19"/>
    <w:rsid w:val="00B44E2D"/>
    <w:rsid w:val="00B47C21"/>
    <w:rsid w:val="00B51845"/>
    <w:rsid w:val="00B51923"/>
    <w:rsid w:val="00B5337C"/>
    <w:rsid w:val="00B53FDE"/>
    <w:rsid w:val="00B5538E"/>
    <w:rsid w:val="00B56397"/>
    <w:rsid w:val="00B567EC"/>
    <w:rsid w:val="00B571DA"/>
    <w:rsid w:val="00B6027B"/>
    <w:rsid w:val="00B636C8"/>
    <w:rsid w:val="00B64A2D"/>
    <w:rsid w:val="00B65EDB"/>
    <w:rsid w:val="00B67AFF"/>
    <w:rsid w:val="00B67C41"/>
    <w:rsid w:val="00B70B59"/>
    <w:rsid w:val="00B73657"/>
    <w:rsid w:val="00B739B3"/>
    <w:rsid w:val="00B74540"/>
    <w:rsid w:val="00B81B15"/>
    <w:rsid w:val="00B8664B"/>
    <w:rsid w:val="00B867E4"/>
    <w:rsid w:val="00B9113B"/>
    <w:rsid w:val="00B915AE"/>
    <w:rsid w:val="00B958AC"/>
    <w:rsid w:val="00BA1735"/>
    <w:rsid w:val="00BA19FA"/>
    <w:rsid w:val="00BA4288"/>
    <w:rsid w:val="00BA6747"/>
    <w:rsid w:val="00BB0902"/>
    <w:rsid w:val="00BB1F9C"/>
    <w:rsid w:val="00BB48E5"/>
    <w:rsid w:val="00BB5607"/>
    <w:rsid w:val="00BB5ACA"/>
    <w:rsid w:val="00BB627F"/>
    <w:rsid w:val="00BC0C17"/>
    <w:rsid w:val="00BC3823"/>
    <w:rsid w:val="00BC5841"/>
    <w:rsid w:val="00BC5E38"/>
    <w:rsid w:val="00BC7672"/>
    <w:rsid w:val="00BD0259"/>
    <w:rsid w:val="00BD0AE3"/>
    <w:rsid w:val="00BD201A"/>
    <w:rsid w:val="00BD294A"/>
    <w:rsid w:val="00BD2DC4"/>
    <w:rsid w:val="00BD2EF0"/>
    <w:rsid w:val="00BD60B4"/>
    <w:rsid w:val="00BD796B"/>
    <w:rsid w:val="00BE40C0"/>
    <w:rsid w:val="00BE445C"/>
    <w:rsid w:val="00BE5F4A"/>
    <w:rsid w:val="00BE611B"/>
    <w:rsid w:val="00BE7AEF"/>
    <w:rsid w:val="00BF0446"/>
    <w:rsid w:val="00BF09B0"/>
    <w:rsid w:val="00BF1544"/>
    <w:rsid w:val="00BF1B53"/>
    <w:rsid w:val="00BF2232"/>
    <w:rsid w:val="00BF246D"/>
    <w:rsid w:val="00BF2682"/>
    <w:rsid w:val="00BF669B"/>
    <w:rsid w:val="00BF72E5"/>
    <w:rsid w:val="00C06F06"/>
    <w:rsid w:val="00C1015D"/>
    <w:rsid w:val="00C17BFF"/>
    <w:rsid w:val="00C20FAD"/>
    <w:rsid w:val="00C2375F"/>
    <w:rsid w:val="00C247CB"/>
    <w:rsid w:val="00C309E9"/>
    <w:rsid w:val="00C315C0"/>
    <w:rsid w:val="00C32E66"/>
    <w:rsid w:val="00C3355F"/>
    <w:rsid w:val="00C33A04"/>
    <w:rsid w:val="00C3569A"/>
    <w:rsid w:val="00C35B36"/>
    <w:rsid w:val="00C37AD2"/>
    <w:rsid w:val="00C40999"/>
    <w:rsid w:val="00C42D18"/>
    <w:rsid w:val="00C43F48"/>
    <w:rsid w:val="00C448FF"/>
    <w:rsid w:val="00C45699"/>
    <w:rsid w:val="00C45E57"/>
    <w:rsid w:val="00C45F3D"/>
    <w:rsid w:val="00C52F29"/>
    <w:rsid w:val="00C530BC"/>
    <w:rsid w:val="00C55F8E"/>
    <w:rsid w:val="00C56CE6"/>
    <w:rsid w:val="00C5745F"/>
    <w:rsid w:val="00C60005"/>
    <w:rsid w:val="00C60253"/>
    <w:rsid w:val="00C60BFF"/>
    <w:rsid w:val="00C61A98"/>
    <w:rsid w:val="00C62A91"/>
    <w:rsid w:val="00C63201"/>
    <w:rsid w:val="00C6403F"/>
    <w:rsid w:val="00C648A4"/>
    <w:rsid w:val="00C64E62"/>
    <w:rsid w:val="00C651D5"/>
    <w:rsid w:val="00C65CCC"/>
    <w:rsid w:val="00C65DA9"/>
    <w:rsid w:val="00C67B35"/>
    <w:rsid w:val="00C71AE2"/>
    <w:rsid w:val="00C747DD"/>
    <w:rsid w:val="00C74C11"/>
    <w:rsid w:val="00C7618F"/>
    <w:rsid w:val="00C765A9"/>
    <w:rsid w:val="00C81157"/>
    <w:rsid w:val="00C8162D"/>
    <w:rsid w:val="00C830BB"/>
    <w:rsid w:val="00C83A0B"/>
    <w:rsid w:val="00C842D0"/>
    <w:rsid w:val="00C84ED1"/>
    <w:rsid w:val="00C863CC"/>
    <w:rsid w:val="00C86BCC"/>
    <w:rsid w:val="00C9038F"/>
    <w:rsid w:val="00C9139F"/>
    <w:rsid w:val="00C92AAB"/>
    <w:rsid w:val="00C95BA8"/>
    <w:rsid w:val="00C95D4C"/>
    <w:rsid w:val="00C9637F"/>
    <w:rsid w:val="00C9683C"/>
    <w:rsid w:val="00C96F55"/>
    <w:rsid w:val="00C9708A"/>
    <w:rsid w:val="00C97B5D"/>
    <w:rsid w:val="00CA2435"/>
    <w:rsid w:val="00CA4068"/>
    <w:rsid w:val="00CA67F4"/>
    <w:rsid w:val="00CA7003"/>
    <w:rsid w:val="00CB37F8"/>
    <w:rsid w:val="00CB7DC3"/>
    <w:rsid w:val="00CC1F55"/>
    <w:rsid w:val="00CC24A5"/>
    <w:rsid w:val="00CC5BE1"/>
    <w:rsid w:val="00CC75A2"/>
    <w:rsid w:val="00CC7A18"/>
    <w:rsid w:val="00CD0E2F"/>
    <w:rsid w:val="00CD19F7"/>
    <w:rsid w:val="00CD1D49"/>
    <w:rsid w:val="00CD2F20"/>
    <w:rsid w:val="00CD3FFD"/>
    <w:rsid w:val="00CD5525"/>
    <w:rsid w:val="00CD585A"/>
    <w:rsid w:val="00CD6B20"/>
    <w:rsid w:val="00CE1339"/>
    <w:rsid w:val="00CE61CC"/>
    <w:rsid w:val="00CE6E42"/>
    <w:rsid w:val="00CF20B7"/>
    <w:rsid w:val="00CF2376"/>
    <w:rsid w:val="00CF283B"/>
    <w:rsid w:val="00CF459A"/>
    <w:rsid w:val="00CF6434"/>
    <w:rsid w:val="00CF6692"/>
    <w:rsid w:val="00CF7441"/>
    <w:rsid w:val="00D00D16"/>
    <w:rsid w:val="00D013DC"/>
    <w:rsid w:val="00D03C6C"/>
    <w:rsid w:val="00D04760"/>
    <w:rsid w:val="00D04A95"/>
    <w:rsid w:val="00D06288"/>
    <w:rsid w:val="00D068C7"/>
    <w:rsid w:val="00D06E99"/>
    <w:rsid w:val="00D128A4"/>
    <w:rsid w:val="00D147C8"/>
    <w:rsid w:val="00D15131"/>
    <w:rsid w:val="00D16FA2"/>
    <w:rsid w:val="00D20954"/>
    <w:rsid w:val="00D20DB7"/>
    <w:rsid w:val="00D21BE9"/>
    <w:rsid w:val="00D21C39"/>
    <w:rsid w:val="00D21FC6"/>
    <w:rsid w:val="00D2243A"/>
    <w:rsid w:val="00D2340D"/>
    <w:rsid w:val="00D23BFD"/>
    <w:rsid w:val="00D27505"/>
    <w:rsid w:val="00D33393"/>
    <w:rsid w:val="00D33D36"/>
    <w:rsid w:val="00D33D98"/>
    <w:rsid w:val="00D33FE4"/>
    <w:rsid w:val="00D3464D"/>
    <w:rsid w:val="00D34D94"/>
    <w:rsid w:val="00D409E2"/>
    <w:rsid w:val="00D427D7"/>
    <w:rsid w:val="00D44E62"/>
    <w:rsid w:val="00D467EE"/>
    <w:rsid w:val="00D47ABB"/>
    <w:rsid w:val="00D5027A"/>
    <w:rsid w:val="00D51570"/>
    <w:rsid w:val="00D54B5D"/>
    <w:rsid w:val="00D556AD"/>
    <w:rsid w:val="00D60381"/>
    <w:rsid w:val="00D616DE"/>
    <w:rsid w:val="00D62201"/>
    <w:rsid w:val="00D651D1"/>
    <w:rsid w:val="00D66292"/>
    <w:rsid w:val="00D717BB"/>
    <w:rsid w:val="00D7226B"/>
    <w:rsid w:val="00D72707"/>
    <w:rsid w:val="00D75A9C"/>
    <w:rsid w:val="00D80FF5"/>
    <w:rsid w:val="00D829C8"/>
    <w:rsid w:val="00D84271"/>
    <w:rsid w:val="00D87917"/>
    <w:rsid w:val="00D87B91"/>
    <w:rsid w:val="00D90871"/>
    <w:rsid w:val="00D9155F"/>
    <w:rsid w:val="00D9403F"/>
    <w:rsid w:val="00D95645"/>
    <w:rsid w:val="00D959B4"/>
    <w:rsid w:val="00D97DDF"/>
    <w:rsid w:val="00DA44DE"/>
    <w:rsid w:val="00DA750B"/>
    <w:rsid w:val="00DB3624"/>
    <w:rsid w:val="00DB620A"/>
    <w:rsid w:val="00DC2338"/>
    <w:rsid w:val="00DC3832"/>
    <w:rsid w:val="00DC5F6B"/>
    <w:rsid w:val="00DC7A51"/>
    <w:rsid w:val="00DD3B1E"/>
    <w:rsid w:val="00DD5781"/>
    <w:rsid w:val="00DE06B2"/>
    <w:rsid w:val="00DE1FF1"/>
    <w:rsid w:val="00DE559E"/>
    <w:rsid w:val="00DE5B5F"/>
    <w:rsid w:val="00DF614E"/>
    <w:rsid w:val="00DF7874"/>
    <w:rsid w:val="00E00696"/>
    <w:rsid w:val="00E02736"/>
    <w:rsid w:val="00E032A6"/>
    <w:rsid w:val="00E03651"/>
    <w:rsid w:val="00E03808"/>
    <w:rsid w:val="00E060C2"/>
    <w:rsid w:val="00E06324"/>
    <w:rsid w:val="00E07B81"/>
    <w:rsid w:val="00E10AFD"/>
    <w:rsid w:val="00E12B11"/>
    <w:rsid w:val="00E12FB0"/>
    <w:rsid w:val="00E14814"/>
    <w:rsid w:val="00E1591B"/>
    <w:rsid w:val="00E169FE"/>
    <w:rsid w:val="00E16A50"/>
    <w:rsid w:val="00E24413"/>
    <w:rsid w:val="00E249D5"/>
    <w:rsid w:val="00E25017"/>
    <w:rsid w:val="00E26F73"/>
    <w:rsid w:val="00E30A34"/>
    <w:rsid w:val="00E33C68"/>
    <w:rsid w:val="00E34EEB"/>
    <w:rsid w:val="00E3504D"/>
    <w:rsid w:val="00E35879"/>
    <w:rsid w:val="00E3687C"/>
    <w:rsid w:val="00E40520"/>
    <w:rsid w:val="00E44EB9"/>
    <w:rsid w:val="00E45BDC"/>
    <w:rsid w:val="00E460B7"/>
    <w:rsid w:val="00E46358"/>
    <w:rsid w:val="00E471DC"/>
    <w:rsid w:val="00E50EB4"/>
    <w:rsid w:val="00E5239B"/>
    <w:rsid w:val="00E532FC"/>
    <w:rsid w:val="00E54AD7"/>
    <w:rsid w:val="00E559B4"/>
    <w:rsid w:val="00E55BB0"/>
    <w:rsid w:val="00E56D4C"/>
    <w:rsid w:val="00E60346"/>
    <w:rsid w:val="00E609E5"/>
    <w:rsid w:val="00E60F27"/>
    <w:rsid w:val="00E63395"/>
    <w:rsid w:val="00E64D93"/>
    <w:rsid w:val="00E654DB"/>
    <w:rsid w:val="00E65EDB"/>
    <w:rsid w:val="00E66927"/>
    <w:rsid w:val="00E677B8"/>
    <w:rsid w:val="00E67E9E"/>
    <w:rsid w:val="00E67FA1"/>
    <w:rsid w:val="00E70A02"/>
    <w:rsid w:val="00E7115E"/>
    <w:rsid w:val="00E7387D"/>
    <w:rsid w:val="00E7388B"/>
    <w:rsid w:val="00E73D53"/>
    <w:rsid w:val="00E75111"/>
    <w:rsid w:val="00E77296"/>
    <w:rsid w:val="00E8281B"/>
    <w:rsid w:val="00E82D5F"/>
    <w:rsid w:val="00E87527"/>
    <w:rsid w:val="00E87EF7"/>
    <w:rsid w:val="00E93763"/>
    <w:rsid w:val="00E96C4C"/>
    <w:rsid w:val="00EA0DEA"/>
    <w:rsid w:val="00EA2543"/>
    <w:rsid w:val="00EA2AAE"/>
    <w:rsid w:val="00EA2EC0"/>
    <w:rsid w:val="00EA427A"/>
    <w:rsid w:val="00EA4F77"/>
    <w:rsid w:val="00EA636E"/>
    <w:rsid w:val="00EA723B"/>
    <w:rsid w:val="00EA75B8"/>
    <w:rsid w:val="00EB6350"/>
    <w:rsid w:val="00EB687A"/>
    <w:rsid w:val="00EC2F62"/>
    <w:rsid w:val="00EC62EB"/>
    <w:rsid w:val="00EC6E9F"/>
    <w:rsid w:val="00ED3404"/>
    <w:rsid w:val="00ED44E4"/>
    <w:rsid w:val="00ED44F0"/>
    <w:rsid w:val="00ED465B"/>
    <w:rsid w:val="00ED4B33"/>
    <w:rsid w:val="00ED528F"/>
    <w:rsid w:val="00ED5993"/>
    <w:rsid w:val="00ED611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7B4C"/>
    <w:rsid w:val="00F00685"/>
    <w:rsid w:val="00F0229C"/>
    <w:rsid w:val="00F02843"/>
    <w:rsid w:val="00F0476B"/>
    <w:rsid w:val="00F0639B"/>
    <w:rsid w:val="00F07F0D"/>
    <w:rsid w:val="00F1121E"/>
    <w:rsid w:val="00F12729"/>
    <w:rsid w:val="00F13112"/>
    <w:rsid w:val="00F13749"/>
    <w:rsid w:val="00F16FE6"/>
    <w:rsid w:val="00F238BD"/>
    <w:rsid w:val="00F24992"/>
    <w:rsid w:val="00F325F9"/>
    <w:rsid w:val="00F32F2F"/>
    <w:rsid w:val="00F33F3F"/>
    <w:rsid w:val="00F33F86"/>
    <w:rsid w:val="00F35BDD"/>
    <w:rsid w:val="00F35EF0"/>
    <w:rsid w:val="00F3781F"/>
    <w:rsid w:val="00F403FD"/>
    <w:rsid w:val="00F40448"/>
    <w:rsid w:val="00F41E72"/>
    <w:rsid w:val="00F45BDF"/>
    <w:rsid w:val="00F462A1"/>
    <w:rsid w:val="00F46402"/>
    <w:rsid w:val="00F50300"/>
    <w:rsid w:val="00F5414B"/>
    <w:rsid w:val="00F56E39"/>
    <w:rsid w:val="00F623E9"/>
    <w:rsid w:val="00F63951"/>
    <w:rsid w:val="00F63C86"/>
    <w:rsid w:val="00F65BE9"/>
    <w:rsid w:val="00F6674F"/>
    <w:rsid w:val="00F72296"/>
    <w:rsid w:val="00F766BE"/>
    <w:rsid w:val="00F77EB9"/>
    <w:rsid w:val="00F80635"/>
    <w:rsid w:val="00F806FC"/>
    <w:rsid w:val="00F8115F"/>
    <w:rsid w:val="00F815D1"/>
    <w:rsid w:val="00F81B2F"/>
    <w:rsid w:val="00F81E7E"/>
    <w:rsid w:val="00F81F0F"/>
    <w:rsid w:val="00F8210B"/>
    <w:rsid w:val="00F825F4"/>
    <w:rsid w:val="00F838DF"/>
    <w:rsid w:val="00F92AA1"/>
    <w:rsid w:val="00F932DE"/>
    <w:rsid w:val="00F963DD"/>
    <w:rsid w:val="00F9641A"/>
    <w:rsid w:val="00F97004"/>
    <w:rsid w:val="00F97071"/>
    <w:rsid w:val="00FA067D"/>
    <w:rsid w:val="00FA082B"/>
    <w:rsid w:val="00FA1FA2"/>
    <w:rsid w:val="00FA2045"/>
    <w:rsid w:val="00FA315C"/>
    <w:rsid w:val="00FA7A66"/>
    <w:rsid w:val="00FB1AA9"/>
    <w:rsid w:val="00FB4B5A"/>
    <w:rsid w:val="00FB5963"/>
    <w:rsid w:val="00FB5DAA"/>
    <w:rsid w:val="00FC04B9"/>
    <w:rsid w:val="00FC161A"/>
    <w:rsid w:val="00FC23D5"/>
    <w:rsid w:val="00FC4090"/>
    <w:rsid w:val="00FC4337"/>
    <w:rsid w:val="00FC4C1A"/>
    <w:rsid w:val="00FC628F"/>
    <w:rsid w:val="00FC6468"/>
    <w:rsid w:val="00FC6D49"/>
    <w:rsid w:val="00FD4922"/>
    <w:rsid w:val="00FD4FD1"/>
    <w:rsid w:val="00FD5CA9"/>
    <w:rsid w:val="00FD6461"/>
    <w:rsid w:val="00FE0281"/>
    <w:rsid w:val="00FE254A"/>
    <w:rsid w:val="00FE475A"/>
    <w:rsid w:val="00FE7083"/>
    <w:rsid w:val="00FE7138"/>
    <w:rsid w:val="00FF019F"/>
    <w:rsid w:val="00FF058A"/>
    <w:rsid w:val="00FF1B2A"/>
    <w:rsid w:val="00FF2160"/>
    <w:rsid w:val="00FF2945"/>
    <w:rsid w:val="00FF2E31"/>
    <w:rsid w:val="00FF30DE"/>
    <w:rsid w:val="00FF644B"/>
    <w:rsid w:val="00FF694D"/>
    <w:rsid w:val="00FF79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3D6777"/>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678CB"/>
    <w:pPr>
      <w:jc w:val="center"/>
    </w:pPr>
    <w:rPr>
      <w:noProof/>
    </w:rPr>
  </w:style>
  <w:style w:type="character" w:customStyle="1" w:styleId="EndNoteBibliographyTitleChar">
    <w:name w:val="EndNote Bibliography Title Char"/>
    <w:basedOn w:val="DefaultParagraphFont"/>
    <w:link w:val="EndNoteBibliographyTitle"/>
    <w:rsid w:val="005678CB"/>
    <w:rPr>
      <w:rFonts w:ascii="Calibri" w:hAnsi="Calibri" w:cs="Calibri"/>
      <w:noProof/>
      <w:color w:val="000000"/>
      <w:sz w:val="24"/>
      <w:szCs w:val="24"/>
    </w:rPr>
  </w:style>
  <w:style w:type="paragraph" w:customStyle="1" w:styleId="EndNoteBibliography">
    <w:name w:val="EndNote Bibliography"/>
    <w:basedOn w:val="Normal"/>
    <w:link w:val="EndNoteBibliographyChar"/>
    <w:rsid w:val="005678CB"/>
    <w:rPr>
      <w:noProof/>
    </w:rPr>
  </w:style>
  <w:style w:type="character" w:customStyle="1" w:styleId="EndNoteBibliographyChar">
    <w:name w:val="EndNote Bibliography Char"/>
    <w:basedOn w:val="DefaultParagraphFont"/>
    <w:link w:val="EndNoteBibliography"/>
    <w:rsid w:val="005678CB"/>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7D67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67401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DB6ED-F71B-4DE0-B2BC-64F414502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755</Words>
  <Characters>61305</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17T10:35:00Z</dcterms:created>
  <dcterms:modified xsi:type="dcterms:W3CDTF">2019-07-17T10:35:00Z</dcterms:modified>
</cp:coreProperties>
</file>